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E96AF" w14:textId="70C4B5BE" w:rsidR="00B629AA" w:rsidRDefault="00000000">
      <w:pPr>
        <w:jc w:val="center"/>
        <w:rPr>
          <w:b/>
          <w:sz w:val="36"/>
          <w:lang w:val="en-GB"/>
        </w:rPr>
      </w:pPr>
      <w:r>
        <w:rPr>
          <w:b/>
          <w:sz w:val="36"/>
          <w:lang w:val="en-GB"/>
        </w:rPr>
        <w:t xml:space="preserve">Mixing </w:t>
      </w:r>
      <w:commentRangeStart w:id="0"/>
      <w:r>
        <w:rPr>
          <w:b/>
          <w:sz w:val="36"/>
          <w:lang w:val="en-GB"/>
        </w:rPr>
        <w:t>cultivars</w:t>
      </w:r>
      <w:commentRangeEnd w:id="0"/>
      <w:r w:rsidR="00E1152E">
        <w:rPr>
          <w:rStyle w:val="Marquedecommentaire"/>
        </w:rPr>
        <w:commentReference w:id="0"/>
      </w:r>
      <w:r>
        <w:rPr>
          <w:b/>
          <w:sz w:val="36"/>
          <w:lang w:val="en-GB"/>
        </w:rPr>
        <w:t xml:space="preserve"> </w:t>
      </w:r>
      <w:commentRangeStart w:id="1"/>
      <w:r>
        <w:rPr>
          <w:b/>
          <w:sz w:val="36"/>
          <w:lang w:val="en-GB"/>
        </w:rPr>
        <w:t>reduces</w:t>
      </w:r>
      <w:commentRangeEnd w:id="1"/>
      <w:r w:rsidR="00201CFD">
        <w:rPr>
          <w:rStyle w:val="Marquedecommentaire"/>
        </w:rPr>
        <w:commentReference w:id="1"/>
      </w:r>
      <w:r>
        <w:rPr>
          <w:b/>
          <w:sz w:val="36"/>
          <w:lang w:val="en-GB"/>
        </w:rPr>
        <w:t xml:space="preserve"> early root competition </w:t>
      </w:r>
      <w:commentRangeStart w:id="2"/>
      <w:del w:id="3" w:author="Hélène Fréville" w:date="2024-07-19T09:44:00Z">
        <w:r w:rsidDel="00E1152E">
          <w:rPr>
            <w:b/>
            <w:sz w:val="36"/>
            <w:lang w:val="en-GB"/>
          </w:rPr>
          <w:delText xml:space="preserve">between </w:delText>
        </w:r>
      </w:del>
      <w:ins w:id="4" w:author="Hélène Fréville" w:date="2024-07-19T09:44:00Z">
        <w:r w:rsidR="00E1152E">
          <w:rPr>
            <w:b/>
            <w:sz w:val="36"/>
            <w:lang w:val="en-GB"/>
          </w:rPr>
          <w:t xml:space="preserve">in </w:t>
        </w:r>
      </w:ins>
      <w:r>
        <w:rPr>
          <w:b/>
          <w:sz w:val="36"/>
          <w:lang w:val="en-GB"/>
        </w:rPr>
        <w:t xml:space="preserve">wheat </w:t>
      </w:r>
      <w:commentRangeEnd w:id="2"/>
      <w:r w:rsidR="00E1152E">
        <w:rPr>
          <w:rStyle w:val="Marquedecommentaire"/>
        </w:rPr>
        <w:commentReference w:id="2"/>
      </w:r>
      <w:del w:id="5" w:author="Hélène Fréville" w:date="2024-07-19T09:44:00Z">
        <w:r w:rsidDel="00E1152E">
          <w:rPr>
            <w:b/>
            <w:sz w:val="36"/>
            <w:lang w:val="en-GB"/>
          </w:rPr>
          <w:delText xml:space="preserve">seedlings </w:delText>
        </w:r>
      </w:del>
      <w:r>
        <w:rPr>
          <w:b/>
          <w:sz w:val="36"/>
          <w:lang w:val="en-GB"/>
        </w:rPr>
        <w:t>under water and nutrient limitation</w:t>
      </w:r>
    </w:p>
    <w:p w14:paraId="5AB79C34" w14:textId="77777777" w:rsidR="00B629AA" w:rsidRDefault="00000000">
      <w:pPr>
        <w:jc w:val="center"/>
      </w:pPr>
      <w:r>
        <w:t>Germain Montazeaud</w:t>
      </w:r>
      <w:r>
        <w:rPr>
          <w:vertAlign w:val="superscript"/>
        </w:rPr>
        <w:t>1,</w:t>
      </w:r>
      <w:r>
        <w:rPr>
          <w:rFonts w:cs="Times New Roman"/>
          <w:vertAlign w:val="superscript"/>
        </w:rPr>
        <w:t>†</w:t>
      </w:r>
      <w:r>
        <w:t>, Pierre Roumet</w:t>
      </w:r>
      <w:r>
        <w:rPr>
          <w:vertAlign w:val="superscript"/>
        </w:rPr>
        <w:t>1</w:t>
      </w:r>
      <w:r>
        <w:t>, Mickaël Lamboeuf</w:t>
      </w:r>
      <w:r>
        <w:rPr>
          <w:vertAlign w:val="superscript"/>
        </w:rPr>
        <w:t>2</w:t>
      </w:r>
      <w:r>
        <w:t>, Christian Jeudy</w:t>
      </w:r>
      <w:r>
        <w:rPr>
          <w:vertAlign w:val="superscript"/>
        </w:rPr>
        <w:t>2</w:t>
      </w:r>
      <w:r>
        <w:t>, Martin Ecarnot</w:t>
      </w:r>
      <w:r>
        <w:rPr>
          <w:vertAlign w:val="superscript"/>
        </w:rPr>
        <w:t>1</w:t>
      </w:r>
      <w:r>
        <w:t>, Lise Malicet-Chebbah</w:t>
      </w:r>
      <w:r>
        <w:rPr>
          <w:vertAlign w:val="superscript"/>
        </w:rPr>
        <w:t>1</w:t>
      </w:r>
      <w:r>
        <w:t>, Christophe Salon</w:t>
      </w:r>
      <w:r>
        <w:rPr>
          <w:vertAlign w:val="superscript"/>
        </w:rPr>
        <w:t>2</w:t>
      </w:r>
      <w:r>
        <w:t>, Hélène Fréville</w:t>
      </w:r>
      <w:r>
        <w:rPr>
          <w:vertAlign w:val="superscript"/>
        </w:rPr>
        <w:t>1</w:t>
      </w:r>
    </w:p>
    <w:p w14:paraId="50F04E8E" w14:textId="77777777" w:rsidR="00B629AA" w:rsidRDefault="00B629AA">
      <w:pPr>
        <w:jc w:val="center"/>
      </w:pPr>
    </w:p>
    <w:p w14:paraId="2E028B5B" w14:textId="77777777" w:rsidR="00B629AA" w:rsidRDefault="00000000">
      <w:pPr>
        <w:jc w:val="center"/>
      </w:pPr>
      <w:r>
        <w:rPr>
          <w:vertAlign w:val="superscript"/>
        </w:rPr>
        <w:t>1</w:t>
      </w:r>
      <w:r>
        <w:t>AGAP, Université de Montpellier, CIRAD, INRAE, L'institut Agro, Montpellier, France</w:t>
      </w:r>
    </w:p>
    <w:p w14:paraId="32A8FFDF" w14:textId="77777777" w:rsidR="00B629AA" w:rsidRDefault="00000000">
      <w:pPr>
        <w:jc w:val="center"/>
      </w:pPr>
      <w:r>
        <w:rPr>
          <w:vertAlign w:val="superscript"/>
        </w:rPr>
        <w:t>2</w:t>
      </w:r>
      <w:r>
        <w:rPr>
          <w:highlight w:val="yellow"/>
        </w:rPr>
        <w:t>XXXXXXXXXXXXXXXXXXXXXXXXXXX</w:t>
      </w:r>
    </w:p>
    <w:p w14:paraId="186CD160" w14:textId="77777777" w:rsidR="00B629AA" w:rsidRDefault="00000000">
      <w:pPr>
        <w:jc w:val="center"/>
        <w:rPr>
          <w:rFonts w:cs="Times New Roman"/>
        </w:rPr>
      </w:pPr>
      <w:r>
        <w:rPr>
          <w:rFonts w:cs="Times New Roman"/>
          <w:vertAlign w:val="superscript"/>
        </w:rPr>
        <w:t>†</w:t>
      </w:r>
      <w:proofErr w:type="spellStart"/>
      <w:r>
        <w:rPr>
          <w:rFonts w:cs="Times New Roman"/>
        </w:rPr>
        <w:t>corresponding</w:t>
      </w:r>
      <w:proofErr w:type="spellEnd"/>
      <w:r>
        <w:rPr>
          <w:rFonts w:cs="Times New Roman"/>
        </w:rPr>
        <w:t xml:space="preserve"> </w:t>
      </w:r>
      <w:proofErr w:type="spellStart"/>
      <w:r>
        <w:rPr>
          <w:rFonts w:cs="Times New Roman"/>
        </w:rPr>
        <w:t>author</w:t>
      </w:r>
      <w:commentRangeStart w:id="6"/>
      <w:proofErr w:type="spellEnd"/>
      <w:r>
        <w:rPr>
          <w:rFonts w:cs="Times New Roman"/>
        </w:rPr>
        <w:t xml:space="preserve">: </w:t>
      </w:r>
      <w:hyperlink r:id="rId10">
        <w:r>
          <w:rPr>
            <w:rStyle w:val="LienInternet"/>
            <w:rFonts w:cs="Times New Roman"/>
          </w:rPr>
          <w:t>g.montazeaud@gmail.com</w:t>
        </w:r>
      </w:hyperlink>
      <w:commentRangeEnd w:id="6"/>
      <w:r w:rsidR="00201CFD">
        <w:rPr>
          <w:rStyle w:val="Marquedecommentaire"/>
        </w:rPr>
        <w:commentReference w:id="6"/>
      </w:r>
    </w:p>
    <w:p w14:paraId="21A90EAB" w14:textId="77777777" w:rsidR="00B629AA" w:rsidRDefault="00000000">
      <w:pPr>
        <w:pStyle w:val="Titre1"/>
        <w:rPr>
          <w:lang w:val="en-GB"/>
        </w:rPr>
      </w:pPr>
      <w:r>
        <w:rPr>
          <w:lang w:val="en-GB"/>
        </w:rPr>
        <w:t>Keywords</w:t>
      </w:r>
    </w:p>
    <w:p w14:paraId="6DA471D6" w14:textId="39D84AE9" w:rsidR="00B629AA" w:rsidRDefault="00000000">
      <w:pPr>
        <w:rPr>
          <w:lang w:val="en-GB"/>
        </w:rPr>
      </w:pPr>
      <w:commentRangeStart w:id="7"/>
      <w:r>
        <w:rPr>
          <w:lang w:val="en-GB"/>
        </w:rPr>
        <w:t>Cultivar</w:t>
      </w:r>
      <w:commentRangeEnd w:id="7"/>
      <w:r w:rsidR="00201CFD">
        <w:rPr>
          <w:rStyle w:val="Marquedecommentaire"/>
        </w:rPr>
        <w:commentReference w:id="7"/>
      </w:r>
      <w:r>
        <w:rPr>
          <w:lang w:val="en-GB"/>
        </w:rPr>
        <w:t xml:space="preserve"> mixtures, agroecology, relative yield, </w:t>
      </w:r>
      <w:commentRangeStart w:id="8"/>
      <w:r>
        <w:rPr>
          <w:lang w:val="en-GB"/>
        </w:rPr>
        <w:t>stress-gradient hypothesis</w:t>
      </w:r>
      <w:commentRangeEnd w:id="8"/>
      <w:r w:rsidR="00AB6DDD">
        <w:rPr>
          <w:rStyle w:val="Marquedecommentaire"/>
        </w:rPr>
        <w:commentReference w:id="8"/>
      </w:r>
      <w:r>
        <w:rPr>
          <w:lang w:val="en-GB"/>
        </w:rPr>
        <w:t xml:space="preserve">, complementarity, </w:t>
      </w:r>
      <w:ins w:id="9" w:author="Hélène Fréville" w:date="2024-07-19T09:56:00Z">
        <w:r w:rsidR="00201CFD">
          <w:rPr>
            <w:lang w:val="en-GB"/>
          </w:rPr>
          <w:t>high</w:t>
        </w:r>
      </w:ins>
      <w:ins w:id="10" w:author="Hélène Fréville" w:date="2024-07-19T10:52:00Z">
        <w:r w:rsidR="008D1821">
          <w:rPr>
            <w:lang w:val="en-GB"/>
          </w:rPr>
          <w:t>-</w:t>
        </w:r>
      </w:ins>
      <w:ins w:id="11" w:author="Hélène Fréville" w:date="2024-07-19T09:56:00Z">
        <w:r w:rsidR="00201CFD">
          <w:rPr>
            <w:lang w:val="en-GB"/>
          </w:rPr>
          <w:t>through</w:t>
        </w:r>
      </w:ins>
      <w:ins w:id="12" w:author="Hélène Fréville" w:date="2024-07-19T09:57:00Z">
        <w:r w:rsidR="00201CFD">
          <w:rPr>
            <w:lang w:val="en-GB"/>
          </w:rPr>
          <w:t xml:space="preserve">put </w:t>
        </w:r>
      </w:ins>
      <w:r>
        <w:rPr>
          <w:lang w:val="en-GB"/>
        </w:rPr>
        <w:t xml:space="preserve">root phenotyping, root area, </w:t>
      </w:r>
      <w:del w:id="13" w:author="Hélène Fréville" w:date="2024-07-24T16:24:00Z">
        <w:r w:rsidDel="00375474">
          <w:rPr>
            <w:lang w:val="en-GB"/>
          </w:rPr>
          <w:delText xml:space="preserve">competition </w:delText>
        </w:r>
      </w:del>
      <w:ins w:id="14" w:author="Hélène Fréville" w:date="2024-07-24T16:24:00Z">
        <w:r w:rsidR="00375474">
          <w:rPr>
            <w:lang w:val="en-GB"/>
          </w:rPr>
          <w:t>competiti</w:t>
        </w:r>
        <w:r w:rsidR="00375474">
          <w:rPr>
            <w:lang w:val="en-GB"/>
          </w:rPr>
          <w:t>ve</w:t>
        </w:r>
        <w:r w:rsidR="00375474">
          <w:rPr>
            <w:lang w:val="en-GB"/>
          </w:rPr>
          <w:t xml:space="preserve"> </w:t>
        </w:r>
      </w:ins>
      <w:r>
        <w:rPr>
          <w:lang w:val="en-GB"/>
        </w:rPr>
        <w:t>hierarchy</w:t>
      </w:r>
    </w:p>
    <w:p w14:paraId="58B01607" w14:textId="77777777" w:rsidR="00B629AA" w:rsidRDefault="00000000">
      <w:pPr>
        <w:pStyle w:val="Titre1"/>
        <w:rPr>
          <w:lang w:val="en-GB"/>
        </w:rPr>
      </w:pPr>
      <w:r>
        <w:rPr>
          <w:lang w:val="en-GB"/>
        </w:rPr>
        <w:t>Abstract</w:t>
      </w:r>
    </w:p>
    <w:p w14:paraId="7649EAF9" w14:textId="14FC006D" w:rsidR="00B629AA" w:rsidRDefault="00000000">
      <w:pPr>
        <w:rPr>
          <w:lang w:val="en-GB"/>
        </w:rPr>
      </w:pPr>
      <w:r>
        <w:rPr>
          <w:lang w:val="en-GB"/>
        </w:rPr>
        <w:t>Cultivar mixtures</w:t>
      </w:r>
      <w:ins w:id="15" w:author="Hélène Fréville" w:date="2024-07-19T09:59:00Z">
        <w:r w:rsidR="00C81DC6">
          <w:rPr>
            <w:lang w:val="en-GB"/>
          </w:rPr>
          <w:t>,</w:t>
        </w:r>
      </w:ins>
      <w:del w:id="16" w:author="Hélène Fréville" w:date="2024-07-19T09:59:00Z">
        <w:r w:rsidDel="00C81DC6">
          <w:rPr>
            <w:lang w:val="en-GB"/>
          </w:rPr>
          <w:delText xml:space="preserve"> -</w:delText>
        </w:r>
      </w:del>
      <w:r>
        <w:rPr>
          <w:lang w:val="en-GB"/>
        </w:rPr>
        <w:t xml:space="preserve"> defined as the concurrent cultivation of </w:t>
      </w:r>
      <w:del w:id="17" w:author="Hélène Fréville" w:date="2024-07-19T10:02:00Z">
        <w:r w:rsidDel="00C81DC6">
          <w:rPr>
            <w:lang w:val="en-GB"/>
          </w:rPr>
          <w:delText xml:space="preserve">multiple </w:delText>
        </w:r>
      </w:del>
      <w:ins w:id="18" w:author="Hélène Fréville" w:date="2024-07-19T10:02:00Z">
        <w:r w:rsidR="00C81DC6">
          <w:rPr>
            <w:lang w:val="en-GB"/>
          </w:rPr>
          <w:t xml:space="preserve">several </w:t>
        </w:r>
      </w:ins>
      <w:r>
        <w:rPr>
          <w:lang w:val="en-GB"/>
        </w:rPr>
        <w:t>varieties of the same crop in the same field</w:t>
      </w:r>
      <w:ins w:id="19" w:author="Hélène Fréville" w:date="2024-07-19T09:59:00Z">
        <w:r w:rsidR="00C81DC6">
          <w:rPr>
            <w:lang w:val="en-GB"/>
          </w:rPr>
          <w:t>,</w:t>
        </w:r>
      </w:ins>
      <w:del w:id="20" w:author="Hélène Fréville" w:date="2024-07-19T09:59:00Z">
        <w:r w:rsidDel="00C81DC6">
          <w:rPr>
            <w:lang w:val="en-GB"/>
          </w:rPr>
          <w:delText xml:space="preserve"> -</w:delText>
        </w:r>
      </w:del>
      <w:r>
        <w:rPr>
          <w:lang w:val="en-GB"/>
        </w:rPr>
        <w:t xml:space="preserve"> are receiving growing interest</w:t>
      </w:r>
      <w:ins w:id="21" w:author="Hélène Fréville" w:date="2024-07-19T10:03:00Z">
        <w:r w:rsidR="00C81DC6">
          <w:rPr>
            <w:lang w:val="en-GB"/>
          </w:rPr>
          <w:t>,</w:t>
        </w:r>
      </w:ins>
      <w:r>
        <w:rPr>
          <w:lang w:val="en-GB"/>
        </w:rPr>
        <w:t xml:space="preserve"> as increasing genetic diversity in the field</w:t>
      </w:r>
      <w:del w:id="22" w:author="Hélène Fréville" w:date="2024-07-19T10:03:00Z">
        <w:r w:rsidDel="00C81DC6">
          <w:rPr>
            <w:lang w:val="en-GB"/>
          </w:rPr>
          <w:delText>s</w:delText>
        </w:r>
      </w:del>
      <w:r>
        <w:rPr>
          <w:lang w:val="en-GB"/>
        </w:rPr>
        <w:t xml:space="preserve"> could improve agricultural sustainability. </w:t>
      </w:r>
      <w:commentRangeStart w:id="23"/>
      <w:r>
        <w:rPr>
          <w:lang w:val="en-GB"/>
        </w:rPr>
        <w:t>Ecological theory predicts that positive interactions</w:t>
      </w:r>
      <w:commentRangeEnd w:id="23"/>
      <w:r w:rsidR="00C81DC6">
        <w:rPr>
          <w:rStyle w:val="Marquedecommentaire"/>
        </w:rPr>
        <w:commentReference w:id="23"/>
      </w:r>
      <w:r>
        <w:rPr>
          <w:lang w:val="en-GB"/>
        </w:rPr>
        <w:t xml:space="preserve"> between cultivars should led to a more efficient use of resources, especially when </w:t>
      </w:r>
      <w:ins w:id="24" w:author="Hélène Fréville" w:date="2024-07-19T10:13:00Z">
        <w:r w:rsidR="00416643">
          <w:rPr>
            <w:lang w:val="en-GB"/>
          </w:rPr>
          <w:t xml:space="preserve">multiple </w:t>
        </w:r>
      </w:ins>
      <w:r>
        <w:rPr>
          <w:lang w:val="en-GB"/>
        </w:rPr>
        <w:t xml:space="preserve">resources become scarcer </w:t>
      </w:r>
      <w:commentRangeStart w:id="25"/>
      <w:r>
        <w:rPr>
          <w:lang w:val="en-GB"/>
        </w:rPr>
        <w:t>(the “stress-gradient hypothesis”)</w:t>
      </w:r>
      <w:commentRangeEnd w:id="25"/>
      <w:r w:rsidR="00416643">
        <w:rPr>
          <w:rStyle w:val="Marquedecommentaire"/>
        </w:rPr>
        <w:commentReference w:id="25"/>
      </w:r>
      <w:r>
        <w:rPr>
          <w:lang w:val="en-GB"/>
        </w:rPr>
        <w:t xml:space="preserve">. In line with this prediction, cultivar mixtures yield slightly higher than their pure stand components on average. However, mixing effects are also very variable, and we still poorly understand how cultivar interactions are affected by resource </w:t>
      </w:r>
      <w:del w:id="26" w:author="Hélène Fréville" w:date="2024-07-19T10:46:00Z">
        <w:r w:rsidDel="00B5156D">
          <w:rPr>
            <w:lang w:val="en-GB"/>
          </w:rPr>
          <w:delText>availability</w:delText>
        </w:r>
      </w:del>
      <w:ins w:id="27" w:author="Hélène Fréville" w:date="2024-07-19T10:46:00Z">
        <w:r w:rsidR="00B5156D">
          <w:rPr>
            <w:lang w:val="en-GB"/>
          </w:rPr>
          <w:t>limitation</w:t>
        </w:r>
      </w:ins>
      <w:r>
        <w:rPr>
          <w:lang w:val="en-GB"/>
        </w:rPr>
        <w:t xml:space="preserve">. In this study, we tested </w:t>
      </w:r>
      <w:del w:id="28" w:author="Hélène Fréville" w:date="2024-07-19T10:48:00Z">
        <w:r w:rsidDel="00B5156D">
          <w:rPr>
            <w:lang w:val="en-GB"/>
          </w:rPr>
          <w:delText xml:space="preserve">if </w:delText>
        </w:r>
      </w:del>
      <w:ins w:id="29" w:author="Hélène Fréville" w:date="2024-07-19T10:48:00Z">
        <w:r w:rsidR="00B5156D">
          <w:rPr>
            <w:lang w:val="en-GB"/>
          </w:rPr>
          <w:t xml:space="preserve">whether </w:t>
        </w:r>
      </w:ins>
      <w:r>
        <w:rPr>
          <w:lang w:val="en-GB"/>
        </w:rPr>
        <w:t>diversity in root traits could promote positive interactions between cultivars</w:t>
      </w:r>
      <w:ins w:id="30" w:author="Hélène Fréville" w:date="2024-07-19T10:50:00Z">
        <w:r w:rsidR="008D1821">
          <w:rPr>
            <w:lang w:val="en-GB"/>
          </w:rPr>
          <w:t>, and w</w:t>
        </w:r>
      </w:ins>
      <w:ins w:id="31" w:author="Hélène Fréville" w:date="2024-07-19T10:51:00Z">
        <w:r w:rsidR="008D1821">
          <w:rPr>
            <w:lang w:val="en-GB"/>
          </w:rPr>
          <w:t>hether this pattern would be exacerbated</w:t>
        </w:r>
      </w:ins>
      <w:r>
        <w:rPr>
          <w:lang w:val="en-GB"/>
        </w:rPr>
        <w:t xml:space="preserve"> under limiting resource</w:t>
      </w:r>
      <w:ins w:id="32" w:author="Hélène Fréville" w:date="2024-07-19T10:52:00Z">
        <w:r w:rsidR="008D1821">
          <w:rPr>
            <w:lang w:val="en-GB"/>
          </w:rPr>
          <w:t xml:space="preserve"> conditions</w:t>
        </w:r>
      </w:ins>
      <w:del w:id="33" w:author="Hélène Fréville" w:date="2024-07-19T10:52:00Z">
        <w:r w:rsidDel="008D1821">
          <w:rPr>
            <w:lang w:val="en-GB"/>
          </w:rPr>
          <w:delText>s</w:delText>
        </w:r>
      </w:del>
      <w:r>
        <w:rPr>
          <w:lang w:val="en-GB"/>
        </w:rPr>
        <w:t>. We grew 36 durum wheat (</w:t>
      </w:r>
      <w:r>
        <w:rPr>
          <w:i/>
          <w:iCs/>
          <w:lang w:val="en-GB"/>
        </w:rPr>
        <w:t>Triticum turgidum</w:t>
      </w:r>
      <w:r>
        <w:rPr>
          <w:lang w:val="en-GB"/>
        </w:rPr>
        <w:t xml:space="preserve"> ssp. </w:t>
      </w:r>
      <w:r>
        <w:rPr>
          <w:i/>
          <w:iCs/>
          <w:lang w:val="en-GB"/>
        </w:rPr>
        <w:t>durum</w:t>
      </w:r>
      <w:r>
        <w:rPr>
          <w:lang w:val="en-GB"/>
        </w:rPr>
        <w:t xml:space="preserve">) genotypes in pure stands and in 54 binary mixtures in a high-throughput root phenotyping platform under two </w:t>
      </w:r>
      <w:ins w:id="34" w:author="Hélène Fréville" w:date="2024-07-19T10:53:00Z">
        <w:r w:rsidR="008D1821">
          <w:rPr>
            <w:lang w:val="en-GB"/>
          </w:rPr>
          <w:t xml:space="preserve">resource </w:t>
        </w:r>
      </w:ins>
      <w:r>
        <w:rPr>
          <w:lang w:val="en-GB"/>
        </w:rPr>
        <w:t xml:space="preserve">conditions: a control (C), and a </w:t>
      </w:r>
      <w:commentRangeStart w:id="35"/>
      <w:r>
        <w:rPr>
          <w:lang w:val="en-GB"/>
        </w:rPr>
        <w:t xml:space="preserve">water- and </w:t>
      </w:r>
      <w:r>
        <w:rPr>
          <w:lang w:val="en-GB"/>
        </w:rPr>
        <w:lastRenderedPageBreak/>
        <w:t>nutrient-limited treatment (S)</w:t>
      </w:r>
      <w:commentRangeEnd w:id="35"/>
      <w:r w:rsidR="008D1821">
        <w:rPr>
          <w:rStyle w:val="Marquedecommentaire"/>
        </w:rPr>
        <w:commentReference w:id="35"/>
      </w:r>
      <w:r>
        <w:rPr>
          <w:lang w:val="en-GB"/>
        </w:rPr>
        <w:t xml:space="preserve">. We then compared the </w:t>
      </w:r>
      <w:commentRangeStart w:id="36"/>
      <w:r>
        <w:rPr>
          <w:lang w:val="en-GB"/>
        </w:rPr>
        <w:t>biomass</w:t>
      </w:r>
      <w:commentRangeEnd w:id="36"/>
      <w:r w:rsidR="00954C28">
        <w:rPr>
          <w:rStyle w:val="Marquedecommentaire"/>
        </w:rPr>
        <w:commentReference w:id="36"/>
      </w:r>
      <w:r>
        <w:rPr>
          <w:lang w:val="en-GB"/>
        </w:rPr>
        <w:t xml:space="preserve"> of three-week-old seedlings in mixed vs pure stands and tested the relationship between the relative biomass of the mixtures and their trait composition</w:t>
      </w:r>
      <w:ins w:id="37" w:author="Hélène Fréville" w:date="2024-07-19T11:06:00Z">
        <w:r w:rsidR="00954C28">
          <w:rPr>
            <w:lang w:val="en-GB"/>
          </w:rPr>
          <w:t xml:space="preserve">, </w:t>
        </w:r>
        <w:commentRangeStart w:id="38"/>
        <w:r w:rsidR="00954C28">
          <w:rPr>
            <w:lang w:val="en-GB"/>
          </w:rPr>
          <w:t xml:space="preserve">assessed by the </w:t>
        </w:r>
      </w:ins>
      <w:ins w:id="39" w:author="Hélène Fréville" w:date="2024-07-19T11:05:00Z">
        <w:r w:rsidR="00954C28">
          <w:rPr>
            <w:lang w:val="en-GB"/>
          </w:rPr>
          <w:t xml:space="preserve">average </w:t>
        </w:r>
      </w:ins>
      <w:ins w:id="40" w:author="Hélène Fréville" w:date="2024-07-19T11:06:00Z">
        <w:r w:rsidR="00954C28">
          <w:rPr>
            <w:lang w:val="en-GB"/>
          </w:rPr>
          <w:t xml:space="preserve">trait value of the mixtures </w:t>
        </w:r>
      </w:ins>
      <w:ins w:id="41" w:author="Hélène Fréville" w:date="2024-07-19T11:05:00Z">
        <w:r w:rsidR="00954C28">
          <w:rPr>
            <w:lang w:val="en-GB"/>
          </w:rPr>
          <w:t xml:space="preserve">and </w:t>
        </w:r>
      </w:ins>
      <w:ins w:id="42" w:author="Hélène Fréville" w:date="2024-07-19T11:07:00Z">
        <w:r w:rsidR="00954C28">
          <w:rPr>
            <w:lang w:val="en-GB"/>
          </w:rPr>
          <w:t xml:space="preserve">the </w:t>
        </w:r>
      </w:ins>
      <w:ins w:id="43" w:author="Hélène Fréville" w:date="2024-07-19T11:05:00Z">
        <w:r w:rsidR="00954C28">
          <w:rPr>
            <w:lang w:val="en-GB"/>
          </w:rPr>
          <w:t>absolute trait difference between</w:t>
        </w:r>
      </w:ins>
      <w:ins w:id="44" w:author="Hélène Fréville" w:date="2024-07-19T11:07:00Z">
        <w:r w:rsidR="00954C28">
          <w:rPr>
            <w:lang w:val="en-GB"/>
          </w:rPr>
          <w:t xml:space="preserve"> varieties in the mixture</w:t>
        </w:r>
        <w:commentRangeEnd w:id="38"/>
        <w:r w:rsidR="00954C28">
          <w:rPr>
            <w:rStyle w:val="Marquedecommentaire"/>
          </w:rPr>
          <w:commentReference w:id="38"/>
        </w:r>
      </w:ins>
      <w:r>
        <w:rPr>
          <w:lang w:val="en-GB"/>
        </w:rPr>
        <w:t xml:space="preserve">. We found that mixed stands produced less biomass than predicted from their pure stands, </w:t>
      </w:r>
      <w:del w:id="45" w:author="Hélène Fréville" w:date="2024-07-19T10:58:00Z">
        <w:r w:rsidDel="00954C28">
          <w:rPr>
            <w:lang w:val="en-GB"/>
          </w:rPr>
          <w:delText xml:space="preserve">especially </w:delText>
        </w:r>
      </w:del>
      <w:ins w:id="46" w:author="Hélène Fréville" w:date="2024-07-19T10:58:00Z">
        <w:r w:rsidR="00954C28">
          <w:rPr>
            <w:lang w:val="en-GB"/>
          </w:rPr>
          <w:t xml:space="preserve">particularly </w:t>
        </w:r>
      </w:ins>
      <w:commentRangeStart w:id="47"/>
      <w:r>
        <w:rPr>
          <w:lang w:val="en-GB"/>
        </w:rPr>
        <w:t>in</w:t>
      </w:r>
      <w:commentRangeEnd w:id="47"/>
      <w:r w:rsidR="008D1821">
        <w:rPr>
          <w:rStyle w:val="Marquedecommentaire"/>
        </w:rPr>
        <w:commentReference w:id="47"/>
      </w:r>
      <w:r>
        <w:rPr>
          <w:lang w:val="en-GB"/>
        </w:rPr>
        <w:t xml:space="preserve"> </w:t>
      </w:r>
      <w:ins w:id="48" w:author="Hélène Fréville" w:date="2024-07-19T10:57:00Z">
        <w:r w:rsidR="008D1821">
          <w:rPr>
            <w:lang w:val="en-GB"/>
          </w:rPr>
          <w:t xml:space="preserve">the </w:t>
        </w:r>
      </w:ins>
      <w:r>
        <w:rPr>
          <w:lang w:val="en-GB"/>
        </w:rPr>
        <w:t xml:space="preserve">S treatment. </w:t>
      </w:r>
      <w:commentRangeStart w:id="49"/>
      <w:r>
        <w:rPr>
          <w:lang w:val="en-GB"/>
        </w:rPr>
        <w:t>A single trait, the average 2D projected area of the root system</w:t>
      </w:r>
      <w:commentRangeEnd w:id="49"/>
      <w:r w:rsidR="007B47F7">
        <w:rPr>
          <w:rStyle w:val="Marquedecommentaire"/>
        </w:rPr>
        <w:commentReference w:id="49"/>
      </w:r>
      <w:r>
        <w:rPr>
          <w:lang w:val="en-GB"/>
        </w:rPr>
        <w:t xml:space="preserve">, </w:t>
      </w:r>
      <w:del w:id="50" w:author="Hélène Fréville" w:date="2024-07-19T11:04:00Z">
        <w:r w:rsidDel="00954C28">
          <w:rPr>
            <w:lang w:val="en-GB"/>
          </w:rPr>
          <w:delText xml:space="preserve">could </w:delText>
        </w:r>
      </w:del>
      <w:r>
        <w:rPr>
          <w:lang w:val="en-GB"/>
        </w:rPr>
        <w:t>explain</w:t>
      </w:r>
      <w:ins w:id="51" w:author="Hélène Fréville" w:date="2024-07-19T11:04:00Z">
        <w:r w:rsidR="00954C28">
          <w:rPr>
            <w:lang w:val="en-GB"/>
          </w:rPr>
          <w:t xml:space="preserve">ed up </w:t>
        </w:r>
      </w:ins>
      <w:del w:id="52" w:author="Hélène Fréville" w:date="2024-07-19T11:04:00Z">
        <w:r w:rsidDel="00954C28">
          <w:rPr>
            <w:lang w:val="en-GB"/>
          </w:rPr>
          <w:delText xml:space="preserve"> about</w:delText>
        </w:r>
      </w:del>
      <w:ins w:id="53" w:author="Hélène Fréville" w:date="2024-07-19T11:04:00Z">
        <w:r w:rsidR="00954C28">
          <w:rPr>
            <w:lang w:val="en-GB"/>
          </w:rPr>
          <w:t>to</w:t>
        </w:r>
      </w:ins>
      <w:r>
        <w:rPr>
          <w:lang w:val="en-GB"/>
        </w:rPr>
        <w:t xml:space="preserve"> 50% of the relative biomass production of the mixtures in the S treatment. </w:t>
      </w:r>
      <w:commentRangeStart w:id="54"/>
      <w:commentRangeStart w:id="55"/>
      <w:r>
        <w:rPr>
          <w:lang w:val="en-GB"/>
        </w:rPr>
        <w:t>Our results</w:t>
      </w:r>
      <w:commentRangeEnd w:id="54"/>
      <w:r w:rsidR="007B47F7">
        <w:rPr>
          <w:rStyle w:val="Marquedecommentaire"/>
        </w:rPr>
        <w:commentReference w:id="54"/>
      </w:r>
      <w:r>
        <w:rPr>
          <w:lang w:val="en-GB"/>
        </w:rPr>
        <w:t xml:space="preserve"> indicate that this biomass reduction most likely resulted from relaxed competition in mixed relative to pure stands</w:t>
      </w:r>
      <w:commentRangeEnd w:id="55"/>
      <w:r w:rsidR="007B47F7">
        <w:rPr>
          <w:rStyle w:val="Marquedecommentaire"/>
        </w:rPr>
        <w:commentReference w:id="55"/>
      </w:r>
      <w:r>
        <w:rPr>
          <w:lang w:val="en-GB"/>
        </w:rPr>
        <w:t xml:space="preserve">, and that the area of the root system captured the competitive hierarchy between cultivars. </w:t>
      </w:r>
      <w:commentRangeStart w:id="56"/>
      <w:r>
        <w:rPr>
          <w:lang w:val="en-GB"/>
        </w:rPr>
        <w:t>Plastic changes</w:t>
      </w:r>
      <w:commentRangeEnd w:id="56"/>
      <w:r w:rsidR="00B90822">
        <w:rPr>
          <w:rStyle w:val="Marquedecommentaire"/>
        </w:rPr>
        <w:commentReference w:id="56"/>
      </w:r>
      <w:r>
        <w:rPr>
          <w:lang w:val="en-GB"/>
        </w:rPr>
        <w:t xml:space="preserve"> in root area also contributed to mitigate competition in mixtures. </w:t>
      </w:r>
      <w:ins w:id="57" w:author="Hélène Fréville" w:date="2024-07-19T11:21:00Z">
        <w:r w:rsidR="00B90822">
          <w:rPr>
            <w:lang w:val="en-GB"/>
          </w:rPr>
          <w:t xml:space="preserve">Overall, </w:t>
        </w:r>
      </w:ins>
      <w:del w:id="58" w:author="Hélène Fréville" w:date="2024-07-19T11:21:00Z">
        <w:r w:rsidDel="00B90822">
          <w:rPr>
            <w:lang w:val="en-GB"/>
          </w:rPr>
          <w:delText>O</w:delText>
        </w:r>
      </w:del>
      <w:ins w:id="59" w:author="Hélène Fréville" w:date="2024-07-19T11:21:00Z">
        <w:r w:rsidR="00B90822">
          <w:rPr>
            <w:lang w:val="en-GB"/>
          </w:rPr>
          <w:t>o</w:t>
        </w:r>
      </w:ins>
      <w:r>
        <w:rPr>
          <w:lang w:val="en-GB"/>
        </w:rPr>
        <w:t>ur results suggest that root area and plasticity in root area are promising breeding target</w:t>
      </w:r>
      <w:ins w:id="60" w:author="Hélène Fréville" w:date="2024-07-19T11:21:00Z">
        <w:r w:rsidR="00B90822">
          <w:rPr>
            <w:lang w:val="en-GB"/>
          </w:rPr>
          <w:t>s</w:t>
        </w:r>
      </w:ins>
      <w:r>
        <w:rPr>
          <w:lang w:val="en-GB"/>
        </w:rPr>
        <w:t xml:space="preserve"> to reduce intra-specific competition at the seedling stage and important traits to account for when assembling cultivar mixtures. </w:t>
      </w:r>
    </w:p>
    <w:p w14:paraId="0CC849E5" w14:textId="77777777" w:rsidR="00B629AA" w:rsidRDefault="00B629AA">
      <w:pPr>
        <w:rPr>
          <w:lang w:val="en-GB"/>
        </w:rPr>
        <w:sectPr w:rsidR="00B629AA">
          <w:pgSz w:w="11906" w:h="16838"/>
          <w:pgMar w:top="1440" w:right="1440" w:bottom="1440" w:left="1440" w:header="0" w:footer="0" w:gutter="0"/>
          <w:lnNumType w:countBy="1" w:distance="283" w:restart="continuous"/>
          <w:cols w:space="720"/>
          <w:formProt w:val="0"/>
          <w:docGrid w:linePitch="360" w:charSpace="4096"/>
        </w:sectPr>
      </w:pPr>
    </w:p>
    <w:p w14:paraId="7AC79E58" w14:textId="77777777" w:rsidR="00B629AA" w:rsidRDefault="00000000">
      <w:pPr>
        <w:pStyle w:val="Titre1"/>
        <w:rPr>
          <w:lang w:val="en-GB"/>
        </w:rPr>
      </w:pPr>
      <w:r>
        <w:rPr>
          <w:lang w:val="en-GB"/>
        </w:rPr>
        <w:lastRenderedPageBreak/>
        <w:t>Introduction</w:t>
      </w:r>
    </w:p>
    <w:p w14:paraId="57129319" w14:textId="6F266FDF" w:rsidR="00B629AA" w:rsidRDefault="00000000">
      <w:pPr>
        <w:rPr>
          <w:lang w:val="en-GB"/>
        </w:rPr>
      </w:pPr>
      <w:r>
        <w:rPr>
          <w:lang w:val="en-GB"/>
        </w:rPr>
        <w:t xml:space="preserve">Decades of experimental ecology have established a general positive relationship between plant diversity and ecosystem functioning </w:t>
      </w:r>
      <w:r>
        <w:fldChar w:fldCharType="begin"/>
      </w:r>
      <w:r>
        <w:rPr>
          <w:lang w:val="en-GB"/>
        </w:rPr>
        <w:instrText>ADDIN ZOTERO_ITEM CSL_CITATION {"citationID":"8NS7Iyko","properties":{"formattedCitation":"(Tilman et al. 1996, 2001; Hector et al. 1999)","plainCitation":"(Tilman et al. 1996, 2001; Hector et al. 1999)","noteIndex":0},"citationItems":[{"id":245,"uris":["http://zotero.org/users/3458704/items/WIGKTEWM"],"itemData":{"id":245,"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196,"uris":["http://zotero.org/users/3458704/items/2XUENB7Z"],"itemData":{"id":196,"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25,"uris":["http://zotero.org/users/3458704/items/E7PSPUHP"],"itemData":{"id":525,"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w:instrText>
      </w:r>
      <w:r>
        <w:rPr>
          <w:lang w:val="en-GB"/>
        </w:rPr>
        <w:fldChar w:fldCharType="separate"/>
      </w:r>
      <w:r>
        <w:rPr>
          <w:rFonts w:cs="Times New Roman"/>
          <w:lang w:val="en-GB"/>
        </w:rPr>
        <w:t>(Tilman et al. 1996, 2001; Hector et al. 1999)</w:t>
      </w:r>
      <w:r>
        <w:rPr>
          <w:lang w:val="en-GB"/>
        </w:rPr>
        <w:fldChar w:fldCharType="end"/>
      </w:r>
      <w:r>
        <w:rPr>
          <w:lang w:val="en-GB"/>
        </w:rPr>
        <w:t xml:space="preserve">. </w:t>
      </w:r>
      <w:del w:id="61" w:author="Hélène Fréville" w:date="2024-07-19T11:25:00Z">
        <w:r w:rsidDel="00B90822">
          <w:rPr>
            <w:lang w:val="en-GB"/>
          </w:rPr>
          <w:delText>That is, e</w:delText>
        </w:r>
      </w:del>
      <w:ins w:id="62" w:author="Hélène Fréville" w:date="2024-07-19T11:25:00Z">
        <w:r w:rsidR="00B90822">
          <w:rPr>
            <w:lang w:val="en-GB"/>
          </w:rPr>
          <w:t>E</w:t>
        </w:r>
      </w:ins>
      <w:r>
        <w:rPr>
          <w:lang w:val="en-GB"/>
        </w:rPr>
        <w:t xml:space="preserve">cosystems with a higher number of species tend to be more productive, more efficient at regulating pathogens, at recycling nutrients, </w:t>
      </w:r>
      <w:del w:id="63" w:author="Hélène Fréville" w:date="2024-07-19T11:25:00Z">
        <w:r w:rsidDel="00B90822">
          <w:rPr>
            <w:lang w:val="en-GB"/>
          </w:rPr>
          <w:delText xml:space="preserve">or </w:delText>
        </w:r>
      </w:del>
      <w:ins w:id="64" w:author="Hélène Fréville" w:date="2024-07-19T11:25:00Z">
        <w:r w:rsidR="00B90822">
          <w:rPr>
            <w:lang w:val="en-GB"/>
          </w:rPr>
          <w:t xml:space="preserve">and </w:t>
        </w:r>
      </w:ins>
      <w:r>
        <w:rPr>
          <w:lang w:val="en-GB"/>
        </w:rPr>
        <w:t xml:space="preserve">at buffering abiotic stresses </w:t>
      </w:r>
      <w:r>
        <w:fldChar w:fldCharType="begin"/>
      </w:r>
      <w:r>
        <w:rPr>
          <w:lang w:val="en-GB"/>
        </w:rPr>
        <w:instrText>ADDIN ZOTERO_ITEM CSL_CITATION {"citationID":"0osD7FuW","properties":{"formattedCitation":"(Hooper et al. 2005; Hector and Bagchi 2007; Tilman et al. 2014)","plainCitation":"(Hooper et al. 2005; Hector and Bagchi 2007; Tilman et al. 2014)","noteIndex":0},"citationItems":[{"id":665,"uris":["http://zotero.org/users/3458704/items/U26VVTXB"],"itemData":{"id":665,"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190,"uris":["http://zotero.org/users/3458704/items/ES9KRITE"],"itemData":{"id":190,"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67,"uris":["http://zotero.org/users/3458704/items/FMVZGP4K"],"itemData":{"id":6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w:instrText>
      </w:r>
      <w:r>
        <w:rPr>
          <w:lang w:val="en-GB"/>
        </w:rPr>
        <w:fldChar w:fldCharType="separate"/>
      </w:r>
      <w:r>
        <w:rPr>
          <w:rFonts w:cs="Times New Roman"/>
          <w:lang w:val="en-GB"/>
        </w:rPr>
        <w:t>(Hooper et al. 2005; Hector and Bagchi 2007; Tilman et al. 2014)</w:t>
      </w:r>
      <w:r>
        <w:rPr>
          <w:lang w:val="en-GB"/>
        </w:rPr>
        <w:fldChar w:fldCharType="end"/>
      </w:r>
      <w:r>
        <w:rPr>
          <w:lang w:val="en-GB"/>
        </w:rPr>
        <w:t xml:space="preserve">. Species diversity is generally thought to improve ecosystem functioning via two main effects: the complementarity effect, and the selection effect </w:t>
      </w:r>
      <w:r>
        <w:fldChar w:fldCharType="begin"/>
      </w:r>
      <w:r>
        <w:rPr>
          <w:lang w:val="en-GB"/>
        </w:rPr>
        <w:instrText>ADDIN ZOTERO_ITEM CSL_CITATION {"citationID":"S659wXdq","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w:instrText>
      </w:r>
      <w:r>
        <w:rPr>
          <w:lang w:val="en-GB"/>
        </w:rPr>
        <w:fldChar w:fldCharType="separate"/>
      </w:r>
      <w:r>
        <w:rPr>
          <w:rFonts w:cs="Times New Roman"/>
          <w:lang w:val="en-GB"/>
        </w:rPr>
        <w:t>(Loreau and Hector 2001)</w:t>
      </w:r>
      <w:r>
        <w:rPr>
          <w:lang w:val="en-GB"/>
        </w:rPr>
        <w:fldChar w:fldCharType="end"/>
      </w:r>
      <w:r>
        <w:rPr>
          <w:lang w:val="en-GB"/>
        </w:rPr>
        <w:t xml:space="preserve">. The complementarity effect results from differences in ecological niches between species that have different resource requirements and hence experience less competition, which ultimately translates into a more efficient conversion of resources into ecosystem functions (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Communities with more species are also more likely to contain species which are the most efficient at performing a given function</w:t>
      </w:r>
      <w:ins w:id="65" w:author="Hélène Fréville" w:date="2024-07-19T11:29:00Z">
        <w:r w:rsidR="00EC7C37">
          <w:rPr>
            <w:lang w:val="en-GB"/>
          </w:rPr>
          <w:t>;</w:t>
        </w:r>
      </w:ins>
      <w:del w:id="66" w:author="Hélène Fréville" w:date="2024-07-19T11:29:00Z">
        <w:r w:rsidDel="00EC7C37">
          <w:rPr>
            <w:lang w:val="en-GB"/>
          </w:rPr>
          <w:delText>,</w:delText>
        </w:r>
      </w:del>
      <w:r>
        <w:rPr>
          <w:lang w:val="en-GB"/>
        </w:rPr>
        <w:t xml:space="preserve"> </w:t>
      </w:r>
      <w:del w:id="67" w:author="Hélène Fréville" w:date="2024-07-19T11:29:00Z">
        <w:r w:rsidDel="00EC7C37">
          <w:rPr>
            <w:lang w:val="en-GB"/>
          </w:rPr>
          <w:delText xml:space="preserve">and </w:delText>
        </w:r>
      </w:del>
      <w:r>
        <w:rPr>
          <w:lang w:val="en-GB"/>
        </w:rPr>
        <w:t>such “efficient” species might be even more efficient in a diverse community than in a mono</w:t>
      </w:r>
      <w:ins w:id="68" w:author="Hélène Fréville" w:date="2024-07-19T11:29:00Z">
        <w:r w:rsidR="00EC7C37">
          <w:rPr>
            <w:lang w:val="en-GB"/>
          </w:rPr>
          <w:t xml:space="preserve">specific </w:t>
        </w:r>
      </w:ins>
      <w:del w:id="69" w:author="Hélène Fréville" w:date="2024-07-19T11:29:00Z">
        <w:r w:rsidDel="00EC7C37">
          <w:rPr>
            <w:lang w:val="en-GB"/>
          </w:rPr>
          <w:delText xml:space="preserve">culture </w:delText>
        </w:r>
      </w:del>
      <w:ins w:id="70" w:author="Hélène Fréville" w:date="2024-07-19T11:29:00Z">
        <w:r w:rsidR="00EC7C37">
          <w:rPr>
            <w:lang w:val="en-GB"/>
          </w:rPr>
          <w:t xml:space="preserve">community </w:t>
        </w:r>
      </w:ins>
      <w:r>
        <w:rPr>
          <w:lang w:val="en-GB"/>
        </w:rPr>
        <w:t>(e.g., highly competitive species often benefit from relaxed competition in a mixture</w:t>
      </w:r>
      <w:del w:id="71" w:author="Hélène Fréville" w:date="2024-07-19T11:30:00Z">
        <w:r w:rsidDel="00EC7C37">
          <w:rPr>
            <w:lang w:val="en-GB"/>
          </w:rPr>
          <w:delText xml:space="preserve"> compared to a monoculture</w:delText>
        </w:r>
      </w:del>
      <w:r>
        <w:rPr>
          <w:lang w:val="en-GB"/>
        </w:rPr>
        <w:t xml:space="preserve">), which corresponds to the selection effect (e.g., </w:t>
      </w:r>
      <w:r>
        <w:fldChar w:fldCharType="begin"/>
      </w:r>
      <w:r>
        <w:rPr>
          <w:lang w:val="en-GB"/>
        </w:rPr>
        <w:instrText>ADDIN ZOTERO_ITEM CSL_CITATION {"citationID":"8BsErqVt","properties":{"formattedCitation":"(Fargione et al. 2007; Li et al. 2018)","plainCitation":"(Fargione et al. 2007; Li et al. 2018)","dontUpdate":true,"noteIndex":0},"citationItems":[{"id":126,"uris":["http://zotero.org/users/3458704/items/27T4MJ3U"],"itemData":{"id":126,"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747,"uris":["http://zotero.org/users/3458704/items/FP79YAKX"],"itemData":{"id":747,"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w:instrText>
      </w:r>
      <w:r>
        <w:rPr>
          <w:lang w:val="en-GB"/>
        </w:rPr>
        <w:fldChar w:fldCharType="separate"/>
      </w:r>
      <w:r>
        <w:rPr>
          <w:rFonts w:cs="Times New Roman"/>
          <w:lang w:val="en-GB"/>
        </w:rPr>
        <w:t>Fargione et al. 2007; Li et al. 2018)</w:t>
      </w:r>
      <w:r>
        <w:rPr>
          <w:lang w:val="en-GB"/>
        </w:rPr>
        <w:fldChar w:fldCharType="end"/>
      </w:r>
      <w:r>
        <w:rPr>
          <w:lang w:val="en-GB"/>
        </w:rPr>
        <w:t xml:space="preserve">. </w:t>
      </w:r>
    </w:p>
    <w:p w14:paraId="7EA20D1B" w14:textId="49E7FF23" w:rsidR="00B629AA" w:rsidRDefault="00000000">
      <w:pPr>
        <w:rPr>
          <w:lang w:val="en-GB"/>
        </w:rPr>
      </w:pPr>
      <w:commentRangeStart w:id="72"/>
      <w:r>
        <w:rPr>
          <w:lang w:val="en-GB"/>
        </w:rPr>
        <w:t xml:space="preserve">Similar ecological effects can be exploited in crops by mixing different species at the same time within the same field (i.e., intercropping, </w:t>
      </w:r>
      <w:r>
        <w:fldChar w:fldCharType="begin"/>
      </w:r>
      <w:r>
        <w:rPr>
          <w:lang w:val="en-GB"/>
        </w:rPr>
        <w:instrText>ADDIN ZOTERO_ITEM CSL_CITATION {"citationID":"1Nv6HZAQ","properties":{"formattedCitation":"(Vandermeer 1992)","plainCitation":"(Vandermeer 1992)","dontUpdate":true,"noteIndex":0},"citationItems":[{"id":769,"uris":["http://zotero.org/users/3458704/items/6J859L3X"],"itemData":{"id":769,"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w:instrText>
      </w:r>
      <w:r>
        <w:rPr>
          <w:lang w:val="en-GB"/>
        </w:rPr>
        <w:fldChar w:fldCharType="separate"/>
      </w:r>
      <w:r>
        <w:rPr>
          <w:rFonts w:cs="Times New Roman"/>
          <w:lang w:val="en-GB"/>
        </w:rPr>
        <w:t>Vandermeer 1992</w:t>
      </w:r>
      <w:r>
        <w:rPr>
          <w:lang w:val="en-GB"/>
        </w:rPr>
        <w:fldChar w:fldCharType="end"/>
      </w:r>
      <w:r>
        <w:rPr>
          <w:lang w:val="en-GB"/>
        </w:rPr>
        <w:t xml:space="preserve">). For example, one of the most ancient intercrop known as the “three-sisters” (maize, bean, squash) combines species with different root foraging strategies that complement each other and achieve greater yield in mixture than grown separately </w:t>
      </w:r>
      <w:r>
        <w:fldChar w:fldCharType="begin"/>
      </w:r>
      <w:r>
        <w:rPr>
          <w:lang w:val="en-GB"/>
        </w:rPr>
        <w:instrText>ADDIN ZOTERO_ITEM CSL_CITATION {"citationID":"9GenRwAe","properties":{"formattedCitation":"(Zhang et al. 2014)","plainCitation":"(Zhang et al. 2014)","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w:instrText>
      </w:r>
      <w:r>
        <w:rPr>
          <w:lang w:val="en-GB"/>
        </w:rPr>
        <w:fldChar w:fldCharType="separate"/>
      </w:r>
      <w:r>
        <w:rPr>
          <w:rFonts w:cs="Times New Roman"/>
          <w:lang w:val="en-GB"/>
        </w:rPr>
        <w:t>(Zhang et al. 2014)</w:t>
      </w:r>
      <w:r>
        <w:rPr>
          <w:lang w:val="en-GB"/>
        </w:rPr>
        <w:fldChar w:fldCharType="end"/>
      </w:r>
      <w:r>
        <w:rPr>
          <w:lang w:val="en-GB"/>
        </w:rPr>
        <w:t xml:space="preserve">, which is commonly referred to as overyielding. </w:t>
      </w:r>
      <w:commentRangeStart w:id="73"/>
      <w:r>
        <w:rPr>
          <w:lang w:val="en-GB"/>
        </w:rPr>
        <w:t xml:space="preserve">Mixing species that get their nitrogen from the soil (e.g., cereals) with species that can fix nitrogen from the atmosphere (e.g., legumes) is another way to achieve complementarity effects and ultimately overyielding </w:t>
      </w:r>
      <w:r>
        <w:fldChar w:fldCharType="begin"/>
      </w:r>
      <w:r>
        <w:rPr>
          <w:lang w:val="en-GB"/>
        </w:rPr>
        <w:instrText>ADDIN ZOTERO_ITEM CSL_CITATION {"citationID":"6uF0XWeR","properties":{"formattedCitation":"(Bedoussac et al. 2015)","plainCitation":"(Bedoussac et al. 2015)","noteIndex":0},"citationItems":[{"id":456,"uris":["http://zotero.org/users/3458704/items/EX54A3XL"],"itemData":{"id":456,"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w:instrText>
      </w:r>
      <w:r>
        <w:rPr>
          <w:lang w:val="en-GB"/>
        </w:rPr>
        <w:fldChar w:fldCharType="separate"/>
      </w:r>
      <w:r>
        <w:rPr>
          <w:rFonts w:cs="Times New Roman"/>
          <w:lang w:val="en-GB"/>
        </w:rPr>
        <w:t>(Bedoussac et al. 2015)</w:t>
      </w:r>
      <w:r>
        <w:rPr>
          <w:lang w:val="en-GB"/>
        </w:rPr>
        <w:fldChar w:fldCharType="end"/>
      </w:r>
      <w:r>
        <w:rPr>
          <w:lang w:val="en-GB"/>
        </w:rPr>
        <w:t xml:space="preserve">. </w:t>
      </w:r>
      <w:commentRangeEnd w:id="73"/>
      <w:r w:rsidR="00EC7C37">
        <w:rPr>
          <w:rStyle w:val="Marquedecommentaire"/>
        </w:rPr>
        <w:commentReference w:id="73"/>
      </w:r>
      <w:r>
        <w:rPr>
          <w:lang w:val="en-GB"/>
        </w:rPr>
        <w:t>However, intercropping also raises several challenges because the components of the intercrop can differ in many aspects of their life cycle (germination, growth rate, phenology, plant architecture, etc)</w:t>
      </w:r>
      <w:ins w:id="74" w:author="Hélène Fréville" w:date="2024-07-19T11:33:00Z">
        <w:r w:rsidR="00EC7C37">
          <w:rPr>
            <w:lang w:val="en-GB"/>
          </w:rPr>
          <w:t>,</w:t>
        </w:r>
      </w:ins>
      <w:r>
        <w:rPr>
          <w:lang w:val="en-GB"/>
        </w:rPr>
        <w:t xml:space="preserve"> which complicates agronomic management </w:t>
      </w:r>
      <w:r>
        <w:fldChar w:fldCharType="begin"/>
      </w:r>
      <w:r>
        <w:rPr>
          <w:lang w:val="en-GB"/>
        </w:rPr>
        <w:instrText>ADDIN ZOTERO_ITEM CSL_CITATION {"citationID":"Wd7Lv4n0","properties":{"formattedCitation":"(Lemken et al. 2017; Huss et al. 2022)","plainCitation":"(Lemken et al. 2017; Huss et al. 2022)","noteIndex":0},"citationItems":[{"id":58,"uris":["http://zotero.org/users/3458704/items/K433HGVW"],"itemData":{"id":58,"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57,"uris":["http://zotero.org/users/3458704/items/ZRSC3MNL"],"itemData":{"id":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w:instrText>
      </w:r>
      <w:r>
        <w:rPr>
          <w:lang w:val="en-GB"/>
        </w:rPr>
        <w:fldChar w:fldCharType="separate"/>
      </w:r>
      <w:r>
        <w:rPr>
          <w:rFonts w:cs="Times New Roman"/>
          <w:lang w:val="en-GB"/>
        </w:rPr>
        <w:t>(Lemken et al. 2017; Huss et al. 2022)</w:t>
      </w:r>
      <w:r>
        <w:rPr>
          <w:lang w:val="en-GB"/>
        </w:rPr>
        <w:fldChar w:fldCharType="end"/>
      </w:r>
      <w:r>
        <w:rPr>
          <w:lang w:val="en-GB"/>
        </w:rPr>
        <w:t xml:space="preserve">. Moreover, they often have different harvest products that need to be separated from each other. </w:t>
      </w:r>
      <w:commentRangeEnd w:id="72"/>
      <w:r w:rsidR="00086912">
        <w:rPr>
          <w:rStyle w:val="Marquedecommentaire"/>
        </w:rPr>
        <w:commentReference w:id="72"/>
      </w:r>
    </w:p>
    <w:p w14:paraId="29DDBBA6" w14:textId="14677ABF" w:rsidR="00B629AA" w:rsidRDefault="00000000">
      <w:pPr>
        <w:rPr>
          <w:lang w:val="en-GB"/>
        </w:rPr>
      </w:pPr>
      <w:commentRangeStart w:id="75"/>
      <w:r>
        <w:rPr>
          <w:lang w:val="en-GB"/>
        </w:rPr>
        <w:lastRenderedPageBreak/>
        <w:t>Cultivar mixtures, that is the cultivation of a mixture of genotypes of the same species in the same field, allows to address most of these challenge</w:t>
      </w:r>
      <w:commentRangeEnd w:id="75"/>
      <w:r w:rsidR="00086912">
        <w:rPr>
          <w:rStyle w:val="Marquedecommentaire"/>
        </w:rPr>
        <w:commentReference w:id="75"/>
      </w:r>
      <w:r>
        <w:rPr>
          <w:lang w:val="en-GB"/>
        </w:rPr>
        <w:t xml:space="preserve"> by mobilizing plant diversity at the intra-specific level </w:t>
      </w:r>
      <w:r>
        <w:fldChar w:fldCharType="begin"/>
      </w:r>
      <w:r>
        <w:rPr>
          <w:lang w:val="en-GB"/>
        </w:rPr>
        <w:instrText>ADDIN ZOTERO_ITEM CSL_CITATION {"citationID":"A1o0pByO","properties":{"formattedCitation":"(Smithson and Lenn\\uc0\\u233{} 1996)","plainCitation":"(Smithson and Lenné 1996)","noteIndex":0},"citationItems":[{"id":822,"uris":["http://zotero.org/users/3458704/items/CBUE5FDZ"],"itemData":{"id":822,"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w:instrText>
      </w:r>
      <w:r>
        <w:rPr>
          <w:lang w:val="en-GB"/>
        </w:rPr>
        <w:fldChar w:fldCharType="separate"/>
      </w:r>
      <w:r>
        <w:rPr>
          <w:rFonts w:cs="Times New Roman"/>
          <w:kern w:val="0"/>
          <w:szCs w:val="24"/>
          <w:lang w:val="en-GB"/>
        </w:rPr>
        <w:t>(Smithson and Lenné 1996)</w:t>
      </w:r>
      <w:r>
        <w:rPr>
          <w:lang w:val="en-GB"/>
        </w:rPr>
        <w:fldChar w:fldCharType="end"/>
      </w:r>
      <w:r>
        <w:rPr>
          <w:lang w:val="en-GB"/>
        </w:rPr>
        <w:t xml:space="preserve">. </w:t>
      </w:r>
      <w:commentRangeStart w:id="76"/>
      <w:r>
        <w:rPr>
          <w:lang w:val="en-GB"/>
        </w:rPr>
        <w:t>Historically</w:t>
      </w:r>
      <w:commentRangeEnd w:id="76"/>
      <w:r w:rsidR="00474E34">
        <w:rPr>
          <w:rStyle w:val="Marquedecommentaire"/>
        </w:rPr>
        <w:commentReference w:id="76"/>
      </w:r>
      <w:r>
        <w:rPr>
          <w:lang w:val="en-GB"/>
        </w:rPr>
        <w:t xml:space="preserve">, cultivar mixtures have been shown to be very efficient at limiting pathogen spread and disease severity compared to </w:t>
      </w:r>
      <w:proofErr w:type="spellStart"/>
      <w:r>
        <w:rPr>
          <w:lang w:val="en-GB"/>
        </w:rPr>
        <w:t>monogenotypic</w:t>
      </w:r>
      <w:proofErr w:type="spellEnd"/>
      <w:r>
        <w:rPr>
          <w:lang w:val="en-GB"/>
        </w:rPr>
        <w:t xml:space="preserve"> </w:t>
      </w:r>
      <w:del w:id="77" w:author="Hélène Fréville" w:date="2024-07-19T11:47:00Z">
        <w:r w:rsidDel="00086912">
          <w:rPr>
            <w:lang w:val="en-GB"/>
          </w:rPr>
          <w:delText>cultivars</w:delText>
        </w:r>
      </w:del>
      <w:ins w:id="78" w:author="Hélène Fréville" w:date="2024-07-19T11:47:00Z">
        <w:r w:rsidR="00086912">
          <w:rPr>
            <w:lang w:val="en-GB"/>
          </w:rPr>
          <w:t>stand</w:t>
        </w:r>
      </w:ins>
      <w:ins w:id="79" w:author="Hélène Fréville" w:date="2024-07-19T11:48:00Z">
        <w:r w:rsidR="00086912">
          <w:rPr>
            <w:lang w:val="en-GB"/>
          </w:rPr>
          <w:t>s</w:t>
        </w:r>
      </w:ins>
      <w:r>
        <w:rPr>
          <w:lang w:val="en-GB"/>
        </w:rPr>
        <w:t xml:space="preserve">, especially in grain cereals </w:t>
      </w:r>
      <w:r>
        <w:fldChar w:fldCharType="begin"/>
      </w:r>
      <w:r>
        <w:rPr>
          <w:lang w:val="en-GB"/>
        </w:rPr>
        <w:instrText>ADDIN ZOTERO_ITEM CSL_CITATION {"citationID":"92pc5xp2","properties":{"formattedCitation":"(Wolfe 1985; Mundt et al. 1995; Zhu 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w:instrText>
      </w:r>
      <w:r>
        <w:rPr>
          <w:lang w:val="en-GB"/>
        </w:rPr>
        <w:fldChar w:fldCharType="separate"/>
      </w:r>
      <w:r>
        <w:rPr>
          <w:rFonts w:cs="Times New Roman"/>
          <w:lang w:val="en-GB"/>
        </w:rPr>
        <w:t>(Wolfe 1985; Mundt et al. 1995; Zhu et al. 2000; Finckh and Wolfe 2006)</w:t>
      </w:r>
      <w:r>
        <w:rPr>
          <w:lang w:val="en-GB"/>
        </w:rPr>
        <w:fldChar w:fldCharType="end"/>
      </w:r>
      <w:r>
        <w:rPr>
          <w:lang w:val="en-GB"/>
        </w:rPr>
        <w:t xml:space="preserve">. This </w:t>
      </w:r>
      <w:del w:id="80" w:author="Hélène Fréville" w:date="2024-07-19T11:55:00Z">
        <w:r w:rsidDel="00474E34">
          <w:rPr>
            <w:lang w:val="en-GB"/>
          </w:rPr>
          <w:delText xml:space="preserve">advantage </w:delText>
        </w:r>
      </w:del>
      <w:ins w:id="81" w:author="Hélène Fréville" w:date="2024-07-19T11:55:00Z">
        <w:r w:rsidR="00474E34">
          <w:rPr>
            <w:lang w:val="en-GB"/>
          </w:rPr>
          <w:t xml:space="preserve">beneficial effect </w:t>
        </w:r>
      </w:ins>
      <w:r>
        <w:rPr>
          <w:lang w:val="en-GB"/>
        </w:rPr>
        <w:t>has recently renewed the interest in cultivar mixtures</w:t>
      </w:r>
      <w:ins w:id="82" w:author="Hélène Fréville" w:date="2024-07-19T11:58:00Z">
        <w:r w:rsidR="00474E34">
          <w:rPr>
            <w:lang w:val="en-GB"/>
          </w:rPr>
          <w:t>,</w:t>
        </w:r>
      </w:ins>
      <w:r>
        <w:rPr>
          <w:lang w:val="en-GB"/>
        </w:rPr>
        <w:t xml:space="preserve"> as they </w:t>
      </w:r>
      <w:del w:id="83" w:author="Hélène Fréville" w:date="2024-07-19T11:58:00Z">
        <w:r w:rsidDel="00474E34">
          <w:rPr>
            <w:lang w:val="en-GB"/>
          </w:rPr>
          <w:delText xml:space="preserve">could </w:delText>
        </w:r>
      </w:del>
      <w:ins w:id="84" w:author="Hélène Fréville" w:date="2024-07-19T11:58:00Z">
        <w:r w:rsidR="00474E34">
          <w:rPr>
            <w:lang w:val="en-GB"/>
          </w:rPr>
          <w:t xml:space="preserve">may </w:t>
        </w:r>
      </w:ins>
      <w:r>
        <w:rPr>
          <w:lang w:val="en-GB"/>
        </w:rPr>
        <w:t xml:space="preserve">help reduce </w:t>
      </w:r>
      <w:del w:id="85" w:author="Hélène Fréville" w:date="2024-07-19T11:58:00Z">
        <w:r w:rsidDel="00474E34">
          <w:rPr>
            <w:lang w:val="en-GB"/>
          </w:rPr>
          <w:delText xml:space="preserve">the </w:delText>
        </w:r>
      </w:del>
      <w:ins w:id="86" w:author="Hélène Fréville" w:date="2024-07-19T11:58:00Z">
        <w:r w:rsidR="00474E34">
          <w:rPr>
            <w:lang w:val="en-GB"/>
          </w:rPr>
          <w:t xml:space="preserve">pesticide </w:t>
        </w:r>
      </w:ins>
      <w:r>
        <w:rPr>
          <w:lang w:val="en-GB"/>
        </w:rPr>
        <w:t xml:space="preserve">use </w:t>
      </w:r>
      <w:del w:id="87" w:author="Hélène Fréville" w:date="2024-07-19T11:58:00Z">
        <w:r w:rsidDel="00474E34">
          <w:rPr>
            <w:lang w:val="en-GB"/>
          </w:rPr>
          <w:delText xml:space="preserve">of pesticides </w:delText>
        </w:r>
      </w:del>
      <w:r>
        <w:rPr>
          <w:lang w:val="en-GB"/>
        </w:rPr>
        <w:t xml:space="preserve">and </w:t>
      </w:r>
      <w:del w:id="88" w:author="Hélène Fréville" w:date="2024-07-19T11:58:00Z">
        <w:r w:rsidDel="00474E34">
          <w:rPr>
            <w:lang w:val="en-GB"/>
          </w:rPr>
          <w:delText>as such</w:delText>
        </w:r>
      </w:del>
      <w:ins w:id="89" w:author="Hélène Fréville" w:date="2024-07-19T11:58:00Z">
        <w:r w:rsidR="00474E34">
          <w:rPr>
            <w:lang w:val="en-GB"/>
          </w:rPr>
          <w:t>thus</w:t>
        </w:r>
      </w:ins>
      <w:r>
        <w:rPr>
          <w:lang w:val="en-GB"/>
        </w:rPr>
        <w:t xml:space="preserve"> support the agroecological transition </w:t>
      </w:r>
      <w:r>
        <w:fldChar w:fldCharType="begin"/>
      </w:r>
      <w:r>
        <w:rPr>
          <w:lang w:val="en-GB"/>
        </w:rPr>
        <w:instrText>ADDIN ZOTERO_ITEM CSL_CITATION {"citationID":"uAmSXxHk","properties":{"formattedCitation":"(Barot et al. 2017; Borg et al. 2018; Snyder et al. 2020; Wuest et al. 2021)","plainCitation":"(Barot et al. 2017; Borg et al. 2018; Snyder et al. 2020; Wuest et al. 2021)","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866,"uris":["http://zotero.org/users/3458704/items/GQDEKN3Q"],"itemData":{"id":866,"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w:instrText>
      </w:r>
      <w:r w:rsidRPr="00E1152E">
        <w:rPr>
          <w:rPrChange w:id="90" w:author="Hélène Fréville" w:date="2024-07-19T09:38:00Z">
            <w:rPr>
              <w:lang w:val="en-GB"/>
            </w:rPr>
          </w:rPrChange>
        </w:rPr>
        <w:instrText>i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w:instrText>
      </w:r>
      <w:r>
        <w:rPr>
          <w:lang w:val="en-GB"/>
        </w:rPr>
        <w:fldChar w:fldCharType="separate"/>
      </w:r>
      <w:r>
        <w:rPr>
          <w:rFonts w:cs="Times New Roman"/>
        </w:rPr>
        <w:t>(Barot et al. 2017; Borg et al. 2018; Snyder et al. 2020; Wuest et al. 2021)</w:t>
      </w:r>
      <w:r>
        <w:rPr>
          <w:lang w:val="en-GB"/>
        </w:rPr>
        <w:fldChar w:fldCharType="end"/>
      </w:r>
      <w:r>
        <w:t xml:space="preserve">. </w:t>
      </w:r>
      <w:commentRangeStart w:id="91"/>
      <w:r>
        <w:rPr>
          <w:lang w:val="en-GB"/>
        </w:rPr>
        <w:t xml:space="preserve">Extensive research in phytopathology has helped identify the different epidemiological and evolutionary mechanisms that underlie the protective effect of cultivar mixtures against pathogens </w:t>
      </w:r>
      <w:r>
        <w:fldChar w:fldCharType="begin"/>
      </w:r>
      <w:r>
        <w:rPr>
          <w:lang w:val="en-GB"/>
        </w:rPr>
        <w:instrText>ADDIN ZOTERO_ITEM CSL_CITATION {"citationID":"aTZBaGyR","properties":{"formattedCitation":"(Finckh and Mundt 1992; Mundt et al. 1995; Finckh et al. 2000; Vidal et al. 2017)","plainCitation":"(Finckh and Mundt 1992; Mundt et al. 1995; Finckh et al. 2000; Vidal et al. 2017)","noteIndex":0},"citationItems":[{"id":138,"uris":["http://zotero.org/users/3458704/items/NIKIBWN5"],"itemData":{"id":138,"type":"article-journal","container-title":"Phytopathology","issue":"9","page":"905–913","title":"Stripe rust, yield, and plant competition in wheat cultivar mixtures.","volume":"82","author":[{"family":"Finckh","given":"Maria R"},{"family":"Mundt","given":"Christopher C"}],"issued":{"date-parts":[["1992"]]}}},{"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92,"uris":["http://zotero.org/users/3458704/items/SEJMDD87"],"itemData":{"id":392,"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828,"uris":["http://zotero.org/users/3458704/items/3MEIZ3VC"],"itemData":{"id":828,"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w:instrText>
      </w:r>
      <w:r w:rsidRPr="00E1152E">
        <w:rPr>
          <w:rPrChange w:id="92" w:author="Hélène Fréville" w:date="2024-07-19T09:38:00Z">
            <w:rPr>
              <w:lang w:val="en-GB"/>
            </w:rPr>
          </w:rPrChange>
        </w:rPr>
        <w:instrText>a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w:instrText>
      </w:r>
      <w:r>
        <w:rPr>
          <w:lang w:val="en-GB"/>
        </w:rPr>
        <w:fldChar w:fldCharType="separate"/>
      </w:r>
      <w:r>
        <w:rPr>
          <w:rFonts w:cs="Times New Roman"/>
        </w:rPr>
        <w:t>(Finckh and Mundt 1992; Mundt et al. 1995; Finckh et al. 2000; Vidal et al. 2017)</w:t>
      </w:r>
      <w:r>
        <w:rPr>
          <w:lang w:val="en-GB"/>
        </w:rPr>
        <w:fldChar w:fldCharType="end"/>
      </w:r>
      <w:r>
        <w:t xml:space="preserve">. </w:t>
      </w:r>
      <w:r>
        <w:rPr>
          <w:lang w:val="en-GB"/>
        </w:rPr>
        <w:t xml:space="preserve">For example, recent results suggest that some cultivars might be able to improve the basal immunity of their </w:t>
      </w:r>
      <w:proofErr w:type="spellStart"/>
      <w:r>
        <w:rPr>
          <w:lang w:val="en-GB"/>
        </w:rPr>
        <w:t>neighbors</w:t>
      </w:r>
      <w:proofErr w:type="spellEnd"/>
      <w:r>
        <w:rPr>
          <w:lang w:val="en-GB"/>
        </w:rPr>
        <w:t xml:space="preserve">, a phenomenon referred to as </w:t>
      </w:r>
      <w:proofErr w:type="spellStart"/>
      <w:r>
        <w:rPr>
          <w:lang w:val="en-GB"/>
        </w:rPr>
        <w:t>neighbor</w:t>
      </w:r>
      <w:proofErr w:type="spellEnd"/>
      <w:r>
        <w:rPr>
          <w:lang w:val="en-GB"/>
        </w:rPr>
        <w:t xml:space="preserve">-modulated susceptibility (NMS, </w:t>
      </w:r>
      <w:r>
        <w:fldChar w:fldCharType="begin"/>
      </w:r>
      <w:r>
        <w:rPr>
          <w:lang w:val="en-GB"/>
        </w:rPr>
        <w:instrText>ADDIN ZOTERO_ITEM CSL_CITATION {"citationID":"18NpFBsN","properties":{"formattedCitation":"(P\\uc0\\u233{}lissier et al. 2021, 2023)","plainCitation":"(Pélissier et al. 2021, 2023)","dontUpdate":true,"noteIndex":0},"citationItems":[{"id":55,"uris":["http://zotero.org/users/3458704/items/TJSCQHE6"],"itemData":{"id":55,"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71,"uris":["http://zotero.org/users/3458704/items/2SDH2HZW"],"itemData":{"id":71,"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w:instrText>
      </w:r>
      <w:r>
        <w:rPr>
          <w:lang w:val="en-GB"/>
        </w:rPr>
        <w:fldChar w:fldCharType="separate"/>
      </w:r>
      <w:proofErr w:type="spellStart"/>
      <w:r>
        <w:rPr>
          <w:rFonts w:cs="Times New Roman"/>
          <w:kern w:val="0"/>
          <w:szCs w:val="24"/>
          <w:lang w:val="en-GB"/>
        </w:rPr>
        <w:t>Pélissier</w:t>
      </w:r>
      <w:proofErr w:type="spellEnd"/>
      <w:r>
        <w:rPr>
          <w:rFonts w:cs="Times New Roman"/>
          <w:kern w:val="0"/>
          <w:szCs w:val="24"/>
          <w:lang w:val="en-GB"/>
        </w:rPr>
        <w:t xml:space="preserve"> et al. 2021, 2023)</w:t>
      </w:r>
      <w:r>
        <w:rPr>
          <w:lang w:val="en-GB"/>
        </w:rPr>
        <w:fldChar w:fldCharType="end"/>
      </w:r>
      <w:r>
        <w:rPr>
          <w:lang w:val="en-GB"/>
        </w:rPr>
        <w:t xml:space="preserve">. </w:t>
      </w:r>
      <w:commentRangeEnd w:id="91"/>
      <w:r w:rsidR="00474E34">
        <w:rPr>
          <w:rStyle w:val="Marquedecommentaire"/>
        </w:rPr>
        <w:commentReference w:id="91"/>
      </w:r>
    </w:p>
    <w:p w14:paraId="3A748614" w14:textId="0DAB69A7" w:rsidR="00B629AA" w:rsidRDefault="00000000">
      <w:pPr>
        <w:rPr>
          <w:lang w:val="en-GB"/>
        </w:rPr>
      </w:pPr>
      <w:commentRangeStart w:id="93"/>
      <w:commentRangeStart w:id="94"/>
      <w:r>
        <w:rPr>
          <w:lang w:val="en-GB"/>
        </w:rPr>
        <w:t>In addition</w:t>
      </w:r>
      <w:commentRangeEnd w:id="93"/>
      <w:r w:rsidR="00474E34">
        <w:rPr>
          <w:rStyle w:val="Marquedecommentaire"/>
        </w:rPr>
        <w:commentReference w:id="93"/>
      </w:r>
      <w:r>
        <w:rPr>
          <w:lang w:val="en-GB"/>
        </w:rPr>
        <w:t xml:space="preserve"> to their beneficial effects on pathogen control</w:t>
      </w:r>
      <w:commentRangeEnd w:id="94"/>
      <w:r w:rsidR="00F4024F">
        <w:rPr>
          <w:rStyle w:val="Marquedecommentaire"/>
        </w:rPr>
        <w:commentReference w:id="94"/>
      </w:r>
      <w:r>
        <w:rPr>
          <w:lang w:val="en-GB"/>
        </w:rPr>
        <w:t xml:space="preserve">, cultivar mixtures could also help optimize resource use and ultimately increase crop yield </w:t>
      </w:r>
      <w:r>
        <w:fldChar w:fldCharType="begin"/>
      </w:r>
      <w:r>
        <w:rPr>
          <w:lang w:val="en-GB"/>
        </w:rPr>
        <w:instrText>ADDIN ZOTERO_ITEM CSL_CITATION {"citationID":"99HaO18j","properties":{"formattedCitation":"(Hajjar et al. 2008; Barot et al. 2017; Snyder et al. 2020)","plainCitation":"(Hajjar et al. 2008; Barot et al. 2017; Snyder et al. 2020)","noteIndex":0},"citationItems":[{"id":211,"uris":["http://zotero.org/users/3458704/items/39S396IW"],"itemData":{"id":211,"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w:instrText>
      </w:r>
      <w:r>
        <w:rPr>
          <w:lang w:val="en-GB"/>
        </w:rPr>
        <w:fldChar w:fldCharType="separate"/>
      </w:r>
      <w:r>
        <w:rPr>
          <w:rFonts w:cs="Times New Roman"/>
          <w:lang w:val="en-GB"/>
        </w:rPr>
        <w:t>(Hajjar et al. 2008; Barot et al. 2017; Snyder et al. 2020)</w:t>
      </w:r>
      <w:r>
        <w:rPr>
          <w:lang w:val="en-GB"/>
        </w:rPr>
        <w:fldChar w:fldCharType="end"/>
      </w:r>
      <w:r>
        <w:rPr>
          <w:lang w:val="en-GB"/>
        </w:rPr>
        <w:t xml:space="preserve">. Ecological mechanisms at play in natural ecosystems or in intercropping such as niche complementarity could similarly improve resource use efficiency by reducing competition </w:t>
      </w:r>
      <w:del w:id="95" w:author="Hélène Fréville" w:date="2024-07-19T12:03:00Z">
        <w:r w:rsidDel="00F4024F">
          <w:rPr>
            <w:lang w:val="en-GB"/>
          </w:rPr>
          <w:delText>intensity between the different cultivars</w:delText>
        </w:r>
      </w:del>
      <w:ins w:id="96" w:author="Hélène Fréville" w:date="2024-07-19T12:03:00Z">
        <w:r w:rsidR="00F4024F">
          <w:rPr>
            <w:lang w:val="en-GB"/>
          </w:rPr>
          <w:t>in intraspec</w:t>
        </w:r>
      </w:ins>
      <w:ins w:id="97" w:author="Hélène Fréville" w:date="2024-07-19T12:04:00Z">
        <w:r w:rsidR="00F4024F">
          <w:rPr>
            <w:lang w:val="en-GB"/>
          </w:rPr>
          <w:t>ific mixtures</w:t>
        </w:r>
      </w:ins>
      <w:r>
        <w:rPr>
          <w:lang w:val="en-GB"/>
        </w:rPr>
        <w:t xml:space="preserve">. </w:t>
      </w:r>
      <w:moveToRangeStart w:id="98" w:author="Hélène Fréville" w:date="2024-07-19T12:10:00Z" w:name="move172283475"/>
      <w:moveTo w:id="99" w:author="Hélène Fréville" w:date="2024-07-19T12:10:00Z">
        <w:r w:rsidR="00F4024F">
          <w:rPr>
            <w:lang w:val="en-GB"/>
          </w:rPr>
          <w:t xml:space="preserve">In line with these theoretical expectations, most meta-analysis report slight yield increases in cultivar mixtures compared to </w:t>
        </w:r>
        <w:proofErr w:type="spellStart"/>
        <w:r w:rsidR="00F4024F">
          <w:rPr>
            <w:lang w:val="en-GB"/>
          </w:rPr>
          <w:t>monogenotypic</w:t>
        </w:r>
        <w:proofErr w:type="spellEnd"/>
        <w:r w:rsidR="00F4024F">
          <w:rPr>
            <w:lang w:val="en-GB"/>
          </w:rPr>
          <w:t xml:space="preserve"> cultivars (on average 2-5%, </w:t>
        </w:r>
        <w:r w:rsidR="00F4024F">
          <w:fldChar w:fldCharType="begin"/>
        </w:r>
        <w:r w:rsidR="00F4024F">
          <w:rPr>
            <w:lang w:val="en-GB"/>
          </w:rPr>
          <w:instrText>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w:instrText>
        </w:r>
        <w:r w:rsidR="00F4024F">
          <w:rPr>
            <w:lang w:val="en-GB"/>
          </w:rPr>
          <w:fldChar w:fldCharType="separate"/>
        </w:r>
        <w:r w:rsidR="00F4024F">
          <w:rPr>
            <w:rFonts w:cs="Times New Roman"/>
            <w:kern w:val="0"/>
            <w:szCs w:val="24"/>
            <w:lang w:val="en-GB"/>
          </w:rPr>
          <w:t>Kiær et al. 2009; Reiss and Drinkwater 2018; Borg et al. 2018)</w:t>
        </w:r>
        <w:r w:rsidR="00F4024F">
          <w:rPr>
            <w:lang w:val="en-GB"/>
          </w:rPr>
          <w:fldChar w:fldCharType="end"/>
        </w:r>
        <w:r w:rsidR="00F4024F">
          <w:rPr>
            <w:lang w:val="en-GB"/>
          </w:rPr>
          <w:t>.</w:t>
        </w:r>
      </w:moveTo>
      <w:moveToRangeEnd w:id="98"/>
      <w:ins w:id="100" w:author="Hélène Fréville" w:date="2024-07-19T12:11:00Z">
        <w:r w:rsidR="00F4024F">
          <w:rPr>
            <w:lang w:val="en-GB"/>
          </w:rPr>
          <w:t xml:space="preserve"> </w:t>
        </w:r>
      </w:ins>
      <w:ins w:id="101" w:author="Hélène Fréville" w:date="2024-07-19T12:04:00Z">
        <w:r w:rsidR="00F4024F">
          <w:rPr>
            <w:lang w:val="en-GB"/>
          </w:rPr>
          <w:t xml:space="preserve">In addition, </w:t>
        </w:r>
      </w:ins>
      <w:ins w:id="102" w:author="Hélène Fréville" w:date="2024-07-19T12:17:00Z">
        <w:r w:rsidR="001F6456">
          <w:rPr>
            <w:lang w:val="en-GB"/>
          </w:rPr>
          <w:t xml:space="preserve">the niche dimensionality theory in ecology predicts that </w:t>
        </w:r>
      </w:ins>
      <w:del w:id="103" w:author="Hélène Fréville" w:date="2024-07-19T12:04:00Z">
        <w:r w:rsidDel="00F4024F">
          <w:rPr>
            <w:lang w:val="en-GB"/>
          </w:rPr>
          <w:delText xml:space="preserve">Ecological theory predicts that </w:delText>
        </w:r>
      </w:del>
      <w:r>
        <w:rPr>
          <w:lang w:val="en-GB"/>
        </w:rPr>
        <w:t xml:space="preserve">such positive effects of plant diversity </w:t>
      </w:r>
      <w:del w:id="104" w:author="Hélène Fréville" w:date="2024-07-19T12:04:00Z">
        <w:r w:rsidDel="00F4024F">
          <w:rPr>
            <w:lang w:val="en-GB"/>
          </w:rPr>
          <w:delText xml:space="preserve">should </w:delText>
        </w:r>
      </w:del>
      <w:ins w:id="105" w:author="Hélène Fréville" w:date="2024-07-19T12:04:00Z">
        <w:r w:rsidR="00F4024F">
          <w:rPr>
            <w:lang w:val="en-GB"/>
          </w:rPr>
          <w:t xml:space="preserve">are expected to </w:t>
        </w:r>
      </w:ins>
      <w:r>
        <w:rPr>
          <w:lang w:val="en-GB"/>
        </w:rPr>
        <w:t xml:space="preserve">strengthen </w:t>
      </w:r>
      <w:del w:id="106" w:author="Hélène Fréville" w:date="2024-07-19T12:05:00Z">
        <w:r w:rsidDel="00F4024F">
          <w:rPr>
            <w:lang w:val="en-GB"/>
          </w:rPr>
          <w:delText>as the environment becomes harsher</w:delText>
        </w:r>
      </w:del>
      <w:ins w:id="107" w:author="Hélène Fréville" w:date="2024-07-19T12:08:00Z">
        <w:r w:rsidR="00F4024F">
          <w:rPr>
            <w:lang w:val="en-GB"/>
          </w:rPr>
          <w:t>with multiple resource limitation</w:t>
        </w:r>
      </w:ins>
      <w:r>
        <w:rPr>
          <w:lang w:val="en-GB"/>
        </w:rPr>
        <w:t>,</w:t>
      </w:r>
      <w:commentRangeStart w:id="108"/>
      <w:r>
        <w:rPr>
          <w:lang w:val="en-GB"/>
        </w:rPr>
        <w:t xml:space="preserve"> </w:t>
      </w:r>
      <w:commentRangeEnd w:id="108"/>
      <w:r w:rsidR="001F6456">
        <w:rPr>
          <w:rStyle w:val="Marquedecommentaire"/>
        </w:rPr>
        <w:commentReference w:id="108"/>
      </w:r>
      <w:del w:id="109" w:author="Hélène Fréville" w:date="2024-07-19T12:08:00Z">
        <w:r w:rsidDel="00F4024F">
          <w:rPr>
            <w:lang w:val="en-GB"/>
          </w:rPr>
          <w:delText>which is known</w:delText>
        </w:r>
      </w:del>
      <w:del w:id="110" w:author="Hélène Fréville" w:date="2024-07-19T12:17:00Z">
        <w:r w:rsidDel="001F6456">
          <w:rPr>
            <w:lang w:val="en-GB"/>
          </w:rPr>
          <w:delText xml:space="preserve"> </w:delText>
        </w:r>
      </w:del>
      <w:commentRangeStart w:id="111"/>
      <w:r>
        <w:rPr>
          <w:lang w:val="en-GB"/>
        </w:rPr>
        <w:t xml:space="preserve">as the stress-gradient hypothesis (SGH, </w:t>
      </w:r>
      <w:r>
        <w:fldChar w:fldCharType="begin"/>
      </w:r>
      <w:r>
        <w:rPr>
          <w:lang w:val="en-GB"/>
        </w:rPr>
        <w:instrText>ADDIN ZOTERO_ITEM CSL_CITATION {"citationID":"5X4Waoq8","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w:instrText>
      </w:r>
      <w:r>
        <w:rPr>
          <w:lang w:val="en-GB"/>
        </w:rPr>
        <w:fldChar w:fldCharType="separate"/>
      </w:r>
      <w:r>
        <w:rPr>
          <w:rFonts w:cs="Times New Roman"/>
          <w:lang w:val="en-GB"/>
        </w:rPr>
        <w:t>Bertness and Callaway 1994; Maestre et al. 2009)</w:t>
      </w:r>
      <w:r>
        <w:rPr>
          <w:lang w:val="en-GB"/>
        </w:rPr>
        <w:fldChar w:fldCharType="end"/>
      </w:r>
      <w:commentRangeEnd w:id="111"/>
      <w:r w:rsidR="00F4024F">
        <w:rPr>
          <w:rStyle w:val="Marquedecommentaire"/>
        </w:rPr>
        <w:commentReference w:id="111"/>
      </w:r>
      <w:r>
        <w:rPr>
          <w:lang w:val="en-GB"/>
        </w:rPr>
        <w:t xml:space="preserve">. </w:t>
      </w:r>
      <w:del w:id="112" w:author="Hélène Fréville" w:date="2024-07-19T12:09:00Z">
        <w:r w:rsidDel="00F4024F">
          <w:rPr>
            <w:lang w:val="en-GB"/>
          </w:rPr>
          <w:delText>According to the SGH</w:delText>
        </w:r>
      </w:del>
      <w:ins w:id="113" w:author="Hélène Fréville" w:date="2024-07-19T12:09:00Z">
        <w:r w:rsidR="00F4024F">
          <w:rPr>
            <w:lang w:val="en-GB"/>
          </w:rPr>
          <w:t>Therefore</w:t>
        </w:r>
      </w:ins>
      <w:r>
        <w:rPr>
          <w:lang w:val="en-GB"/>
        </w:rPr>
        <w:t>, cultivar mixture</w:t>
      </w:r>
      <w:ins w:id="114" w:author="Hélène Fréville" w:date="2024-07-19T12:09:00Z">
        <w:r w:rsidR="00F4024F">
          <w:rPr>
            <w:lang w:val="en-GB"/>
          </w:rPr>
          <w:t>s</w:t>
        </w:r>
      </w:ins>
      <w:r>
        <w:rPr>
          <w:lang w:val="en-GB"/>
        </w:rPr>
        <w:t xml:space="preserve"> could </w:t>
      </w:r>
      <w:del w:id="115" w:author="Hélène Fréville" w:date="2024-07-19T12:09:00Z">
        <w:r w:rsidDel="00F4024F">
          <w:rPr>
            <w:lang w:val="en-GB"/>
          </w:rPr>
          <w:delText xml:space="preserve">thus </w:delText>
        </w:r>
      </w:del>
      <w:r>
        <w:rPr>
          <w:lang w:val="en-GB"/>
        </w:rPr>
        <w:t xml:space="preserve">help maintain high productivity under low-input farming practices and more variable and extreme climates </w:t>
      </w:r>
      <w:r>
        <w:fldChar w:fldCharType="begin"/>
      </w:r>
      <w:r>
        <w:rPr>
          <w:lang w:val="en-GB"/>
        </w:rPr>
        <w:instrText>ADDIN ZOTERO_ITEM CSL_CITATION {"citationID":"1k47Lycw","properties":{"formattedCitation":"(Adu-Gyamfi et al. 2015)","plainCitation":"(Adu-Gyamfi et al. 2015)","noteIndex":0},"citationItems":[{"id":7,"uris":["http://zotero.org/users/3458704/items/PINPTTBB"],"itemData":{"id":7,"type":"article-journal","abstract":"Moisture stress limits the yield and productivity of wheat, a staple food for 35% of the world’s population. The reproductive stage is the most vulnerable to moisture deficit, and genetic variation for tolerance to stress has been identified in the wheat gene pool. Introducing this complex variation into new, pure-line cultivars is difficult and time consuming. However, varietal mixtures can be an effective alternative to traditional gene pyramiding. Varietal mixtures lessen the impacts of abiotic and biotic stresses in two ways. First, they buffer yield through more efficient resource use, including soil moisture, particularly evident when mixtures comprise complementary physiological traits that influence water-use efficiency. Second, they improve resistance to root diseases and pests that limit root growth and subsequent access to, and absorption of, water from deeper in the soil profile. This review evaluates the concept of varietal mixtures and assesses their impact on crop productivity and environmental buffering. The potential of physiological and root disease resistance trait mixtures to stabilise yield is also explored. Avenues for developing compatible mixtures based on physiological traits that increase yield in water-limited environments are evaluated.","container-title":"Crop and Pasture Science","DOI":"10.1071/CP14177","ISSN":"1836-0947, 1836-5795","issue":"8","journalAbbreviation":"cpsc","note":"publisher: CSIRO Publishing","page":"757-769","source":"bioone.org","title":"Can wheat varietal mixtures buffer the impacts of water deficit?","volume":"66","author":[{"family":"Adu-Gyamfi","given":"Paul"},{"family":"Mahmood","given":"Tariq"},{"family":"Trethowan","given":"Richard"}],"issued":{"date-parts":[["2015",7]]}}}],"schema":"https://github.com/citation-style-language/schema/raw/master/csl-citation.json"}</w:instrText>
      </w:r>
      <w:r>
        <w:rPr>
          <w:lang w:val="en-GB"/>
        </w:rPr>
        <w:fldChar w:fldCharType="separate"/>
      </w:r>
      <w:r>
        <w:rPr>
          <w:rFonts w:cs="Times New Roman"/>
          <w:lang w:val="en-GB"/>
        </w:rPr>
        <w:t>(Adu-Gyamfi et al. 2015)</w:t>
      </w:r>
      <w:r>
        <w:rPr>
          <w:lang w:val="en-GB"/>
        </w:rPr>
        <w:fldChar w:fldCharType="end"/>
      </w:r>
      <w:r>
        <w:rPr>
          <w:lang w:val="en-GB"/>
        </w:rPr>
        <w:t xml:space="preserve">. </w:t>
      </w:r>
      <w:moveFromRangeStart w:id="116" w:author="Hélène Fréville" w:date="2024-07-19T12:10:00Z" w:name="move172283475"/>
      <w:moveFrom w:id="117" w:author="Hélène Fréville" w:date="2024-07-19T12:10:00Z">
        <w:del w:id="118" w:author="Hélène Fréville" w:date="2024-07-19T12:12:00Z">
          <w:r w:rsidDel="007B51AE">
            <w:rPr>
              <w:lang w:val="en-GB"/>
            </w:rPr>
            <w:delText xml:space="preserve">In line with these theoretical expectations, most meta-analysis report slight yield increases in cultivar mixtures compared to monogenotypic cultivars (on average 2-5%, </w:delText>
          </w:r>
          <w:r w:rsidDel="007B51AE">
            <w:fldChar w:fldCharType="begin"/>
          </w:r>
          <w:r w:rsidDel="007B51AE">
            <w:rPr>
              <w:lang w:val="en-GB"/>
            </w:rPr>
            <w:delInstrText>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w:delInstrText>
          </w:r>
          <w:r w:rsidDel="007B51AE">
            <w:rPr>
              <w:lang w:val="en-GB"/>
            </w:rPr>
            <w:fldChar w:fldCharType="separate"/>
          </w:r>
          <w:r w:rsidDel="007B51AE">
            <w:rPr>
              <w:rFonts w:cs="Times New Roman"/>
              <w:kern w:val="0"/>
              <w:szCs w:val="24"/>
              <w:lang w:val="en-GB"/>
            </w:rPr>
            <w:delText>Kiær et al. 2009; Reiss and Drinkwater 2018; Borg et al. 2018)</w:delText>
          </w:r>
          <w:r w:rsidDel="007B51AE">
            <w:rPr>
              <w:lang w:val="en-GB"/>
            </w:rPr>
            <w:fldChar w:fldCharType="end"/>
          </w:r>
          <w:r w:rsidDel="007B51AE">
            <w:rPr>
              <w:lang w:val="en-GB"/>
            </w:rPr>
            <w:delText xml:space="preserve">. </w:delText>
          </w:r>
        </w:del>
      </w:moveFrom>
      <w:moveFromRangeEnd w:id="116"/>
      <w:del w:id="119" w:author="Hélène Fréville" w:date="2024-07-19T12:12:00Z">
        <w:r w:rsidDel="007B51AE">
          <w:rPr>
            <w:lang w:val="en-GB"/>
          </w:rPr>
          <w:delText>However</w:delText>
        </w:r>
      </w:del>
      <w:ins w:id="120" w:author="Hélène Fréville" w:date="2024-07-19T12:12:00Z">
        <w:del w:id="121" w:author="Hélène Fréville" w:date="2024-07-19T12:10:00Z">
          <w:r w:rsidR="007B51AE" w:rsidDel="00F4024F">
            <w:rPr>
              <w:lang w:val="en-GB"/>
            </w:rPr>
            <w:delText xml:space="preserve">In line with these theoretical expectations, most meta-analysis report slight yield increases in cultivar mixtures compared to monogenotypic cultivars (on average 2-5%, </w:delText>
          </w:r>
          <w:r w:rsidR="007B51AE" w:rsidDel="00F4024F">
            <w:fldChar w:fldCharType="begin"/>
          </w:r>
          <w:r w:rsidR="007B51AE" w:rsidDel="00F4024F">
            <w:rPr>
              <w:lang w:val="en-GB"/>
            </w:rPr>
            <w:delInstrText>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w:delInstrText>
          </w:r>
          <w:r w:rsidR="007B51AE" w:rsidDel="00F4024F">
            <w:rPr>
              <w:lang w:val="en-GB"/>
            </w:rPr>
            <w:fldChar w:fldCharType="separate"/>
          </w:r>
          <w:r w:rsidR="007B51AE" w:rsidDel="00F4024F">
            <w:rPr>
              <w:rFonts w:cs="Times New Roman"/>
              <w:kern w:val="0"/>
              <w:szCs w:val="24"/>
              <w:lang w:val="en-GB"/>
            </w:rPr>
            <w:delText>Kiær et al. 2009; Reiss and Drinkwater 2018; Borg et al. 2018)</w:delText>
          </w:r>
          <w:r w:rsidR="007B51AE" w:rsidDel="00F4024F">
            <w:rPr>
              <w:lang w:val="en-GB"/>
            </w:rPr>
            <w:fldChar w:fldCharType="end"/>
          </w:r>
          <w:r w:rsidR="007B51AE" w:rsidDel="00F4024F">
            <w:rPr>
              <w:lang w:val="en-GB"/>
            </w:rPr>
            <w:delText xml:space="preserve">. </w:delText>
          </w:r>
        </w:del>
        <w:r w:rsidR="007B51AE">
          <w:rPr>
            <w:lang w:val="en-GB"/>
          </w:rPr>
          <w:t>Yet</w:t>
        </w:r>
      </w:ins>
      <w:r>
        <w:rPr>
          <w:lang w:val="en-GB"/>
        </w:rPr>
        <w:t xml:space="preserve">, </w:t>
      </w:r>
      <w:del w:id="122" w:author="Hélène Fréville" w:date="2024-07-19T12:12:00Z">
        <w:r w:rsidDel="007B51AE">
          <w:rPr>
            <w:lang w:val="en-GB"/>
          </w:rPr>
          <w:delText xml:space="preserve">contrary to their beneficial effect on pathogen control, </w:delText>
        </w:r>
      </w:del>
      <w:del w:id="123" w:author="Hélène Fréville" w:date="2024-07-19T12:13:00Z">
        <w:r w:rsidDel="007B51AE">
          <w:rPr>
            <w:lang w:val="en-GB"/>
          </w:rPr>
          <w:delText xml:space="preserve">the </w:delText>
        </w:r>
      </w:del>
      <w:del w:id="124" w:author="Hélène Fréville" w:date="2024-07-19T12:12:00Z">
        <w:r w:rsidDel="007B51AE">
          <w:rPr>
            <w:lang w:val="en-GB"/>
          </w:rPr>
          <w:delText xml:space="preserve">positive </w:delText>
        </w:r>
      </w:del>
      <w:del w:id="125" w:author="Hélène Fréville" w:date="2024-07-19T12:13:00Z">
        <w:r w:rsidDel="007B51AE">
          <w:rPr>
            <w:lang w:val="en-GB"/>
          </w:rPr>
          <w:delText>effect of varietal mixtures on</w:delText>
        </w:r>
      </w:del>
      <w:ins w:id="126" w:author="Hélène Fréville" w:date="2024-07-19T12:13:00Z">
        <w:r w:rsidR="007B51AE">
          <w:rPr>
            <w:lang w:val="en-GB"/>
          </w:rPr>
          <w:t>how resource limitations affect</w:t>
        </w:r>
      </w:ins>
      <w:r>
        <w:rPr>
          <w:lang w:val="en-GB"/>
        </w:rPr>
        <w:t xml:space="preserve"> </w:t>
      </w:r>
      <w:ins w:id="127" w:author="Hélène Fréville" w:date="2024-07-19T12:14:00Z">
        <w:r w:rsidR="007B51AE">
          <w:rPr>
            <w:lang w:val="en-GB"/>
          </w:rPr>
          <w:t xml:space="preserve">the relative </w:t>
        </w:r>
      </w:ins>
      <w:r>
        <w:rPr>
          <w:lang w:val="en-GB"/>
        </w:rPr>
        <w:t xml:space="preserve">productivity </w:t>
      </w:r>
      <w:ins w:id="128" w:author="Hélène Fréville" w:date="2024-07-19T12:14:00Z">
        <w:r w:rsidR="007B51AE">
          <w:rPr>
            <w:lang w:val="en-GB"/>
          </w:rPr>
          <w:t xml:space="preserve">of mixture </w:t>
        </w:r>
      </w:ins>
      <w:del w:id="129" w:author="Hélène Fréville" w:date="2024-07-19T12:14:00Z">
        <w:r w:rsidDel="007B51AE">
          <w:rPr>
            <w:lang w:val="en-GB"/>
          </w:rPr>
          <w:delText xml:space="preserve">and its interaction with resource availability are highly variable and </w:delText>
        </w:r>
      </w:del>
      <w:r>
        <w:rPr>
          <w:lang w:val="en-GB"/>
        </w:rPr>
        <w:t xml:space="preserve">remains poorly understood </w:t>
      </w:r>
      <w:r>
        <w:fldChar w:fldCharType="begin"/>
      </w:r>
      <w:r>
        <w:rPr>
          <w:lang w:val="en-GB"/>
        </w:rPr>
        <w:instrText>ADDIN ZOTERO_ITEM CSL_CITATION {"citationID":"ml7unR5Y","properties":{"formattedCitation":"(Reiss and Drinkwater 2018; Alsabbagh et al. 2022)","plainCitation":"(Reiss and Drinkwater 2018; Alsabbagh et al. 2022)","noteIndex":0},"citationItems":[{"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010,"uris":["http://zotero.org/users/3458704/items/I44IJ3TJ"],"itemData":{"id":1010,"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w:instrText>
      </w:r>
      <w:r>
        <w:rPr>
          <w:lang w:val="en-GB"/>
        </w:rPr>
        <w:fldChar w:fldCharType="separate"/>
      </w:r>
      <w:r>
        <w:rPr>
          <w:rFonts w:cs="Times New Roman"/>
          <w:lang w:val="en-GB"/>
        </w:rPr>
        <w:t>(Reiss and Drinkwater 2018; Alsabbagh et al. 2022)</w:t>
      </w:r>
      <w:r>
        <w:rPr>
          <w:lang w:val="en-GB"/>
        </w:rPr>
        <w:fldChar w:fldCharType="end"/>
      </w:r>
      <w:r>
        <w:rPr>
          <w:lang w:val="en-GB"/>
        </w:rPr>
        <w:t xml:space="preserve">. </w:t>
      </w:r>
    </w:p>
    <w:p w14:paraId="23487EA4" w14:textId="19D8222D" w:rsidR="00B629AA" w:rsidDel="0075046F" w:rsidRDefault="00000000">
      <w:pPr>
        <w:rPr>
          <w:del w:id="130" w:author="Hélène Fréville" w:date="2024-07-19T12:28:00Z"/>
          <w:lang w:val="en-GB"/>
        </w:rPr>
      </w:pPr>
      <w:r>
        <w:rPr>
          <w:lang w:val="en-GB"/>
        </w:rPr>
        <w:lastRenderedPageBreak/>
        <w:t>In natur</w:t>
      </w:r>
      <w:ins w:id="131" w:author="Hélène Fréville" w:date="2024-07-19T12:19:00Z">
        <w:r w:rsidR="005C5F36">
          <w:rPr>
            <w:lang w:val="en-GB"/>
          </w:rPr>
          <w:t>al ecosystems</w:t>
        </w:r>
      </w:ins>
      <w:del w:id="132" w:author="Hélène Fréville" w:date="2024-07-19T12:19:00Z">
        <w:r w:rsidDel="005C5F36">
          <w:rPr>
            <w:lang w:val="en-GB"/>
          </w:rPr>
          <w:delText>e</w:delText>
        </w:r>
      </w:del>
      <w:r>
        <w:rPr>
          <w:lang w:val="en-GB"/>
        </w:rPr>
        <w:t xml:space="preserve">, plant functional traits </w:t>
      </w:r>
      <w:del w:id="133" w:author="Hélène Fréville" w:date="2024-07-19T12:19:00Z">
        <w:r w:rsidDel="005C5F36">
          <w:rPr>
            <w:lang w:val="en-GB"/>
          </w:rPr>
          <w:delText>can be</w:delText>
        </w:r>
      </w:del>
      <w:ins w:id="134" w:author="Hélène Fréville" w:date="2024-07-19T12:19:00Z">
        <w:r w:rsidR="005C5F36">
          <w:rPr>
            <w:lang w:val="en-GB"/>
          </w:rPr>
          <w:t>have been</w:t>
        </w:r>
      </w:ins>
      <w:r>
        <w:rPr>
          <w:lang w:val="en-GB"/>
        </w:rPr>
        <w:t xml:space="preserve"> used to better understand and predict the effect of plant diversity on ecosystem processes, notably productivity </w:t>
      </w:r>
      <w:r>
        <w:fldChar w:fldCharType="begin"/>
      </w:r>
      <w:r>
        <w:rPr>
          <w:lang w:val="en-GB"/>
        </w:rPr>
        <w:instrText>ADDIN ZOTERO_ITEM CSL_CITATION {"citationID":"PRrTFDeL","properties":{"formattedCitation":"(McGill et al. 2006; Garnier et al. 2015)","plainCitation":"(McGill et al. 2006; Garnier et al. 2015)","noteIndex":0},"citationItems":[{"id":573,"uris":["http://zotero.org/users/3458704/items/C2LP3ZL3"],"itemData":{"id":57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31,"uris":["http://zotero.org/users/3458704/items/7BGNBZSF"],"itemData":{"id":231,"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w:instrText>
      </w:r>
      <w:r>
        <w:rPr>
          <w:lang w:val="en-GB"/>
        </w:rPr>
        <w:fldChar w:fldCharType="separate"/>
      </w:r>
      <w:r>
        <w:rPr>
          <w:rFonts w:cs="Times New Roman"/>
          <w:lang w:val="en-GB"/>
        </w:rPr>
        <w:t>(McGill et al. 2006; Garnier et al. 2015)</w:t>
      </w:r>
      <w:r>
        <w:rPr>
          <w:lang w:val="en-GB"/>
        </w:rPr>
        <w:fldChar w:fldCharType="end"/>
      </w:r>
      <w:r>
        <w:rPr>
          <w:lang w:val="en-GB"/>
        </w:rPr>
        <w:t xml:space="preserve">. These traits are defined as any morphological, physiological or phenological feature </w:t>
      </w:r>
      <w:commentRangeStart w:id="135"/>
      <w:ins w:id="136" w:author="Hélène Fréville" w:date="2024-07-19T12:23:00Z">
        <w:r w:rsidR="0075046F">
          <w:rPr>
            <w:lang w:val="en-GB"/>
          </w:rPr>
          <w:t>which impact fitness</w:t>
        </w:r>
      </w:ins>
      <w:commentRangeEnd w:id="135"/>
      <w:ins w:id="137" w:author="Hélène Fréville" w:date="2024-07-19T12:25:00Z">
        <w:r w:rsidR="0075046F">
          <w:rPr>
            <w:rStyle w:val="Marquedecommentaire"/>
          </w:rPr>
          <w:commentReference w:id="135"/>
        </w:r>
      </w:ins>
      <w:ins w:id="138" w:author="Hélène Fréville" w:date="2024-07-19T12:24:00Z">
        <w:r w:rsidR="0075046F">
          <w:rPr>
            <w:lang w:val="en-GB"/>
          </w:rPr>
          <w:t xml:space="preserve">, and are </w:t>
        </w:r>
      </w:ins>
      <w:r>
        <w:rPr>
          <w:lang w:val="en-GB"/>
        </w:rPr>
        <w:t xml:space="preserve">measurable at the individual level </w:t>
      </w:r>
      <w:del w:id="139" w:author="Hélène Fréville" w:date="2024-07-19T12:24:00Z">
        <w:r w:rsidDel="0075046F">
          <w:rPr>
            <w:lang w:val="en-GB"/>
          </w:rPr>
          <w:delText xml:space="preserve">[…] </w:delText>
        </w:r>
      </w:del>
      <w:r>
        <w:rPr>
          <w:lang w:val="en-GB"/>
        </w:rPr>
        <w:t xml:space="preserve">without reference to the environment or any other level of organization </w:t>
      </w:r>
      <w:r>
        <w:fldChar w:fldCharType="begin"/>
      </w:r>
      <w:r>
        <w:rPr>
          <w:lang w:val="en-GB"/>
        </w:rPr>
        <w:instrText>ADDIN ZOTERO_ITEM CSL_CITATION {"citationID":"dbWJiyJ1","properties":{"formattedCitation":"(Violle et al. 2007)","plainCitation":"(Violle et al. 2007)","noteIndex":0},"citationItems":[{"id":228,"uris":["http://zotero.org/users/3458704/items/BCET3FZK"],"itemData":{"id":228,"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w:instrText>
      </w:r>
      <w:r>
        <w:rPr>
          <w:lang w:val="en-GB"/>
        </w:rPr>
        <w:fldChar w:fldCharType="separate"/>
      </w:r>
      <w:r>
        <w:rPr>
          <w:rFonts w:cs="Times New Roman"/>
          <w:lang w:val="en-GB"/>
        </w:rPr>
        <w:t>(Violle et al. 2007)</w:t>
      </w:r>
      <w:r>
        <w:rPr>
          <w:lang w:val="en-GB"/>
        </w:rPr>
        <w:fldChar w:fldCharType="end"/>
      </w:r>
      <w:r>
        <w:rPr>
          <w:lang w:val="en-GB"/>
        </w:rPr>
        <w:t xml:space="preserve">. </w:t>
      </w:r>
      <w:commentRangeStart w:id="140"/>
      <w:r>
        <w:rPr>
          <w:lang w:val="en-GB"/>
        </w:rPr>
        <w:t xml:space="preserve">They capture how individuals interact with their abiotic and biotic environment, and ultimately how they contribute to processes occurring at higher levels of organization (community, ecosystem). For example, </w:t>
      </w:r>
      <w:commentRangeStart w:id="141"/>
      <w:r>
        <w:rPr>
          <w:lang w:val="en-GB"/>
        </w:rPr>
        <w:t xml:space="preserve">the </w:t>
      </w:r>
      <w:ins w:id="142" w:author="Hélène Fréville" w:date="2024-07-19T13:08:00Z">
        <w:r w:rsidR="009342D8">
          <w:rPr>
            <w:lang w:val="en-GB"/>
          </w:rPr>
          <w:t>mean valu</w:t>
        </w:r>
      </w:ins>
      <w:ins w:id="143" w:author="Hélène Fréville" w:date="2024-07-19T13:09:00Z">
        <w:r w:rsidR="009342D8">
          <w:rPr>
            <w:lang w:val="en-GB"/>
          </w:rPr>
          <w:t>es of</w:t>
        </w:r>
        <w:commentRangeEnd w:id="141"/>
        <w:r w:rsidR="009342D8">
          <w:rPr>
            <w:rStyle w:val="Marquedecommentaire"/>
          </w:rPr>
          <w:commentReference w:id="141"/>
        </w:r>
        <w:r w:rsidR="009342D8">
          <w:rPr>
            <w:lang w:val="en-GB"/>
          </w:rPr>
          <w:t xml:space="preserve"> </w:t>
        </w:r>
      </w:ins>
      <w:r>
        <w:rPr>
          <w:lang w:val="en-GB"/>
        </w:rPr>
        <w:t xml:space="preserve">leaf functional traits of dominant species can be used to predict primary productivity or litter decomposition rates at the community level </w:t>
      </w:r>
      <w:r>
        <w:fldChar w:fldCharType="begin"/>
      </w:r>
      <w:r>
        <w:rPr>
          <w:lang w:val="en-GB"/>
        </w:rPr>
        <w:instrText>ADDIN ZOTERO_ITEM CSL_CITATION {"citationID":"6AqiZTtv","properties":{"formattedCitation":"(Garnier et al. 2004)","plainCitation":"(Garnier et al. 2004)","noteIndex":0},"citationItems":[{"id":232,"uris":["http://zotero.org/users/3458704/items/BNXDS3WM"],"itemData":{"id":232,"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w:instrText>
      </w:r>
      <w:r>
        <w:rPr>
          <w:lang w:val="en-GB"/>
        </w:rPr>
        <w:fldChar w:fldCharType="separate"/>
      </w:r>
      <w:r>
        <w:rPr>
          <w:rFonts w:cs="Times New Roman"/>
          <w:lang w:val="en-GB"/>
        </w:rPr>
        <w:t>(Garnier et al. 2004)</w:t>
      </w:r>
      <w:r>
        <w:rPr>
          <w:lang w:val="en-GB"/>
        </w:rPr>
        <w:fldChar w:fldCharType="end"/>
      </w:r>
      <w:r>
        <w:rPr>
          <w:lang w:val="en-GB"/>
        </w:rPr>
        <w:t>. Similarly, differences in functional traits between species</w:t>
      </w:r>
      <w:ins w:id="144" w:author="Hélène Fréville" w:date="2024-07-19T12:27:00Z">
        <w:r w:rsidR="0075046F">
          <w:rPr>
            <w:lang w:val="en-GB"/>
          </w:rPr>
          <w:t xml:space="preserve"> or genotypes</w:t>
        </w:r>
      </w:ins>
      <w:r>
        <w:rPr>
          <w:lang w:val="en-GB"/>
        </w:rPr>
        <w:t xml:space="preserve"> can capture differences in ecological niche </w:t>
      </w:r>
      <w:r>
        <w:fldChar w:fldCharType="begin"/>
      </w:r>
      <w:r>
        <w:rPr>
          <w:lang w:val="en-GB"/>
        </w:rPr>
        <w:instrText>ADDIN ZOTERO_ITEM CSL_CITATION {"citationID":"nLwvs0hR","properties":{"formattedCitation":"(Violle and Jiang 2009)","plainCitation":"(Violle and Jiang 2009)","noteIndex":0},"citationItems":[{"id":460,"uris":["http://zotero.org/users/3458704/items/PMQF9N4N"],"itemData":{"id":460,"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w:instrText>
      </w:r>
      <w:r>
        <w:rPr>
          <w:lang w:val="en-GB"/>
        </w:rPr>
        <w:fldChar w:fldCharType="separate"/>
      </w:r>
      <w:r>
        <w:rPr>
          <w:rFonts w:cs="Times New Roman"/>
          <w:lang w:val="en-GB"/>
        </w:rPr>
        <w:t>(Violle and Jiang 2009)</w:t>
      </w:r>
      <w:r>
        <w:rPr>
          <w:lang w:val="en-GB"/>
        </w:rPr>
        <w:fldChar w:fldCharType="end"/>
      </w:r>
      <w:r>
        <w:rPr>
          <w:lang w:val="en-GB"/>
        </w:rPr>
        <w:t xml:space="preserve"> or in competitive ability </w:t>
      </w:r>
      <w:r>
        <w:fldChar w:fldCharType="begin"/>
      </w:r>
      <w:r>
        <w:rPr>
          <w:lang w:val="en-GB"/>
        </w:rPr>
        <w:instrText>ADDIN ZOTERO_ITEM CSL_CITATION {"citationID":"RPB0V9gf","properties":{"formattedCitation":"(Wagg et al. 2017; Cadotte 2017)","plainCitation":"(Wagg et al. 2017; Cadotte 2017)","noteIndex":0},"citationItems":[{"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52,"uris":["http://zotero.org/users/3458704/items/RRRWK2XU"],"itemData":{"id":452,"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w:instrText>
      </w:r>
      <w:r>
        <w:rPr>
          <w:lang w:val="en-GB"/>
        </w:rPr>
        <w:fldChar w:fldCharType="separate"/>
      </w:r>
      <w:r>
        <w:rPr>
          <w:rFonts w:cs="Times New Roman"/>
          <w:lang w:val="en-GB"/>
        </w:rPr>
        <w:t>(Wagg et al. 2017; Cadotte 2017)</w:t>
      </w:r>
      <w:r>
        <w:rPr>
          <w:lang w:val="en-GB"/>
        </w:rPr>
        <w:fldChar w:fldCharType="end"/>
      </w:r>
      <w:r>
        <w:rPr>
          <w:lang w:val="en-GB"/>
        </w:rPr>
        <w:t>, and in turn inform us on the ecological effects that drive productivity at the community level (e.g., complementarity or selection effects).</w:t>
      </w:r>
      <w:commentRangeEnd w:id="140"/>
      <w:r w:rsidR="00375474">
        <w:rPr>
          <w:rStyle w:val="Marquedecommentaire"/>
        </w:rPr>
        <w:commentReference w:id="140"/>
      </w:r>
      <w:r>
        <w:rPr>
          <w:lang w:val="en-GB"/>
        </w:rPr>
        <w:t xml:space="preserve"> </w:t>
      </w:r>
      <w:ins w:id="145" w:author="Hélène Fréville" w:date="2024-07-19T12:28:00Z">
        <w:r w:rsidR="0075046F">
          <w:rPr>
            <w:lang w:val="en-GB"/>
          </w:rPr>
          <w:t xml:space="preserve">Yet, </w:t>
        </w:r>
      </w:ins>
    </w:p>
    <w:p w14:paraId="04C54154" w14:textId="77777777" w:rsidR="006279E8" w:rsidRDefault="00000000">
      <w:pPr>
        <w:rPr>
          <w:ins w:id="146" w:author="Hélène Fréville" w:date="2024-07-19T13:22:00Z"/>
          <w:lang w:val="en-GB"/>
        </w:rPr>
      </w:pPr>
      <w:del w:id="147" w:author="Hélène Fréville" w:date="2024-07-19T12:28:00Z">
        <w:r w:rsidDel="0075046F">
          <w:rPr>
            <w:lang w:val="en-GB"/>
          </w:rPr>
          <w:delText>E</w:delText>
        </w:r>
      </w:del>
      <w:ins w:id="148" w:author="Hélène Fréville" w:date="2024-07-19T12:28:00Z">
        <w:r w:rsidR="0075046F">
          <w:rPr>
            <w:lang w:val="en-GB"/>
          </w:rPr>
          <w:t>e</w:t>
        </w:r>
      </w:ins>
      <w:r>
        <w:rPr>
          <w:lang w:val="en-GB"/>
        </w:rPr>
        <w:t xml:space="preserve">ven if plant traits are commonly used in agriculture, for example to adapt management practices or to guide plant breeding programs, very few studies have applied trait-based approaches to cultivar mixtures </w:t>
      </w:r>
      <w:commentRangeStart w:id="149"/>
      <w:r>
        <w:fldChar w:fldCharType="begin"/>
      </w:r>
      <w:r>
        <w:rPr>
          <w:lang w:val="en-GB"/>
        </w:rPr>
        <w:instrText>ADDIN ZOTERO_ITEM CSL_CITATION {"citationID":"vTtpeBW3","properties":{"formattedCitation":"(Montazeaud et al. 2018, 2020; Kong and Zhao 2023)","plainCitation":"(Montazeaud et al. 2018, 2020; Kong and Zhao 2023)","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w:instrText>
      </w:r>
      <w:r>
        <w:rPr>
          <w:lang w:val="en-GB"/>
        </w:rPr>
        <w:fldChar w:fldCharType="separate"/>
      </w:r>
      <w:r>
        <w:rPr>
          <w:rFonts w:cs="Times New Roman"/>
          <w:lang w:val="en-GB"/>
        </w:rPr>
        <w:t>(Montazeaud et al. 2018, 2020; Kong and Zhao 2023)</w:t>
      </w:r>
      <w:r>
        <w:rPr>
          <w:lang w:val="en-GB"/>
        </w:rPr>
        <w:fldChar w:fldCharType="end"/>
      </w:r>
      <w:commentRangeEnd w:id="149"/>
      <w:r w:rsidR="0075046F">
        <w:rPr>
          <w:rStyle w:val="Marquedecommentaire"/>
        </w:rPr>
        <w:commentReference w:id="149"/>
      </w:r>
      <w:r>
        <w:rPr>
          <w:lang w:val="en-GB"/>
        </w:rPr>
        <w:t xml:space="preserve">. </w:t>
      </w:r>
    </w:p>
    <w:p w14:paraId="2F2F1718" w14:textId="2299CD5F" w:rsidR="00B629AA" w:rsidRDefault="00B365ED">
      <w:pPr>
        <w:rPr>
          <w:lang w:val="en-GB"/>
        </w:rPr>
      </w:pPr>
      <w:ins w:id="150" w:author="Hélène Fréville" w:date="2024-07-19T13:36:00Z">
        <w:r>
          <w:rPr>
            <w:lang w:val="en-GB"/>
          </w:rPr>
          <w:t>Root traits play</w:t>
        </w:r>
      </w:ins>
      <w:ins w:id="151" w:author="Hélène Fréville" w:date="2024-07-19T13:39:00Z">
        <w:r>
          <w:rPr>
            <w:lang w:val="en-GB"/>
          </w:rPr>
          <w:t xml:space="preserve"> a</w:t>
        </w:r>
      </w:ins>
      <w:ins w:id="152" w:author="Hélène Fréville" w:date="2024-07-19T13:36:00Z">
        <w:r>
          <w:rPr>
            <w:lang w:val="en-GB"/>
          </w:rPr>
          <w:t xml:space="preserve"> central role </w:t>
        </w:r>
      </w:ins>
      <w:ins w:id="153" w:author="Hélène Fréville" w:date="2024-07-19T13:38:00Z">
        <w:r>
          <w:rPr>
            <w:lang w:val="en-GB"/>
          </w:rPr>
          <w:t>i</w:t>
        </w:r>
      </w:ins>
      <w:ins w:id="154" w:author="Hélène Fréville" w:date="2024-07-19T13:36:00Z">
        <w:r>
          <w:rPr>
            <w:lang w:val="en-GB"/>
          </w:rPr>
          <w:t xml:space="preserve">n </w:t>
        </w:r>
      </w:ins>
      <w:ins w:id="155" w:author="Hélène Fréville" w:date="2024-07-19T13:38:00Z">
        <w:r>
          <w:rPr>
            <w:lang w:val="en-GB"/>
          </w:rPr>
          <w:t xml:space="preserve">the functioning of </w:t>
        </w:r>
      </w:ins>
      <w:ins w:id="156" w:author="Hélène Fréville" w:date="2024-07-19T13:36:00Z">
        <w:r>
          <w:rPr>
            <w:lang w:val="en-GB"/>
          </w:rPr>
          <w:t xml:space="preserve">natural ecosystems </w:t>
        </w:r>
      </w:ins>
      <w:commentRangeStart w:id="157"/>
      <w:ins w:id="158" w:author="Hélène Fréville" w:date="2024-07-19T13:38:00Z">
        <w:r>
          <w:fldChar w:fldCharType="begin"/>
        </w:r>
        <w:r>
          <w:rPr>
            <w:lang w:val="en-GB"/>
          </w:rPr>
          <w:instrText>ADDIN ZOTERO_ITEM CSL_CITATION {"citationID":"4s1rIzdB","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w:instrText>
        </w:r>
        <w:r>
          <w:rPr>
            <w:lang w:val="en-GB"/>
          </w:rPr>
          <w:fldChar w:fldCharType="separate"/>
        </w:r>
        <w:r>
          <w:rPr>
            <w:rFonts w:cs="Times New Roman"/>
            <w:lang w:val="en-GB"/>
          </w:rPr>
          <w:t>(Bardgett et al. 2014)</w:t>
        </w:r>
        <w:r>
          <w:rPr>
            <w:lang w:val="en-GB"/>
          </w:rPr>
          <w:fldChar w:fldCharType="end"/>
        </w:r>
        <w:commentRangeEnd w:id="157"/>
        <w:r>
          <w:rPr>
            <w:rStyle w:val="Marquedecommentaire"/>
          </w:rPr>
          <w:commentReference w:id="157"/>
        </w:r>
        <w:r>
          <w:rPr>
            <w:lang w:val="en-GB"/>
          </w:rPr>
          <w:t xml:space="preserve">. </w:t>
        </w:r>
      </w:ins>
      <w:r>
        <w:rPr>
          <w:lang w:val="en-GB"/>
        </w:rPr>
        <w:t xml:space="preserve">Preliminary results </w:t>
      </w:r>
      <w:del w:id="159" w:author="Hélène Fréville" w:date="2024-07-19T13:13:00Z">
        <w:r w:rsidDel="009342D8">
          <w:rPr>
            <w:lang w:val="en-GB"/>
          </w:rPr>
          <w:delText xml:space="preserve">from these studies </w:delText>
        </w:r>
      </w:del>
      <w:r>
        <w:rPr>
          <w:lang w:val="en-GB"/>
        </w:rPr>
        <w:t xml:space="preserve">suggest that the traits with the strongest effect on mixture performance are not necessarily the ones commonly measured in agricultural applications. In particular, morphological and architectural root traits have been shown to determine multiple facets of mixture performance </w:t>
      </w:r>
      <w:r>
        <w:fldChar w:fldCharType="begin"/>
      </w:r>
      <w:r>
        <w:rPr>
          <w:lang w:val="en-GB"/>
        </w:rPr>
        <w:instrText>ADDIN ZOTERO_ITEM CSL_CITATION {"citationID":"5DXhkxiM","properties":{"formattedCitation":"(Montazeaud et al. 2018, 2020)","plainCitation":"(Montazeaud et al. 2018, 2020)","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w:instrText>
      </w:r>
      <w:r w:rsidRPr="00AC1742">
        <w:rPr>
          <w:rPrChange w:id="160" w:author="Hélène Fréville" w:date="2024-07-23T09:08:00Z">
            <w:rPr>
              <w:lang w:val="en-GB"/>
            </w:rPr>
          </w:rPrChange>
        </w:rPr>
        <w:instrText xml:space="preserve"> agronomic performa</w:instrText>
      </w:r>
      <w:r w:rsidRPr="00B365ED">
        <w:rPr>
          <w:rPrChange w:id="161" w:author="Hélène Fréville" w:date="2024-07-19T13:43:00Z">
            <w:rPr>
              <w:lang w:val="en-GB"/>
            </w:rPr>
          </w:rPrChange>
        </w:rPr>
        <w:instrText>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w:instrText>
      </w:r>
      <w:r>
        <w:rPr>
          <w:lang w:val="en-GB"/>
        </w:rPr>
        <w:fldChar w:fldCharType="separate"/>
      </w:r>
      <w:r w:rsidRPr="00B365ED">
        <w:rPr>
          <w:rFonts w:cs="Times New Roman"/>
          <w:rPrChange w:id="162" w:author="Hélène Fréville" w:date="2024-07-19T13:43:00Z">
            <w:rPr>
              <w:rFonts w:cs="Times New Roman"/>
              <w:lang w:val="en-GB"/>
            </w:rPr>
          </w:rPrChange>
        </w:rPr>
        <w:t>(</w:t>
      </w:r>
      <w:proofErr w:type="spellStart"/>
      <w:r w:rsidRPr="00B365ED">
        <w:rPr>
          <w:rFonts w:cs="Times New Roman"/>
          <w:rPrChange w:id="163" w:author="Hélène Fréville" w:date="2024-07-19T13:43:00Z">
            <w:rPr>
              <w:rFonts w:cs="Times New Roman"/>
              <w:lang w:val="en-GB"/>
            </w:rPr>
          </w:rPrChange>
        </w:rPr>
        <w:t>Montazeaud</w:t>
      </w:r>
      <w:proofErr w:type="spellEnd"/>
      <w:r w:rsidRPr="00B365ED">
        <w:rPr>
          <w:rFonts w:cs="Times New Roman"/>
          <w:rPrChange w:id="164" w:author="Hélène Fréville" w:date="2024-07-19T13:43:00Z">
            <w:rPr>
              <w:rFonts w:cs="Times New Roman"/>
              <w:lang w:val="en-GB"/>
            </w:rPr>
          </w:rPrChange>
        </w:rPr>
        <w:t xml:space="preserve"> et al. 2018, 2020)</w:t>
      </w:r>
      <w:r>
        <w:rPr>
          <w:lang w:val="en-GB"/>
        </w:rPr>
        <w:fldChar w:fldCharType="end"/>
      </w:r>
      <w:del w:id="165" w:author="Hélène Fréville" w:date="2024-07-19T13:42:00Z">
        <w:r w:rsidRPr="00B365ED" w:rsidDel="00B365ED">
          <w:rPr>
            <w:rPrChange w:id="166" w:author="Hélène Fréville" w:date="2024-07-19T13:43:00Z">
              <w:rPr>
                <w:lang w:val="en-GB"/>
              </w:rPr>
            </w:rPrChange>
          </w:rPr>
          <w:delText xml:space="preserve">, which echoes recent findings on the central role of root traits in natural ecosystems </w:delText>
        </w:r>
        <w:r w:rsidDel="00B365ED">
          <w:fldChar w:fldCharType="begin"/>
        </w:r>
        <w:r w:rsidRPr="00B365ED" w:rsidDel="00B365ED">
          <w:rPr>
            <w:rPrChange w:id="167" w:author="Hélène Fréville" w:date="2024-07-19T13:43:00Z">
              <w:rPr>
                <w:lang w:val="en-GB"/>
              </w:rPr>
            </w:rPrChange>
          </w:rPr>
          <w:delInstrText>ADDIN ZOTERO_ITEM CSL_CITATION {"citationID":"4s1rIzdB","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w:delInstrText>
        </w:r>
        <w:r w:rsidDel="00B365ED">
          <w:rPr>
            <w:lang w:val="en-GB"/>
          </w:rPr>
          <w:fldChar w:fldCharType="separate"/>
        </w:r>
        <w:r w:rsidRPr="00B365ED" w:rsidDel="00B365ED">
          <w:rPr>
            <w:rFonts w:cs="Times New Roman"/>
            <w:rPrChange w:id="168" w:author="Hélène Fréville" w:date="2024-07-19T13:43:00Z">
              <w:rPr>
                <w:rFonts w:cs="Times New Roman"/>
                <w:lang w:val="en-GB"/>
              </w:rPr>
            </w:rPrChange>
          </w:rPr>
          <w:delText>(Bardgett et al. 2014)</w:delText>
        </w:r>
        <w:r w:rsidDel="00B365ED">
          <w:rPr>
            <w:lang w:val="en-GB"/>
          </w:rPr>
          <w:fldChar w:fldCharType="end"/>
        </w:r>
      </w:del>
      <w:r w:rsidRPr="00B365ED">
        <w:rPr>
          <w:rPrChange w:id="169" w:author="Hélène Fréville" w:date="2024-07-19T13:43:00Z">
            <w:rPr>
              <w:lang w:val="en-GB"/>
            </w:rPr>
          </w:rPrChange>
        </w:rPr>
        <w:t xml:space="preserve">. </w:t>
      </w:r>
      <w:proofErr w:type="spellStart"/>
      <w:r w:rsidRPr="00B365ED">
        <w:rPr>
          <w:rPrChange w:id="170" w:author="Hélène Fréville" w:date="2024-07-19T13:43:00Z">
            <w:rPr>
              <w:lang w:val="en-GB"/>
            </w:rPr>
          </w:rPrChange>
        </w:rPr>
        <w:t>However</w:t>
      </w:r>
      <w:proofErr w:type="spellEnd"/>
      <w:r w:rsidRPr="00B365ED">
        <w:rPr>
          <w:rPrChange w:id="171" w:author="Hélène Fréville" w:date="2024-07-19T13:43:00Z">
            <w:rPr>
              <w:lang w:val="en-GB"/>
            </w:rPr>
          </w:rPrChange>
        </w:rPr>
        <w:t xml:space="preserve">, the </w:t>
      </w:r>
      <w:proofErr w:type="spellStart"/>
      <w:r w:rsidRPr="00B365ED">
        <w:rPr>
          <w:rPrChange w:id="172" w:author="Hélène Fréville" w:date="2024-07-19T13:43:00Z">
            <w:rPr>
              <w:lang w:val="en-GB"/>
            </w:rPr>
          </w:rPrChange>
        </w:rPr>
        <w:t>relationship</w:t>
      </w:r>
      <w:proofErr w:type="spellEnd"/>
      <w:r w:rsidRPr="00B365ED">
        <w:rPr>
          <w:rPrChange w:id="173" w:author="Hélène Fréville" w:date="2024-07-19T13:43:00Z">
            <w:rPr>
              <w:lang w:val="en-GB"/>
            </w:rPr>
          </w:rPrChange>
        </w:rPr>
        <w:t xml:space="preserve"> </w:t>
      </w:r>
      <w:proofErr w:type="spellStart"/>
      <w:r w:rsidRPr="00B365ED">
        <w:rPr>
          <w:rPrChange w:id="174" w:author="Hélène Fréville" w:date="2024-07-19T13:43:00Z">
            <w:rPr>
              <w:lang w:val="en-GB"/>
            </w:rPr>
          </w:rPrChange>
        </w:rPr>
        <w:t>between</w:t>
      </w:r>
      <w:proofErr w:type="spellEnd"/>
      <w:r w:rsidRPr="00B365ED">
        <w:rPr>
          <w:rPrChange w:id="175" w:author="Hélène Fréville" w:date="2024-07-19T13:43:00Z">
            <w:rPr>
              <w:lang w:val="en-GB"/>
            </w:rPr>
          </w:rPrChange>
        </w:rPr>
        <w:t xml:space="preserve"> root traits and mixture performance </w:t>
      </w:r>
      <w:proofErr w:type="spellStart"/>
      <w:r w:rsidRPr="00B365ED">
        <w:rPr>
          <w:rPrChange w:id="176" w:author="Hélène Fréville" w:date="2024-07-19T13:43:00Z">
            <w:rPr>
              <w:lang w:val="en-GB"/>
            </w:rPr>
          </w:rPrChange>
        </w:rPr>
        <w:t>remains</w:t>
      </w:r>
      <w:proofErr w:type="spellEnd"/>
      <w:r w:rsidRPr="00B365ED">
        <w:rPr>
          <w:rPrChange w:id="177" w:author="Hélène Fréville" w:date="2024-07-19T13:43:00Z">
            <w:rPr>
              <w:lang w:val="en-GB"/>
            </w:rPr>
          </w:rPrChange>
        </w:rPr>
        <w:t xml:space="preserve"> </w:t>
      </w:r>
      <w:proofErr w:type="spellStart"/>
      <w:r w:rsidRPr="00B365ED">
        <w:rPr>
          <w:rPrChange w:id="178" w:author="Hélène Fréville" w:date="2024-07-19T13:43:00Z">
            <w:rPr>
              <w:lang w:val="en-GB"/>
            </w:rPr>
          </w:rPrChange>
        </w:rPr>
        <w:t>poorly</w:t>
      </w:r>
      <w:proofErr w:type="spellEnd"/>
      <w:r w:rsidRPr="00B365ED">
        <w:rPr>
          <w:rPrChange w:id="179" w:author="Hélène Fréville" w:date="2024-07-19T13:43:00Z">
            <w:rPr>
              <w:lang w:val="en-GB"/>
            </w:rPr>
          </w:rPrChange>
        </w:rPr>
        <w:t xml:space="preserve"> </w:t>
      </w:r>
      <w:proofErr w:type="spellStart"/>
      <w:r w:rsidRPr="00B365ED">
        <w:rPr>
          <w:rPrChange w:id="180" w:author="Hélène Fréville" w:date="2024-07-19T13:43:00Z">
            <w:rPr>
              <w:lang w:val="en-GB"/>
            </w:rPr>
          </w:rPrChange>
        </w:rPr>
        <w:t>understood</w:t>
      </w:r>
      <w:proofErr w:type="spellEnd"/>
      <w:r w:rsidRPr="00B365ED">
        <w:rPr>
          <w:rPrChange w:id="181" w:author="Hélène Fréville" w:date="2024-07-19T13:43:00Z">
            <w:rPr>
              <w:lang w:val="en-GB"/>
            </w:rPr>
          </w:rPrChange>
        </w:rPr>
        <w:t xml:space="preserve">, </w:t>
      </w:r>
      <w:proofErr w:type="spellStart"/>
      <w:r w:rsidRPr="00B365ED">
        <w:rPr>
          <w:rPrChange w:id="182" w:author="Hélène Fréville" w:date="2024-07-19T13:43:00Z">
            <w:rPr>
              <w:lang w:val="en-GB"/>
            </w:rPr>
          </w:rPrChange>
        </w:rPr>
        <w:t>notably</w:t>
      </w:r>
      <w:proofErr w:type="spellEnd"/>
      <w:r w:rsidRPr="00B365ED">
        <w:rPr>
          <w:rPrChange w:id="183" w:author="Hélène Fréville" w:date="2024-07-19T13:43:00Z">
            <w:rPr>
              <w:lang w:val="en-GB"/>
            </w:rPr>
          </w:rPrChange>
        </w:rPr>
        <w:t xml:space="preserve"> </w:t>
      </w:r>
      <w:proofErr w:type="spellStart"/>
      <w:r w:rsidRPr="00B365ED">
        <w:rPr>
          <w:rPrChange w:id="184" w:author="Hélène Fréville" w:date="2024-07-19T13:43:00Z">
            <w:rPr>
              <w:lang w:val="en-GB"/>
            </w:rPr>
          </w:rPrChange>
        </w:rPr>
        <w:t>because</w:t>
      </w:r>
      <w:proofErr w:type="spellEnd"/>
      <w:r w:rsidRPr="00B365ED">
        <w:rPr>
          <w:rPrChange w:id="185" w:author="Hélène Fréville" w:date="2024-07-19T13:43:00Z">
            <w:rPr>
              <w:lang w:val="en-GB"/>
            </w:rPr>
          </w:rPrChange>
        </w:rPr>
        <w:t xml:space="preserve"> root traits are </w:t>
      </w:r>
      <w:proofErr w:type="spellStart"/>
      <w:r w:rsidRPr="00B365ED">
        <w:rPr>
          <w:rPrChange w:id="186" w:author="Hélène Fréville" w:date="2024-07-19T13:43:00Z">
            <w:rPr>
              <w:lang w:val="en-GB"/>
            </w:rPr>
          </w:rPrChange>
        </w:rPr>
        <w:t>difficult</w:t>
      </w:r>
      <w:proofErr w:type="spellEnd"/>
      <w:r w:rsidRPr="00B365ED">
        <w:rPr>
          <w:rPrChange w:id="187" w:author="Hélène Fréville" w:date="2024-07-19T13:43:00Z">
            <w:rPr>
              <w:lang w:val="en-GB"/>
            </w:rPr>
          </w:rPrChange>
        </w:rPr>
        <w:t xml:space="preserve"> to </w:t>
      </w:r>
      <w:proofErr w:type="spellStart"/>
      <w:r w:rsidRPr="00B365ED">
        <w:rPr>
          <w:rPrChange w:id="188" w:author="Hélène Fréville" w:date="2024-07-19T13:43:00Z">
            <w:rPr>
              <w:lang w:val="en-GB"/>
            </w:rPr>
          </w:rPrChange>
        </w:rPr>
        <w:t>measure</w:t>
      </w:r>
      <w:proofErr w:type="spellEnd"/>
      <w:r w:rsidRPr="00B365ED">
        <w:rPr>
          <w:rPrChange w:id="189" w:author="Hélène Fréville" w:date="2024-07-19T13:43:00Z">
            <w:rPr>
              <w:lang w:val="en-GB"/>
            </w:rPr>
          </w:rPrChange>
        </w:rPr>
        <w:t xml:space="preserve"> </w:t>
      </w:r>
      <w:commentRangeStart w:id="190"/>
      <w:r w:rsidRPr="00B365ED">
        <w:rPr>
          <w:rPrChange w:id="191" w:author="Hélène Fréville" w:date="2024-07-19T13:43:00Z">
            <w:rPr>
              <w:lang w:val="en-GB"/>
            </w:rPr>
          </w:rPrChange>
        </w:rPr>
        <w:t xml:space="preserve">and </w:t>
      </w:r>
      <w:proofErr w:type="spellStart"/>
      <w:r w:rsidRPr="00B365ED">
        <w:rPr>
          <w:rPrChange w:id="192" w:author="Hélène Fréville" w:date="2024-07-19T13:43:00Z">
            <w:rPr>
              <w:lang w:val="en-GB"/>
            </w:rPr>
          </w:rPrChange>
        </w:rPr>
        <w:t>highly</w:t>
      </w:r>
      <w:proofErr w:type="spellEnd"/>
      <w:r w:rsidRPr="00B365ED">
        <w:rPr>
          <w:rPrChange w:id="193" w:author="Hélène Fréville" w:date="2024-07-19T13:43:00Z">
            <w:rPr>
              <w:lang w:val="en-GB"/>
            </w:rPr>
          </w:rPrChange>
        </w:rPr>
        <w:t xml:space="preserve"> plastic in </w:t>
      </w:r>
      <w:proofErr w:type="spellStart"/>
      <w:r w:rsidRPr="00B365ED">
        <w:rPr>
          <w:rPrChange w:id="194" w:author="Hélène Fréville" w:date="2024-07-19T13:43:00Z">
            <w:rPr>
              <w:lang w:val="en-GB"/>
            </w:rPr>
          </w:rPrChange>
        </w:rPr>
        <w:t>response</w:t>
      </w:r>
      <w:proofErr w:type="spellEnd"/>
      <w:r w:rsidRPr="00B365ED">
        <w:rPr>
          <w:rPrChange w:id="195" w:author="Hélène Fréville" w:date="2024-07-19T13:43:00Z">
            <w:rPr>
              <w:lang w:val="en-GB"/>
            </w:rPr>
          </w:rPrChange>
        </w:rPr>
        <w:t xml:space="preserve"> to </w:t>
      </w:r>
      <w:proofErr w:type="spellStart"/>
      <w:r w:rsidRPr="00B365ED">
        <w:rPr>
          <w:rPrChange w:id="196" w:author="Hélène Fréville" w:date="2024-07-19T13:43:00Z">
            <w:rPr>
              <w:lang w:val="en-GB"/>
            </w:rPr>
          </w:rPrChange>
        </w:rPr>
        <w:t>both</w:t>
      </w:r>
      <w:proofErr w:type="spellEnd"/>
      <w:r w:rsidRPr="00B365ED">
        <w:rPr>
          <w:rPrChange w:id="197" w:author="Hélène Fréville" w:date="2024-07-19T13:43:00Z">
            <w:rPr>
              <w:lang w:val="en-GB"/>
            </w:rPr>
          </w:rPrChange>
        </w:rPr>
        <w:t xml:space="preserve"> </w:t>
      </w:r>
      <w:proofErr w:type="spellStart"/>
      <w:r w:rsidRPr="00B365ED">
        <w:rPr>
          <w:rPrChange w:id="198" w:author="Hélène Fréville" w:date="2024-07-19T13:43:00Z">
            <w:rPr>
              <w:lang w:val="en-GB"/>
            </w:rPr>
          </w:rPrChange>
        </w:rPr>
        <w:t>biotic</w:t>
      </w:r>
      <w:proofErr w:type="spellEnd"/>
      <w:r w:rsidRPr="00B365ED">
        <w:rPr>
          <w:rPrChange w:id="199" w:author="Hélène Fréville" w:date="2024-07-19T13:43:00Z">
            <w:rPr>
              <w:lang w:val="en-GB"/>
            </w:rPr>
          </w:rPrChange>
        </w:rPr>
        <w:t xml:space="preserve"> and </w:t>
      </w:r>
      <w:proofErr w:type="spellStart"/>
      <w:r w:rsidRPr="00B365ED">
        <w:rPr>
          <w:rPrChange w:id="200" w:author="Hélène Fréville" w:date="2024-07-19T13:43:00Z">
            <w:rPr>
              <w:lang w:val="en-GB"/>
            </w:rPr>
          </w:rPrChange>
        </w:rPr>
        <w:t>abiotic</w:t>
      </w:r>
      <w:proofErr w:type="spellEnd"/>
      <w:r w:rsidRPr="00B365ED">
        <w:rPr>
          <w:rPrChange w:id="201" w:author="Hélène Fréville" w:date="2024-07-19T13:43:00Z">
            <w:rPr>
              <w:lang w:val="en-GB"/>
            </w:rPr>
          </w:rPrChange>
        </w:rPr>
        <w:t xml:space="preserve"> </w:t>
      </w:r>
      <w:proofErr w:type="spellStart"/>
      <w:r w:rsidRPr="00B365ED">
        <w:rPr>
          <w:rPrChange w:id="202" w:author="Hélène Fréville" w:date="2024-07-19T13:43:00Z">
            <w:rPr>
              <w:lang w:val="en-GB"/>
            </w:rPr>
          </w:rPrChange>
        </w:rPr>
        <w:t>factors</w:t>
      </w:r>
      <w:commentRangeEnd w:id="190"/>
      <w:proofErr w:type="spellEnd"/>
      <w:r>
        <w:rPr>
          <w:rStyle w:val="Marquedecommentaire"/>
        </w:rPr>
        <w:commentReference w:id="190"/>
      </w:r>
      <w:r w:rsidRPr="00B365ED">
        <w:rPr>
          <w:rPrChange w:id="203" w:author="Hélène Fréville" w:date="2024-07-19T13:43:00Z">
            <w:rPr>
              <w:lang w:val="en-GB"/>
            </w:rPr>
          </w:rPrChange>
        </w:rPr>
        <w:t xml:space="preserve">. </w:t>
      </w:r>
      <w:r>
        <w:rPr>
          <w:lang w:val="en-GB"/>
        </w:rPr>
        <w:t xml:space="preserve">A better understanding of this relationship could thus help us identify the mechanisms underlying mixing effects, </w:t>
      </w:r>
      <w:del w:id="204" w:author="Hélène Fréville" w:date="2024-07-19T13:45:00Z">
        <w:r w:rsidDel="00B365ED">
          <w:rPr>
            <w:lang w:val="en-GB"/>
          </w:rPr>
          <w:delText>as well as provide us with</w:delText>
        </w:r>
      </w:del>
      <w:ins w:id="205" w:author="Hélène Fréville" w:date="2024-07-19T13:45:00Z">
        <w:r>
          <w:rPr>
            <w:lang w:val="en-GB"/>
          </w:rPr>
          <w:t xml:space="preserve">and guide mixture assembly </w:t>
        </w:r>
      </w:ins>
      <w:r>
        <w:rPr>
          <w:lang w:val="en-GB"/>
        </w:rPr>
        <w:t xml:space="preserve"> </w:t>
      </w:r>
      <w:commentRangeStart w:id="206"/>
      <w:ins w:id="207" w:author="Hélène Fréville" w:date="2024-07-19T13:46:00Z">
        <w:r>
          <w:rPr>
            <w:lang w:val="en-GB"/>
          </w:rPr>
          <w:t xml:space="preserve">based on </w:t>
        </w:r>
      </w:ins>
      <w:r>
        <w:rPr>
          <w:lang w:val="en-GB"/>
        </w:rPr>
        <w:t>measurable features</w:t>
      </w:r>
      <w:commentRangeEnd w:id="206"/>
      <w:r w:rsidR="002B1AB6">
        <w:rPr>
          <w:rStyle w:val="Marquedecommentaire"/>
        </w:rPr>
        <w:commentReference w:id="206"/>
      </w:r>
      <w:del w:id="208" w:author="Hélène Fréville" w:date="2024-07-19T13:46:00Z">
        <w:r w:rsidDel="00B365ED">
          <w:rPr>
            <w:lang w:val="en-GB"/>
          </w:rPr>
          <w:delText xml:space="preserve"> that could be used to</w:delText>
        </w:r>
      </w:del>
      <w:del w:id="209" w:author="Hélène Fréville" w:date="2024-07-19T13:45:00Z">
        <w:r w:rsidDel="00B365ED">
          <w:rPr>
            <w:lang w:val="en-GB"/>
          </w:rPr>
          <w:delText xml:space="preserve"> guide mixture assembly</w:delText>
        </w:r>
      </w:del>
      <w:r>
        <w:rPr>
          <w:lang w:val="en-GB"/>
        </w:rPr>
        <w:t>.</w:t>
      </w:r>
    </w:p>
    <w:p w14:paraId="3C95D26E" w14:textId="2BEE995B" w:rsidR="00B629AA" w:rsidRDefault="00000000">
      <w:pPr>
        <w:rPr>
          <w:lang w:val="en-GB"/>
        </w:rPr>
      </w:pPr>
      <w:r>
        <w:rPr>
          <w:lang w:val="en-GB"/>
        </w:rPr>
        <w:t>In the present study, we used durum wheat (</w:t>
      </w:r>
      <w:r>
        <w:rPr>
          <w:i/>
          <w:lang w:val="en-GB"/>
        </w:rPr>
        <w:t xml:space="preserve">Triticum turgidum </w:t>
      </w:r>
      <w:r>
        <w:rPr>
          <w:lang w:val="en-GB"/>
        </w:rPr>
        <w:t>ssp</w:t>
      </w:r>
      <w:r>
        <w:rPr>
          <w:i/>
          <w:lang w:val="en-GB"/>
        </w:rPr>
        <w:t>. durum</w:t>
      </w:r>
      <w:r>
        <w:rPr>
          <w:lang w:val="en-GB"/>
        </w:rPr>
        <w:t xml:space="preserve">) as a crop model to investigate the effect of root trait </w:t>
      </w:r>
      <w:del w:id="210" w:author="Hélène Fréville" w:date="2024-07-19T13:47:00Z">
        <w:r w:rsidDel="002B1AB6">
          <w:rPr>
            <w:lang w:val="en-GB"/>
          </w:rPr>
          <w:delText xml:space="preserve">diversity </w:delText>
        </w:r>
      </w:del>
      <w:ins w:id="211" w:author="Hélène Fréville" w:date="2024-07-19T13:47:00Z">
        <w:r w:rsidR="002B1AB6">
          <w:rPr>
            <w:lang w:val="en-GB"/>
          </w:rPr>
          <w:t xml:space="preserve">composition </w:t>
        </w:r>
      </w:ins>
      <w:r>
        <w:rPr>
          <w:lang w:val="en-GB"/>
        </w:rPr>
        <w:t xml:space="preserve">on mixture performance. We </w:t>
      </w:r>
      <w:del w:id="212" w:author="Hélène Fréville" w:date="2024-07-19T14:35:00Z">
        <w:r w:rsidDel="00333151">
          <w:rPr>
            <w:lang w:val="en-GB"/>
          </w:rPr>
          <w:delText xml:space="preserve">grew </w:delText>
        </w:r>
      </w:del>
      <w:ins w:id="213" w:author="Hélène Fréville" w:date="2024-07-19T14:35:00Z">
        <w:r w:rsidR="00333151">
          <w:rPr>
            <w:lang w:val="en-GB"/>
          </w:rPr>
          <w:t>use</w:t>
        </w:r>
      </w:ins>
      <w:ins w:id="214" w:author="Hélène Fréville" w:date="2024-07-19T14:48:00Z">
        <w:r w:rsidR="00F6194E">
          <w:rPr>
            <w:lang w:val="en-GB"/>
          </w:rPr>
          <w:t>d</w:t>
        </w:r>
      </w:ins>
      <w:ins w:id="215" w:author="Hélène Fréville" w:date="2024-07-19T14:35:00Z">
        <w:r w:rsidR="00333151">
          <w:rPr>
            <w:lang w:val="en-GB"/>
          </w:rPr>
          <w:t xml:space="preserve"> a panel of </w:t>
        </w:r>
      </w:ins>
      <w:del w:id="216" w:author="Hélène Fréville" w:date="2024-07-19T14:20:00Z">
        <w:r w:rsidDel="0048721F">
          <w:rPr>
            <w:lang w:val="en-GB"/>
          </w:rPr>
          <w:delText xml:space="preserve">54 binary mixtures obtained from </w:delText>
        </w:r>
      </w:del>
      <w:r>
        <w:rPr>
          <w:lang w:val="en-GB"/>
        </w:rPr>
        <w:t xml:space="preserve">36 </w:t>
      </w:r>
      <w:del w:id="217" w:author="Hélène Fréville" w:date="2024-07-19T14:22:00Z">
        <w:r w:rsidDel="0048721F">
          <w:rPr>
            <w:lang w:val="en-GB"/>
          </w:rPr>
          <w:delText xml:space="preserve">contrasted </w:delText>
        </w:r>
      </w:del>
      <w:r>
        <w:rPr>
          <w:lang w:val="en-GB"/>
        </w:rPr>
        <w:t>cultivars</w:t>
      </w:r>
      <w:ins w:id="218" w:author="Hélène Fréville" w:date="2024-07-19T14:31:00Z">
        <w:r w:rsidR="00333151">
          <w:rPr>
            <w:lang w:val="en-GB"/>
          </w:rPr>
          <w:t xml:space="preserve"> </w:t>
        </w:r>
      </w:ins>
      <w:ins w:id="219" w:author="Hélène Fréville" w:date="2024-07-19T14:48:00Z">
        <w:r w:rsidR="00F6194E">
          <w:rPr>
            <w:lang w:val="en-GB"/>
          </w:rPr>
          <w:t>preliminary shown to e</w:t>
        </w:r>
      </w:ins>
      <w:ins w:id="220" w:author="Hélène Fréville" w:date="2024-07-19T14:32:00Z">
        <w:r w:rsidR="00333151">
          <w:rPr>
            <w:lang w:val="en-GB"/>
          </w:rPr>
          <w:t>xhibit</w:t>
        </w:r>
      </w:ins>
      <w:del w:id="221" w:author="Hélène Fréville" w:date="2024-07-19T14:31:00Z">
        <w:r w:rsidDel="00333151">
          <w:rPr>
            <w:lang w:val="en-GB"/>
          </w:rPr>
          <w:delText xml:space="preserve"> </w:delText>
        </w:r>
      </w:del>
      <w:ins w:id="222" w:author="Hélène Fréville" w:date="2024-07-19T14:24:00Z">
        <w:r w:rsidR="0048721F">
          <w:rPr>
            <w:lang w:val="en-GB"/>
          </w:rPr>
          <w:t xml:space="preserve"> </w:t>
        </w:r>
      </w:ins>
      <w:ins w:id="223" w:author="Hélène Fréville" w:date="2024-07-19T14:22:00Z">
        <w:r w:rsidR="0048721F">
          <w:rPr>
            <w:lang w:val="en-GB"/>
          </w:rPr>
          <w:t xml:space="preserve">contrasted responses to </w:t>
        </w:r>
      </w:ins>
      <w:ins w:id="224" w:author="Hélène Fréville" w:date="2024-07-19T14:24:00Z">
        <w:r w:rsidR="0048721F">
          <w:rPr>
            <w:lang w:val="en-GB"/>
          </w:rPr>
          <w:t xml:space="preserve">combined water </w:t>
        </w:r>
      </w:ins>
      <w:ins w:id="225" w:author="Hélène Fréville" w:date="2024-07-19T14:25:00Z">
        <w:r w:rsidR="0048721F">
          <w:rPr>
            <w:lang w:val="en-GB"/>
          </w:rPr>
          <w:t xml:space="preserve">and nitrogen </w:t>
        </w:r>
        <w:r w:rsidR="0048721F">
          <w:rPr>
            <w:lang w:val="en-GB"/>
          </w:rPr>
          <w:lastRenderedPageBreak/>
          <w:t>limitation</w:t>
        </w:r>
      </w:ins>
      <w:ins w:id="226" w:author="Hélène Fréville" w:date="2024-07-19T14:26:00Z">
        <w:r w:rsidR="0048721F">
          <w:rPr>
            <w:lang w:val="en-GB"/>
          </w:rPr>
          <w:t>, and grew them</w:t>
        </w:r>
      </w:ins>
      <w:ins w:id="227" w:author="Hélène Fréville" w:date="2024-07-19T14:22:00Z">
        <w:r w:rsidR="0048721F">
          <w:rPr>
            <w:lang w:val="en-GB"/>
          </w:rPr>
          <w:t xml:space="preserve"> </w:t>
        </w:r>
      </w:ins>
      <w:ins w:id="228" w:author="Hélène Fréville" w:date="2024-07-19T14:26:00Z">
        <w:r w:rsidR="0048721F">
          <w:rPr>
            <w:lang w:val="en-GB"/>
          </w:rPr>
          <w:t>i</w:t>
        </w:r>
      </w:ins>
      <w:ins w:id="229" w:author="Hélène Fréville" w:date="2024-07-19T14:27:00Z">
        <w:r w:rsidR="0048721F">
          <w:rPr>
            <w:lang w:val="en-GB"/>
          </w:rPr>
          <w:t xml:space="preserve">n </w:t>
        </w:r>
        <w:proofErr w:type="spellStart"/>
        <w:r w:rsidR="0048721F">
          <w:rPr>
            <w:lang w:val="en-GB"/>
          </w:rPr>
          <w:t>monogenotypic</w:t>
        </w:r>
        <w:proofErr w:type="spellEnd"/>
        <w:r w:rsidR="0048721F">
          <w:rPr>
            <w:lang w:val="en-GB"/>
          </w:rPr>
          <w:t xml:space="preserve"> plots and</w:t>
        </w:r>
      </w:ins>
      <w:ins w:id="230" w:author="Hélène Fréville" w:date="2024-07-19T14:32:00Z">
        <w:r w:rsidR="00333151">
          <w:rPr>
            <w:lang w:val="en-GB"/>
          </w:rPr>
          <w:t xml:space="preserve"> </w:t>
        </w:r>
      </w:ins>
      <w:ins w:id="231" w:author="Hélène Fréville" w:date="2024-07-19T14:27:00Z">
        <w:r w:rsidR="0048721F">
          <w:rPr>
            <w:lang w:val="en-GB"/>
          </w:rPr>
          <w:t xml:space="preserve">binary mixtures </w:t>
        </w:r>
      </w:ins>
      <w:r>
        <w:rPr>
          <w:lang w:val="en-GB"/>
        </w:rPr>
        <w:t xml:space="preserve">in a highly controlled high throughput root phenotyping platform under both non-limiting and limiting water and nutrient conditions. </w:t>
      </w:r>
      <w:commentRangeStart w:id="232"/>
      <w:r>
        <w:rPr>
          <w:lang w:val="en-GB"/>
        </w:rPr>
        <w:t>Based on ecological theory</w:t>
      </w:r>
      <w:commentRangeEnd w:id="232"/>
      <w:r w:rsidR="00333151">
        <w:rPr>
          <w:rStyle w:val="Marquedecommentaire"/>
        </w:rPr>
        <w:commentReference w:id="232"/>
      </w:r>
      <w:r>
        <w:rPr>
          <w:lang w:val="en-GB"/>
        </w:rPr>
        <w:t>, we hypothesized that (</w:t>
      </w:r>
      <w:proofErr w:type="spellStart"/>
      <w:r>
        <w:rPr>
          <w:lang w:val="en-GB"/>
        </w:rPr>
        <w:t>i</w:t>
      </w:r>
      <w:proofErr w:type="spellEnd"/>
      <w:r>
        <w:rPr>
          <w:lang w:val="en-GB"/>
        </w:rPr>
        <w:t xml:space="preserve">) mixtures would produce more biomass than their </w:t>
      </w:r>
      <w:del w:id="233" w:author="Hélène Fréville" w:date="2024-07-19T14:39:00Z">
        <w:r w:rsidDel="00333151">
          <w:rPr>
            <w:lang w:val="en-GB"/>
          </w:rPr>
          <w:delText xml:space="preserve">monoculture </w:delText>
        </w:r>
      </w:del>
      <w:proofErr w:type="spellStart"/>
      <w:ins w:id="234" w:author="Hélène Fréville" w:date="2024-07-19T14:39:00Z">
        <w:r w:rsidR="00333151">
          <w:rPr>
            <w:lang w:val="en-GB"/>
          </w:rPr>
          <w:t>monogenotypic</w:t>
        </w:r>
        <w:proofErr w:type="spellEnd"/>
        <w:r w:rsidR="00333151">
          <w:rPr>
            <w:lang w:val="en-GB"/>
          </w:rPr>
          <w:t xml:space="preserve"> </w:t>
        </w:r>
      </w:ins>
      <w:r>
        <w:rPr>
          <w:lang w:val="en-GB"/>
        </w:rPr>
        <w:t>counterparts (i.e., overyielding)</w:t>
      </w:r>
      <w:ins w:id="235" w:author="Hélène Fréville" w:date="2024-07-19T14:39:00Z">
        <w:r w:rsidR="00333151">
          <w:rPr>
            <w:lang w:val="en-GB"/>
          </w:rPr>
          <w:t>,</w:t>
        </w:r>
      </w:ins>
      <w:r>
        <w:rPr>
          <w:lang w:val="en-GB"/>
        </w:rPr>
        <w:t xml:space="preserve"> (ii) overyielding would be higher under resource-limited conditions, (iii) resource-use complementarity would be the main effect driving overyielding</w:t>
      </w:r>
      <w:ins w:id="236" w:author="Hélène Fréville" w:date="2024-07-19T14:39:00Z">
        <w:r w:rsidR="00333151">
          <w:rPr>
            <w:lang w:val="en-GB"/>
          </w:rPr>
          <w:t xml:space="preserve"> </w:t>
        </w:r>
      </w:ins>
      <w:ins w:id="237" w:author="Hélène Fréville" w:date="2024-07-19T14:40:00Z">
        <w:r w:rsidR="00333151">
          <w:rPr>
            <w:lang w:val="en-GB"/>
          </w:rPr>
          <w:t>under resource-limited conditions</w:t>
        </w:r>
      </w:ins>
      <w:r>
        <w:rPr>
          <w:lang w:val="en-GB"/>
        </w:rPr>
        <w:t xml:space="preserve">, (iv) </w:t>
      </w:r>
      <w:commentRangeStart w:id="238"/>
      <w:r>
        <w:rPr>
          <w:lang w:val="en-GB"/>
        </w:rPr>
        <w:t>complementarity effects would arise from differences in root traits between cultivars</w:t>
      </w:r>
      <w:commentRangeEnd w:id="238"/>
      <w:r w:rsidR="00F6194E">
        <w:rPr>
          <w:rStyle w:val="Marquedecommentaire"/>
        </w:rPr>
        <w:commentReference w:id="238"/>
      </w:r>
      <w:r>
        <w:rPr>
          <w:lang w:val="en-GB"/>
        </w:rPr>
        <w:t xml:space="preserve">. </w:t>
      </w:r>
    </w:p>
    <w:p w14:paraId="5AB69037" w14:textId="77777777" w:rsidR="00B629AA" w:rsidRDefault="00000000">
      <w:pPr>
        <w:pStyle w:val="Titre1"/>
        <w:rPr>
          <w:lang w:val="en-GB"/>
        </w:rPr>
      </w:pPr>
      <w:r>
        <w:rPr>
          <w:lang w:val="en-GB"/>
        </w:rPr>
        <w:t>Material and Methods</w:t>
      </w:r>
    </w:p>
    <w:p w14:paraId="28C7680C" w14:textId="5F74FDEF" w:rsidR="00B629AA" w:rsidRDefault="00000000">
      <w:pPr>
        <w:pStyle w:val="Titre2"/>
        <w:rPr>
          <w:lang w:val="en-GB"/>
        </w:rPr>
      </w:pPr>
      <w:del w:id="239" w:author="Hélène Fréville" w:date="2024-07-19T14:57:00Z">
        <w:r w:rsidDel="00F255A7">
          <w:rPr>
            <w:highlight w:val="yellow"/>
            <w:lang w:val="en-GB"/>
          </w:rPr>
          <w:delText>Cultivars</w:delText>
        </w:r>
      </w:del>
      <w:ins w:id="240" w:author="Hélène Fréville" w:date="2024-07-19T14:57:00Z">
        <w:r w:rsidR="00F255A7">
          <w:rPr>
            <w:lang w:val="en-GB"/>
          </w:rPr>
          <w:t>Plant material</w:t>
        </w:r>
      </w:ins>
    </w:p>
    <w:p w14:paraId="04EF5494" w14:textId="0E68F69D" w:rsidR="00B629AA" w:rsidRDefault="00633415">
      <w:pPr>
        <w:rPr>
          <w:lang w:val="en-GB"/>
        </w:rPr>
      </w:pPr>
      <w:ins w:id="241" w:author="Hélène Fréville" w:date="2024-07-19T15:05:00Z">
        <w:r>
          <w:rPr>
            <w:lang w:val="en-GB"/>
          </w:rPr>
          <w:t xml:space="preserve">This study </w:t>
        </w:r>
      </w:ins>
      <w:ins w:id="242" w:author="Hélène Fréville" w:date="2024-07-19T15:06:00Z">
        <w:r>
          <w:rPr>
            <w:lang w:val="en-GB"/>
          </w:rPr>
          <w:t xml:space="preserve">made use of </w:t>
        </w:r>
      </w:ins>
      <w:ins w:id="243" w:author="Hélène Fréville" w:date="2024-07-19T15:12:00Z">
        <w:r>
          <w:rPr>
            <w:lang w:val="en-GB"/>
          </w:rPr>
          <w:t>field</w:t>
        </w:r>
      </w:ins>
      <w:ins w:id="244" w:author="Hélène Fréville" w:date="2024-07-19T15:06:00Z">
        <w:r>
          <w:rPr>
            <w:lang w:val="en-GB"/>
          </w:rPr>
          <w:t xml:space="preserve"> data </w:t>
        </w:r>
      </w:ins>
      <w:ins w:id="245" w:author="Hélène Fréville" w:date="2024-07-19T15:11:00Z">
        <w:r>
          <w:rPr>
            <w:lang w:val="en-GB"/>
          </w:rPr>
          <w:t>collected on a diversity panel of</w:t>
        </w:r>
      </w:ins>
      <w:ins w:id="246" w:author="Hélène Fréville" w:date="2024-07-19T15:07:00Z">
        <w:r>
          <w:rPr>
            <w:lang w:val="en-GB"/>
          </w:rPr>
          <w:t xml:space="preserve"> </w:t>
        </w:r>
      </w:ins>
      <w:del w:id="247" w:author="Hélène Fréville" w:date="2024-07-19T15:08:00Z">
        <w:r w:rsidDel="00633415">
          <w:rPr>
            <w:lang w:val="en-GB"/>
          </w:rPr>
          <w:delText xml:space="preserve">We first screened </w:delText>
        </w:r>
      </w:del>
      <w:r>
        <w:rPr>
          <w:lang w:val="en-GB"/>
        </w:rPr>
        <w:t>250 durum wheat genotypes</w:t>
      </w:r>
      <w:ins w:id="248" w:author="Hélène Fréville" w:date="2024-07-19T15:11:00Z">
        <w:r>
          <w:rPr>
            <w:lang w:val="en-GB"/>
          </w:rPr>
          <w:t>, which was assembled</w:t>
        </w:r>
      </w:ins>
      <w:r>
        <w:rPr>
          <w:lang w:val="en-GB"/>
        </w:rPr>
        <w:t xml:space="preserve"> </w:t>
      </w:r>
      <w:ins w:id="249" w:author="Hélène Fréville" w:date="2024-07-19T15:08:00Z">
        <w:r>
          <w:rPr>
            <w:lang w:val="en-GB"/>
          </w:rPr>
          <w:t xml:space="preserve">during the EU Project </w:t>
        </w:r>
        <w:proofErr w:type="spellStart"/>
        <w:r>
          <w:rPr>
            <w:lang w:val="en-GB"/>
          </w:rPr>
          <w:t>SolACE</w:t>
        </w:r>
        <w:proofErr w:type="spellEnd"/>
        <w:r>
          <w:rPr>
            <w:lang w:val="en-GB"/>
          </w:rPr>
          <w:t xml:space="preserve"> (</w:t>
        </w:r>
        <w:r>
          <w:rPr>
            <w:lang w:val="en-GB"/>
          </w:rPr>
          <w:fldChar w:fldCharType="begin"/>
        </w:r>
        <w:r>
          <w:rPr>
            <w:lang w:val="en-GB"/>
          </w:rPr>
          <w:instrText>HYPERLINK "</w:instrText>
        </w:r>
        <w:r w:rsidRPr="00633415">
          <w:rPr>
            <w:lang w:val="en-GB"/>
          </w:rPr>
          <w:instrText>https://www.solace-eu.net/</w:instrText>
        </w:r>
        <w:r>
          <w:rPr>
            <w:lang w:val="en-GB"/>
          </w:rPr>
          <w:instrText>"</w:instrText>
        </w:r>
        <w:r>
          <w:rPr>
            <w:lang w:val="en-GB"/>
          </w:rPr>
        </w:r>
        <w:r>
          <w:rPr>
            <w:lang w:val="en-GB"/>
          </w:rPr>
          <w:fldChar w:fldCharType="separate"/>
        </w:r>
        <w:r w:rsidRPr="006022A0">
          <w:rPr>
            <w:rStyle w:val="Lienhypertexte"/>
            <w:lang w:val="en-GB"/>
          </w:rPr>
          <w:t>https://www.solace-eu.net/</w:t>
        </w:r>
        <w:r>
          <w:rPr>
            <w:lang w:val="en-GB"/>
          </w:rPr>
          <w:fldChar w:fldCharType="end"/>
        </w:r>
        <w:r>
          <w:rPr>
            <w:lang w:val="en-GB"/>
          </w:rPr>
          <w:t xml:space="preserve">) </w:t>
        </w:r>
      </w:ins>
      <w:del w:id="250" w:author="Hélène Fréville" w:date="2024-07-19T15:11:00Z">
        <w:r w:rsidDel="00633415">
          <w:rPr>
            <w:lang w:val="en-GB"/>
          </w:rPr>
          <w:delText>from different research programs in Europe in the field in 2018 (Southern France, INRAE – UE DIASCOPE – 43°360N, 3°590E)</w:delText>
        </w:r>
      </w:del>
      <w:ins w:id="251" w:author="Hélène Fréville" w:date="2024-07-19T15:11:00Z">
        <w:r>
          <w:rPr>
            <w:lang w:val="en-GB"/>
          </w:rPr>
          <w:t>to analyse w</w:t>
        </w:r>
      </w:ins>
      <w:ins w:id="252" w:author="Hélène Fréville" w:date="2024-07-19T15:12:00Z">
        <w:r>
          <w:rPr>
            <w:lang w:val="en-GB"/>
          </w:rPr>
          <w:t>heat responses to combined water and nitrogen limitations</w:t>
        </w:r>
      </w:ins>
      <w:ins w:id="253" w:author="Hélène Fréville" w:date="2024-07-19T15:13:00Z">
        <w:r>
          <w:rPr>
            <w:lang w:val="en-GB"/>
          </w:rPr>
          <w:t xml:space="preserve"> </w:t>
        </w:r>
        <w:commentRangeStart w:id="254"/>
        <w:r>
          <w:rPr>
            <w:lang w:val="en-GB"/>
          </w:rPr>
          <w:t>(</w:t>
        </w:r>
      </w:ins>
      <w:ins w:id="255" w:author="Hélène Fréville" w:date="2024-07-19T15:14:00Z">
        <w:r>
          <w:rPr>
            <w:lang w:val="en-GB"/>
          </w:rPr>
          <w:t>Collet 2022)</w:t>
        </w:r>
        <w:commentRangeEnd w:id="254"/>
        <w:r>
          <w:rPr>
            <w:rStyle w:val="Marquedecommentaire"/>
          </w:rPr>
          <w:commentReference w:id="254"/>
        </w:r>
      </w:ins>
      <w:r>
        <w:rPr>
          <w:lang w:val="en-GB"/>
        </w:rPr>
        <w:t xml:space="preserve">. </w:t>
      </w:r>
      <w:ins w:id="256" w:author="Hélène Fréville" w:date="2024-07-19T15:16:00Z">
        <w:r w:rsidR="00696371">
          <w:rPr>
            <w:lang w:val="en-GB"/>
          </w:rPr>
          <w:t>This pan</w:t>
        </w:r>
      </w:ins>
      <w:ins w:id="257" w:author="Hélène Fréville" w:date="2024-07-19T15:17:00Z">
        <w:r w:rsidR="00696371">
          <w:rPr>
            <w:lang w:val="en-GB"/>
          </w:rPr>
          <w:t xml:space="preserve">el comprised genotypes from </w:t>
        </w:r>
      </w:ins>
      <w:ins w:id="258" w:author="Hélène Fréville" w:date="2024-07-19T15:21:00Z">
        <w:r w:rsidR="00696371">
          <w:rPr>
            <w:lang w:val="en-GB"/>
          </w:rPr>
          <w:t>four</w:t>
        </w:r>
      </w:ins>
      <w:ins w:id="259" w:author="Hélène Fréville" w:date="2024-07-19T15:17:00Z">
        <w:r w:rsidR="00696371">
          <w:rPr>
            <w:lang w:val="en-GB"/>
          </w:rPr>
          <w:t xml:space="preserve"> different collections</w:t>
        </w:r>
      </w:ins>
      <w:ins w:id="260" w:author="Hélène Fréville" w:date="2024-07-19T15:27:00Z">
        <w:r w:rsidR="00293F93">
          <w:rPr>
            <w:lang w:val="en-GB"/>
          </w:rPr>
          <w:t xml:space="preserve"> (Collet 2022)</w:t>
        </w:r>
      </w:ins>
      <w:ins w:id="261" w:author="Hélène Fréville" w:date="2024-07-19T15:17:00Z">
        <w:r w:rsidR="00696371">
          <w:rPr>
            <w:lang w:val="en-GB"/>
          </w:rPr>
          <w:t xml:space="preserve">: </w:t>
        </w:r>
      </w:ins>
      <w:ins w:id="262" w:author="Hélène Fréville" w:date="2024-07-19T15:18:00Z">
        <w:r w:rsidR="00696371">
          <w:rPr>
            <w:lang w:val="en-GB"/>
          </w:rPr>
          <w:t>(</w:t>
        </w:r>
        <w:proofErr w:type="spellStart"/>
        <w:r w:rsidR="00696371">
          <w:rPr>
            <w:lang w:val="en-GB"/>
          </w:rPr>
          <w:t>i</w:t>
        </w:r>
        <w:proofErr w:type="spellEnd"/>
        <w:r w:rsidR="00696371">
          <w:rPr>
            <w:lang w:val="en-GB"/>
          </w:rPr>
          <w:t xml:space="preserve">) </w:t>
        </w:r>
      </w:ins>
      <w:ins w:id="263" w:author="Hélène Fréville" w:date="2024-07-19T15:19:00Z">
        <w:r w:rsidR="00696371">
          <w:rPr>
            <w:lang w:val="en-GB"/>
          </w:rPr>
          <w:t>“</w:t>
        </w:r>
      </w:ins>
      <w:ins w:id="264" w:author="Hélène Fréville" w:date="2024-07-19T15:17:00Z">
        <w:r w:rsidR="00696371">
          <w:rPr>
            <w:lang w:val="en-GB"/>
          </w:rPr>
          <w:t>CREA</w:t>
        </w:r>
      </w:ins>
      <w:ins w:id="265" w:author="Hélène Fréville" w:date="2024-07-19T15:19:00Z">
        <w:r w:rsidR="00696371">
          <w:rPr>
            <w:lang w:val="en-GB"/>
          </w:rPr>
          <w:t>”</w:t>
        </w:r>
      </w:ins>
      <w:ins w:id="266" w:author="Hélène Fréville" w:date="2024-07-19T15:17:00Z">
        <w:r w:rsidR="00696371">
          <w:rPr>
            <w:lang w:val="en-GB"/>
          </w:rPr>
          <w:t xml:space="preserve">, </w:t>
        </w:r>
      </w:ins>
      <w:ins w:id="267" w:author="Hélène Fréville" w:date="2024-07-19T15:18:00Z">
        <w:r w:rsidR="00696371">
          <w:rPr>
            <w:lang w:val="en-GB"/>
          </w:rPr>
          <w:t>with Italian cultivars, worldwide cultivars and breeding lines selected b</w:t>
        </w:r>
      </w:ins>
      <w:ins w:id="268" w:author="Hélène Fréville" w:date="2024-07-19T15:19:00Z">
        <w:r w:rsidR="00696371">
          <w:rPr>
            <w:lang w:val="en-GB"/>
          </w:rPr>
          <w:t>y CREA</w:t>
        </w:r>
      </w:ins>
      <w:ins w:id="269" w:author="Hélène Fréville" w:date="2024-07-19T15:20:00Z">
        <w:r w:rsidR="00696371">
          <w:rPr>
            <w:lang w:val="en-GB"/>
          </w:rPr>
          <w:t>;</w:t>
        </w:r>
      </w:ins>
      <w:ins w:id="270" w:author="Hélène Fréville" w:date="2024-07-19T15:19:00Z">
        <w:r w:rsidR="00696371">
          <w:rPr>
            <w:lang w:val="en-GB"/>
          </w:rPr>
          <w:t xml:space="preserve"> (ii) “EPO”, </w:t>
        </w:r>
      </w:ins>
      <w:ins w:id="271" w:author="Hélène Fréville" w:date="2024-07-19T15:20:00Z">
        <w:r w:rsidR="00696371">
          <w:rPr>
            <w:lang w:val="en-GB"/>
          </w:rPr>
          <w:t xml:space="preserve">an highly diverse </w:t>
        </w:r>
      </w:ins>
      <w:ins w:id="272" w:author="Hélène Fréville" w:date="2024-07-19T15:21:00Z">
        <w:r w:rsidR="00696371">
          <w:rPr>
            <w:lang w:val="en-GB"/>
          </w:rPr>
          <w:t>collection of fixed lines</w:t>
        </w:r>
      </w:ins>
      <w:ins w:id="273" w:author="Hélène Fréville" w:date="2024-07-19T15:20:00Z">
        <w:r w:rsidR="00696371">
          <w:rPr>
            <w:lang w:val="en-GB"/>
          </w:rPr>
          <w:t xml:space="preserve"> derived from an evolutionary pre-breeding population (David et al 2014); </w:t>
        </w:r>
      </w:ins>
      <w:ins w:id="274" w:author="Hélène Fréville" w:date="2024-07-19T15:21:00Z">
        <w:r w:rsidR="00696371">
          <w:rPr>
            <w:lang w:val="en-GB"/>
          </w:rPr>
          <w:t>(iii) “</w:t>
        </w:r>
        <w:commentRangeStart w:id="275"/>
        <w:r w:rsidR="00696371">
          <w:rPr>
            <w:lang w:val="en-GB"/>
          </w:rPr>
          <w:t>GPDUR</w:t>
        </w:r>
      </w:ins>
      <w:commentRangeEnd w:id="275"/>
      <w:ins w:id="276" w:author="Hélène Fréville" w:date="2024-07-19T17:02:00Z">
        <w:r w:rsidR="00A64EA0">
          <w:rPr>
            <w:rStyle w:val="Marquedecommentaire"/>
          </w:rPr>
          <w:commentReference w:id="275"/>
        </w:r>
      </w:ins>
      <w:ins w:id="277" w:author="Hélène Fréville" w:date="2024-07-19T15:21:00Z">
        <w:r w:rsidR="00696371">
          <w:rPr>
            <w:lang w:val="en-GB"/>
          </w:rPr>
          <w:t>”</w:t>
        </w:r>
      </w:ins>
      <w:ins w:id="278" w:author="Hélène Fréville" w:date="2024-07-19T15:22:00Z">
        <w:r w:rsidR="00696371">
          <w:rPr>
            <w:lang w:val="en-GB"/>
          </w:rPr>
          <w:t xml:space="preserve">, with old and modern cultivars </w:t>
        </w:r>
      </w:ins>
      <w:ins w:id="279" w:author="Hélène Fréville" w:date="2024-07-19T15:23:00Z">
        <w:r w:rsidR="00696371">
          <w:rPr>
            <w:lang w:val="en-GB"/>
          </w:rPr>
          <w:t xml:space="preserve">from </w:t>
        </w:r>
      </w:ins>
      <w:ins w:id="280" w:author="Hélène Fréville" w:date="2024-07-19T15:24:00Z">
        <w:r w:rsidR="00696371">
          <w:rPr>
            <w:lang w:val="en-GB"/>
          </w:rPr>
          <w:t xml:space="preserve">various geographic areas including Western Europe; (iv) “UNIBO”, a diversity panel comprising </w:t>
        </w:r>
      </w:ins>
      <w:ins w:id="281" w:author="Hélène Fréville" w:date="2024-07-19T15:25:00Z">
        <w:r w:rsidR="00293F93">
          <w:rPr>
            <w:lang w:val="en-GB"/>
          </w:rPr>
          <w:t>genotypes from pre-breeding programs</w:t>
        </w:r>
      </w:ins>
      <w:ins w:id="282" w:author="Hélène Fréville" w:date="2024-07-19T15:26:00Z">
        <w:r w:rsidR="00293F93">
          <w:rPr>
            <w:lang w:val="en-GB"/>
          </w:rPr>
          <w:t xml:space="preserve">, elite lines, and representative genotypes of several worldwide breeding programs </w:t>
        </w:r>
      </w:ins>
      <w:ins w:id="283" w:author="Hélène Fréville" w:date="2024-07-19T15:27:00Z">
        <w:r w:rsidR="00293F93">
          <w:rPr>
            <w:lang w:val="en-GB"/>
          </w:rPr>
          <w:t>since the 1970s.</w:t>
        </w:r>
      </w:ins>
      <w:ins w:id="284" w:author="Hélène Fréville" w:date="2024-07-19T15:22:00Z">
        <w:r w:rsidR="00696371">
          <w:rPr>
            <w:lang w:val="en-GB"/>
          </w:rPr>
          <w:t xml:space="preserve"> </w:t>
        </w:r>
      </w:ins>
      <w:ins w:id="285" w:author="Hélène Fréville" w:date="2024-07-19T15:19:00Z">
        <w:r w:rsidR="00696371">
          <w:rPr>
            <w:lang w:val="en-GB"/>
          </w:rPr>
          <w:t xml:space="preserve"> </w:t>
        </w:r>
      </w:ins>
      <w:ins w:id="286" w:author="Hélène Fréville" w:date="2024-07-23T09:10:00Z">
        <w:r w:rsidR="00AC1742">
          <w:rPr>
            <w:lang w:val="en-GB"/>
          </w:rPr>
          <w:t xml:space="preserve">Based on field and </w:t>
        </w:r>
        <w:proofErr w:type="spellStart"/>
        <w:r w:rsidR="00AC1742">
          <w:rPr>
            <w:lang w:val="en-GB"/>
          </w:rPr>
          <w:t>plaform</w:t>
        </w:r>
        <w:proofErr w:type="spellEnd"/>
        <w:r w:rsidR="00AC1742">
          <w:rPr>
            <w:lang w:val="en-GB"/>
          </w:rPr>
          <w:t xml:space="preserve"> </w:t>
        </w:r>
        <w:proofErr w:type="spellStart"/>
        <w:r w:rsidR="00AC1742">
          <w:rPr>
            <w:lang w:val="en-GB"/>
          </w:rPr>
          <w:t>data,</w:t>
        </w:r>
        <w:proofErr w:type="spellEnd"/>
        <w:r w:rsidR="00AC1742">
          <w:rPr>
            <w:lang w:val="en-GB"/>
          </w:rPr>
          <w:t xml:space="preserve"> </w:t>
        </w:r>
      </w:ins>
      <w:del w:id="287" w:author="Hélène Fréville" w:date="2024-07-19T15:16:00Z">
        <w:r w:rsidDel="00696371">
          <w:rPr>
            <w:lang w:val="en-GB"/>
          </w:rPr>
          <w:delText>Each genotype was grown under two conditions: no water and nitrogen limitation vs water and nitrogen limitation. We then selected a</w:delText>
        </w:r>
      </w:del>
      <w:ins w:id="288" w:author="Hélène Fréville" w:date="2024-07-23T09:10:00Z">
        <w:r w:rsidR="00AC1742">
          <w:rPr>
            <w:lang w:val="en-GB"/>
          </w:rPr>
          <w:t>a</w:t>
        </w:r>
      </w:ins>
      <w:r>
        <w:rPr>
          <w:lang w:val="en-GB"/>
        </w:rPr>
        <w:t xml:space="preserve"> subset of </w:t>
      </w:r>
      <w:commentRangeStart w:id="289"/>
      <w:r>
        <w:rPr>
          <w:lang w:val="en-GB"/>
        </w:rPr>
        <w:t>36</w:t>
      </w:r>
      <w:commentRangeEnd w:id="289"/>
      <w:r w:rsidR="0034174C">
        <w:rPr>
          <w:rStyle w:val="Marquedecommentaire"/>
        </w:rPr>
        <w:commentReference w:id="289"/>
      </w:r>
      <w:r>
        <w:rPr>
          <w:lang w:val="en-GB"/>
        </w:rPr>
        <w:t xml:space="preserve"> genotypes </w:t>
      </w:r>
      <w:del w:id="290" w:author="Hélène Fréville" w:date="2024-07-23T09:11:00Z">
        <w:r w:rsidDel="00AC1742">
          <w:rPr>
            <w:lang w:val="en-GB"/>
          </w:rPr>
          <w:delText xml:space="preserve">with </w:delText>
        </w:r>
      </w:del>
      <w:ins w:id="291" w:author="Hélène Fréville" w:date="2024-07-23T09:11:00Z">
        <w:r w:rsidR="00AC1742">
          <w:rPr>
            <w:lang w:val="en-GB"/>
          </w:rPr>
          <w:t>exhibiting</w:t>
        </w:r>
        <w:r w:rsidR="00AC1742">
          <w:rPr>
            <w:lang w:val="en-GB"/>
          </w:rPr>
          <w:t xml:space="preserve"> </w:t>
        </w:r>
      </w:ins>
      <w:r>
        <w:rPr>
          <w:lang w:val="en-GB"/>
        </w:rPr>
        <w:t xml:space="preserve">contrasted responses to resource availability </w:t>
      </w:r>
      <w:del w:id="292" w:author="Hélène Fréville" w:date="2024-07-19T15:29:00Z">
        <w:r w:rsidDel="00293F93">
          <w:rPr>
            <w:lang w:val="en-GB"/>
          </w:rPr>
          <w:delText>(going</w:delText>
        </w:r>
      </w:del>
      <w:ins w:id="293" w:author="Hélène Fréville" w:date="2024-07-19T15:29:00Z">
        <w:r w:rsidR="00293F93">
          <w:rPr>
            <w:lang w:val="en-GB"/>
          </w:rPr>
          <w:t>ranging</w:t>
        </w:r>
      </w:ins>
      <w:r>
        <w:rPr>
          <w:lang w:val="en-GB"/>
        </w:rPr>
        <w:t xml:space="preserve"> from very </w:t>
      </w:r>
      <w:commentRangeStart w:id="294"/>
      <w:r>
        <w:rPr>
          <w:lang w:val="en-GB"/>
        </w:rPr>
        <w:t>stable to very unstable</w:t>
      </w:r>
      <w:commentRangeEnd w:id="294"/>
      <w:r w:rsidR="00293F93">
        <w:rPr>
          <w:rStyle w:val="Marquedecommentaire"/>
        </w:rPr>
        <w:commentReference w:id="294"/>
      </w:r>
      <w:r>
        <w:rPr>
          <w:lang w:val="en-GB"/>
        </w:rPr>
        <w:t xml:space="preserve"> genotypes</w:t>
      </w:r>
      <w:ins w:id="295" w:author="Hélène Fréville" w:date="2024-07-19T15:31:00Z">
        <w:r w:rsidR="00293F93">
          <w:rPr>
            <w:lang w:val="en-GB"/>
          </w:rPr>
          <w:t xml:space="preserve"> </w:t>
        </w:r>
      </w:ins>
      <w:ins w:id="296" w:author="Hélène Fréville" w:date="2024-07-19T15:32:00Z">
        <w:r w:rsidR="00293F93">
          <w:rPr>
            <w:lang w:val="en-GB"/>
          </w:rPr>
          <w:t xml:space="preserve">on a set of </w:t>
        </w:r>
        <w:commentRangeStart w:id="297"/>
        <w:r w:rsidR="00293F93">
          <w:rPr>
            <w:lang w:val="en-GB"/>
          </w:rPr>
          <w:t xml:space="preserve">below- and </w:t>
        </w:r>
      </w:ins>
      <w:ins w:id="298" w:author="Hélène Fréville" w:date="2024-07-19T15:33:00Z">
        <w:r w:rsidR="00293F93">
          <w:rPr>
            <w:lang w:val="en-GB"/>
          </w:rPr>
          <w:t>above</w:t>
        </w:r>
      </w:ins>
      <w:ins w:id="299" w:author="Hélène Fréville" w:date="2024-07-19T15:32:00Z">
        <w:r w:rsidR="00293F93">
          <w:rPr>
            <w:lang w:val="en-GB"/>
          </w:rPr>
          <w:t>grou</w:t>
        </w:r>
      </w:ins>
      <w:ins w:id="300" w:author="Hélène Fréville" w:date="2024-07-19T15:33:00Z">
        <w:r w:rsidR="00293F93">
          <w:rPr>
            <w:lang w:val="en-GB"/>
          </w:rPr>
          <w:t>nd traits</w:t>
        </w:r>
      </w:ins>
      <w:commentRangeEnd w:id="297"/>
      <w:ins w:id="301" w:author="Hélène Fréville" w:date="2024-07-23T09:08:00Z">
        <w:r w:rsidR="00AC1742">
          <w:rPr>
            <w:rStyle w:val="Marquedecommentaire"/>
          </w:rPr>
          <w:commentReference w:id="297"/>
        </w:r>
      </w:ins>
      <w:ins w:id="302" w:author="Hélène Fréville" w:date="2024-07-19T15:33:00Z">
        <w:r w:rsidR="00293F93">
          <w:rPr>
            <w:lang w:val="en-GB"/>
          </w:rPr>
          <w:t xml:space="preserve"> </w:t>
        </w:r>
      </w:ins>
      <w:ins w:id="303" w:author="Hélène Fréville" w:date="2024-07-19T15:31:00Z">
        <w:r w:rsidR="00293F93">
          <w:rPr>
            <w:lang w:val="en-GB"/>
          </w:rPr>
          <w:t xml:space="preserve">was selected by the </w:t>
        </w:r>
      </w:ins>
      <w:ins w:id="304" w:author="Hélène Fréville" w:date="2024-07-19T15:32:00Z">
        <w:r w:rsidR="00293F93">
          <w:rPr>
            <w:lang w:val="en-GB"/>
          </w:rPr>
          <w:t xml:space="preserve">European consortium to </w:t>
        </w:r>
      </w:ins>
      <w:ins w:id="305" w:author="Hélène Fréville" w:date="2024-07-19T15:33:00Z">
        <w:r w:rsidR="00293F93">
          <w:rPr>
            <w:lang w:val="en-GB"/>
          </w:rPr>
          <w:t>perform further experiments</w:t>
        </w:r>
      </w:ins>
      <w:del w:id="306" w:author="Hélène Fréville" w:date="2024-07-19T15:31:00Z">
        <w:r w:rsidDel="00293F93">
          <w:rPr>
            <w:lang w:val="en-GB"/>
          </w:rPr>
          <w:delText>)</w:delText>
        </w:r>
      </w:del>
      <w:r>
        <w:rPr>
          <w:lang w:val="en-GB"/>
        </w:rPr>
        <w:t xml:space="preserve">. Information on the 36 genotypes can be found in </w:t>
      </w:r>
      <w:commentRangeStart w:id="307"/>
      <w:commentRangeStart w:id="308"/>
      <w:r>
        <w:rPr>
          <w:highlight w:val="yellow"/>
          <w:lang w:val="en-GB"/>
        </w:rPr>
        <w:t xml:space="preserve">Supplementary Table 1. </w:t>
      </w:r>
      <w:commentRangeEnd w:id="307"/>
      <w:r>
        <w:commentReference w:id="307"/>
      </w:r>
      <w:commentRangeEnd w:id="308"/>
      <w:r w:rsidR="0025434D">
        <w:rPr>
          <w:rStyle w:val="Marquedecommentaire"/>
        </w:rPr>
        <w:commentReference w:id="308"/>
      </w:r>
    </w:p>
    <w:p w14:paraId="6C8C586D" w14:textId="77777777" w:rsidR="00B629AA" w:rsidRDefault="00000000">
      <w:pPr>
        <w:pStyle w:val="Titre2"/>
        <w:rPr>
          <w:lang w:val="en-GB"/>
        </w:rPr>
      </w:pPr>
      <w:r>
        <w:rPr>
          <w:lang w:val="en-GB"/>
        </w:rPr>
        <w:t>Experimental design</w:t>
      </w:r>
    </w:p>
    <w:p w14:paraId="5F29434F" w14:textId="629AA4D1" w:rsidR="00B629AA" w:rsidRDefault="00000000">
      <w:pPr>
        <w:rPr>
          <w:lang w:val="en-GB"/>
        </w:rPr>
      </w:pPr>
      <w:r>
        <w:rPr>
          <w:lang w:val="en-GB"/>
        </w:rPr>
        <w:t xml:space="preserve">Based on the 36 genotypes, we designed a set of 54 binary mixtures </w:t>
      </w:r>
      <w:ins w:id="309" w:author="Hélène Fréville" w:date="2024-07-19T16:17:00Z">
        <w:r w:rsidR="00643257">
          <w:rPr>
            <w:lang w:val="en-GB"/>
          </w:rPr>
          <w:t xml:space="preserve">selected at random, </w:t>
        </w:r>
      </w:ins>
      <w:del w:id="310" w:author="Hélène Fréville" w:date="2024-07-19T16:17:00Z">
        <w:r w:rsidDel="00643257">
          <w:rPr>
            <w:lang w:val="en-GB"/>
          </w:rPr>
          <w:delText>such that</w:delText>
        </w:r>
      </w:del>
      <w:ins w:id="311" w:author="Hélène Fréville" w:date="2024-07-19T16:17:00Z">
        <w:r w:rsidR="00643257">
          <w:rPr>
            <w:lang w:val="en-GB"/>
          </w:rPr>
          <w:t>with</w:t>
        </w:r>
      </w:ins>
      <w:r>
        <w:rPr>
          <w:lang w:val="en-GB"/>
        </w:rPr>
        <w:t xml:space="preserve"> each genotype </w:t>
      </w:r>
      <w:del w:id="312" w:author="Hélène Fréville" w:date="2024-07-19T16:17:00Z">
        <w:r w:rsidDel="00643257">
          <w:rPr>
            <w:lang w:val="en-GB"/>
          </w:rPr>
          <w:delText xml:space="preserve">was </w:delText>
        </w:r>
      </w:del>
      <w:r>
        <w:rPr>
          <w:lang w:val="en-GB"/>
        </w:rPr>
        <w:t>observed in three different mixtures</w:t>
      </w:r>
      <w:ins w:id="313" w:author="Hélène Fréville" w:date="2024-07-19T17:15:00Z">
        <w:r w:rsidR="009842FB">
          <w:rPr>
            <w:lang w:val="en-GB"/>
          </w:rPr>
          <w:t xml:space="preserve"> (Supplementary Table 2)</w:t>
        </w:r>
      </w:ins>
      <w:r>
        <w:rPr>
          <w:lang w:val="en-GB"/>
        </w:rPr>
        <w:t xml:space="preserve">. </w:t>
      </w:r>
      <w:commentRangeStart w:id="314"/>
      <w:r>
        <w:rPr>
          <w:lang w:val="en-GB"/>
        </w:rPr>
        <w:t>Monocultures</w:t>
      </w:r>
      <w:commentRangeEnd w:id="314"/>
      <w:r w:rsidR="00643257">
        <w:rPr>
          <w:rStyle w:val="Marquedecommentaire"/>
        </w:rPr>
        <w:commentReference w:id="314"/>
      </w:r>
      <w:r>
        <w:rPr>
          <w:lang w:val="en-GB"/>
        </w:rPr>
        <w:t xml:space="preserve"> (here refereeing to groups of a single genotype, n = 36) and mixtures (here referring to groups of two </w:t>
      </w:r>
      <w:r>
        <w:rPr>
          <w:lang w:val="en-GB"/>
        </w:rPr>
        <w:lastRenderedPageBreak/>
        <w:t xml:space="preserve">genotypes, n = 54) were grown in </w:t>
      </w:r>
      <w:proofErr w:type="spellStart"/>
      <w:r>
        <w:rPr>
          <w:lang w:val="en-GB"/>
        </w:rPr>
        <w:t>RhizoTubes</w:t>
      </w:r>
      <w:proofErr w:type="spellEnd"/>
      <w:r>
        <w:rPr>
          <w:lang w:val="en-GB"/>
        </w:rPr>
        <w:t xml:space="preserve">®, transparent pots designed for high-throughput root phenotyping (Figure 1), with six plants per </w:t>
      </w:r>
      <w:proofErr w:type="spellStart"/>
      <w:r>
        <w:rPr>
          <w:lang w:val="en-GB"/>
        </w:rPr>
        <w:t>RhizoTube</w:t>
      </w:r>
      <w:proofErr w:type="spellEnd"/>
      <w:r>
        <w:rPr>
          <w:lang w:val="en-GB"/>
        </w:rPr>
        <w:t>®. The six plants were</w:t>
      </w:r>
      <w:ins w:id="315" w:author="Hélène Fréville" w:date="2024-07-19T17:25:00Z">
        <w:r w:rsidR="00740E98">
          <w:rPr>
            <w:lang w:val="en-GB"/>
          </w:rPr>
          <w:t xml:space="preserve"> of</w:t>
        </w:r>
      </w:ins>
      <w:r>
        <w:rPr>
          <w:lang w:val="en-GB"/>
        </w:rPr>
        <w:t xml:space="preserve"> the same genotype in monocultures, whereas two genotypes were grown in alternate positions in the mixtures (Figure 1). The 36 monocultures and the 54 mixtures were grown under a combined water and nutrient </w:t>
      </w:r>
      <w:commentRangeStart w:id="316"/>
      <w:r>
        <w:rPr>
          <w:lang w:val="en-GB"/>
        </w:rPr>
        <w:t xml:space="preserve">stress (S treatment) or </w:t>
      </w:r>
      <w:ins w:id="317" w:author="Hélène Fréville" w:date="2024-07-19T17:26:00Z">
        <w:r w:rsidR="00740E98">
          <w:rPr>
            <w:lang w:val="en-GB"/>
          </w:rPr>
          <w:t xml:space="preserve">under a control treatment </w:t>
        </w:r>
      </w:ins>
      <w:r>
        <w:rPr>
          <w:lang w:val="en-GB"/>
        </w:rPr>
        <w:t>without stress</w:t>
      </w:r>
      <w:commentRangeEnd w:id="316"/>
      <w:r w:rsidR="00740E98">
        <w:rPr>
          <w:rStyle w:val="Marquedecommentaire"/>
        </w:rPr>
        <w:commentReference w:id="316"/>
      </w:r>
      <w:r>
        <w:rPr>
          <w:lang w:val="en-GB"/>
        </w:rPr>
        <w:t xml:space="preserve"> (C treatment). All monocultures and mixtures were replicated three times within each treatment following a randomized complete block design within treatment</w:t>
      </w:r>
      <w:ins w:id="318" w:author="Hélène Fréville" w:date="2024-07-23T15:47:00Z">
        <w:r w:rsidR="00D273C9">
          <w:rPr>
            <w:lang w:val="en-GB"/>
          </w:rPr>
          <w:t xml:space="preserve">, leading to a total of 540 </w:t>
        </w:r>
        <w:proofErr w:type="spellStart"/>
        <w:r w:rsidR="00D273C9">
          <w:rPr>
            <w:lang w:val="en-GB"/>
          </w:rPr>
          <w:t>RhizoTubes</w:t>
        </w:r>
        <w:proofErr w:type="spellEnd"/>
        <w:r w:rsidR="00D273C9">
          <w:rPr>
            <w:lang w:val="en-GB"/>
          </w:rPr>
          <w:t>®</w:t>
        </w:r>
      </w:ins>
      <w:r>
        <w:rPr>
          <w:lang w:val="en-GB"/>
        </w:rPr>
        <w:t xml:space="preserve"> (</w:t>
      </w:r>
      <w:commentRangeStart w:id="319"/>
      <w:r>
        <w:rPr>
          <w:lang w:val="en-GB"/>
        </w:rPr>
        <w:t>Figure 1</w:t>
      </w:r>
      <w:commentRangeEnd w:id="319"/>
      <w:r w:rsidR="00D273C9">
        <w:rPr>
          <w:rStyle w:val="Marquedecommentaire"/>
        </w:rPr>
        <w:commentReference w:id="319"/>
      </w:r>
      <w:r>
        <w:rPr>
          <w:lang w:val="en-GB"/>
        </w:rPr>
        <w:t>).</w:t>
      </w:r>
    </w:p>
    <w:p w14:paraId="4D081553" w14:textId="77777777" w:rsidR="00B629AA" w:rsidRDefault="00000000">
      <w:pPr>
        <w:pStyle w:val="Titre2"/>
        <w:rPr>
          <w:lang w:val="en-GB"/>
        </w:rPr>
      </w:pPr>
      <w:r>
        <w:rPr>
          <w:lang w:val="en-GB"/>
        </w:rPr>
        <w:t>Growth conditions</w:t>
      </w:r>
    </w:p>
    <w:p w14:paraId="4A26F302" w14:textId="1C38E306" w:rsidR="00B629AA" w:rsidRDefault="00000000">
      <w:pPr>
        <w:rPr>
          <w:lang w:val="en-GB"/>
        </w:rPr>
      </w:pPr>
      <w:commentRangeStart w:id="320"/>
      <w:r w:rsidRPr="007501D4">
        <w:rPr>
          <w:lang w:val="en-GB"/>
        </w:rPr>
        <w:t xml:space="preserve">Seeds were sown into </w:t>
      </w:r>
      <w:del w:id="321" w:author="Hélène Fréville" w:date="2024-07-19T17:38:00Z">
        <w:r w:rsidRPr="007501D4" w:rsidDel="007501D4">
          <w:rPr>
            <w:lang w:val="en-GB"/>
          </w:rPr>
          <w:delText>XXX media</w:delText>
        </w:r>
      </w:del>
      <w:ins w:id="322" w:author="Hélène Fréville" w:date="2024-07-19T17:38:00Z">
        <w:r w:rsidR="007501D4" w:rsidRPr="007501D4">
          <w:rPr>
            <w:lang w:val="en-GB"/>
          </w:rPr>
          <w:t>Petri dishes</w:t>
        </w:r>
      </w:ins>
      <w:r w:rsidRPr="007501D4">
        <w:rPr>
          <w:lang w:val="en-GB"/>
        </w:rPr>
        <w:t xml:space="preserve"> on the 22</w:t>
      </w:r>
      <w:r w:rsidRPr="007501D4">
        <w:rPr>
          <w:vertAlign w:val="superscript"/>
          <w:lang w:val="en-GB"/>
        </w:rPr>
        <w:t>nd</w:t>
      </w:r>
      <w:r w:rsidRPr="007501D4">
        <w:rPr>
          <w:lang w:val="en-GB"/>
        </w:rPr>
        <w:t xml:space="preserve"> of June 2019 and kept at </w:t>
      </w:r>
      <w:del w:id="323" w:author="Hélène Fréville" w:date="2024-07-19T17:39:00Z">
        <w:r w:rsidRPr="007501D4" w:rsidDel="007501D4">
          <w:rPr>
            <w:lang w:val="en-GB"/>
          </w:rPr>
          <w:delText>XX °C</w:delText>
        </w:r>
      </w:del>
      <w:ins w:id="324" w:author="Hélène Fréville" w:date="2024-07-19T17:42:00Z">
        <w:r w:rsidR="007501D4">
          <w:rPr>
            <w:lang w:val="en-GB"/>
          </w:rPr>
          <w:t>4°C</w:t>
        </w:r>
      </w:ins>
      <w:r w:rsidRPr="007501D4">
        <w:rPr>
          <w:lang w:val="en-GB"/>
        </w:rPr>
        <w:t xml:space="preserve"> during two days.</w:t>
      </w:r>
      <w:r>
        <w:rPr>
          <w:lang w:val="en-GB"/>
        </w:rPr>
        <w:t xml:space="preserve"> </w:t>
      </w:r>
      <w:commentRangeEnd w:id="320"/>
      <w:r w:rsidR="007501D4">
        <w:rPr>
          <w:rStyle w:val="Marquedecommentaire"/>
        </w:rPr>
        <w:commentReference w:id="320"/>
      </w:r>
      <w:r>
        <w:rPr>
          <w:lang w:val="en-GB"/>
        </w:rPr>
        <w:t xml:space="preserve">Seedlings were then transferred into the </w:t>
      </w:r>
      <w:proofErr w:type="spellStart"/>
      <w:r>
        <w:rPr>
          <w:lang w:val="en-GB"/>
        </w:rPr>
        <w:t>RhizoTubes</w:t>
      </w:r>
      <w:proofErr w:type="spellEnd"/>
      <w:r>
        <w:rPr>
          <w:lang w:val="en-GB"/>
        </w:rPr>
        <w:t>® on the 24</w:t>
      </w:r>
      <w:r>
        <w:rPr>
          <w:vertAlign w:val="superscript"/>
          <w:lang w:val="en-GB"/>
        </w:rPr>
        <w:t>th</w:t>
      </w:r>
      <w:r>
        <w:rPr>
          <w:lang w:val="en-GB"/>
        </w:rPr>
        <w:t xml:space="preserve"> and harvested about three weeks later between the 16</w:t>
      </w:r>
      <w:r>
        <w:rPr>
          <w:vertAlign w:val="superscript"/>
          <w:lang w:val="en-GB"/>
        </w:rPr>
        <w:t>th</w:t>
      </w:r>
      <w:r>
        <w:rPr>
          <w:lang w:val="en-GB"/>
        </w:rPr>
        <w:t xml:space="preserve"> and the 19</w:t>
      </w:r>
      <w:r>
        <w:rPr>
          <w:vertAlign w:val="superscript"/>
          <w:lang w:val="en-GB"/>
        </w:rPr>
        <w:t>th</w:t>
      </w:r>
      <w:r>
        <w:rPr>
          <w:lang w:val="en-GB"/>
        </w:rPr>
        <w:t xml:space="preserve"> of </w:t>
      </w:r>
      <w:commentRangeStart w:id="325"/>
      <w:r>
        <w:rPr>
          <w:lang w:val="en-GB"/>
        </w:rPr>
        <w:t>July</w:t>
      </w:r>
      <w:commentRangeEnd w:id="325"/>
      <w:r w:rsidR="00154701">
        <w:rPr>
          <w:rStyle w:val="Marquedecommentaire"/>
        </w:rPr>
        <w:commentReference w:id="325"/>
      </w:r>
      <w:r>
        <w:rPr>
          <w:lang w:val="en-GB"/>
        </w:rPr>
        <w:t xml:space="preserve">. </w:t>
      </w:r>
      <w:del w:id="326" w:author="Hélène Fréville" w:date="2024-07-19T17:40:00Z">
        <w:r w:rsidDel="007501D4">
          <w:rPr>
            <w:lang w:val="en-GB"/>
          </w:rPr>
          <w:delText xml:space="preserve">Seedlings </w:delText>
        </w:r>
      </w:del>
      <w:ins w:id="327" w:author="Hélène Fréville" w:date="2024-07-19T17:40:00Z">
        <w:r w:rsidR="007501D4">
          <w:rPr>
            <w:lang w:val="en-GB"/>
          </w:rPr>
          <w:t xml:space="preserve">Plants </w:t>
        </w:r>
      </w:ins>
      <w:r>
        <w:rPr>
          <w:lang w:val="en-GB"/>
        </w:rPr>
        <w:t>w</w:t>
      </w:r>
      <w:del w:id="328" w:author="Hélène Fréville" w:date="2024-07-19T17:40:00Z">
        <w:r w:rsidDel="007501D4">
          <w:rPr>
            <w:lang w:val="en-GB"/>
          </w:rPr>
          <w:delText>h</w:delText>
        </w:r>
      </w:del>
      <w:r>
        <w:rPr>
          <w:lang w:val="en-GB"/>
        </w:rPr>
        <w:t xml:space="preserve">ere at the tillering stage at harvest. Temperatures were maintained </w:t>
      </w:r>
      <w:commentRangeStart w:id="329"/>
      <w:r>
        <w:rPr>
          <w:lang w:val="en-GB"/>
        </w:rPr>
        <w:t>around 20-25°C</w:t>
      </w:r>
      <w:commentRangeEnd w:id="329"/>
      <w:r w:rsidR="00154701">
        <w:rPr>
          <w:rStyle w:val="Marquedecommentaire"/>
        </w:rPr>
        <w:commentReference w:id="329"/>
      </w:r>
      <w:r>
        <w:rPr>
          <w:lang w:val="en-GB"/>
        </w:rPr>
        <w:t>, relative humidity around 70-80%, and photoperiod was set to 16h</w:t>
      </w:r>
      <w:ins w:id="330" w:author="Hélène Fréville" w:date="2024-07-19T18:18:00Z">
        <w:r w:rsidR="00154701">
          <w:rPr>
            <w:lang w:val="en-GB"/>
          </w:rPr>
          <w:t xml:space="preserve"> from </w:t>
        </w:r>
      </w:ins>
      <w:ins w:id="331" w:author="Hélène Fréville" w:date="2024-07-19T18:19:00Z">
        <w:r w:rsidR="00154701">
          <w:rPr>
            <w:lang w:val="en-GB"/>
          </w:rPr>
          <w:t>6am to 10pm,</w:t>
        </w:r>
      </w:ins>
      <w:r>
        <w:rPr>
          <w:lang w:val="en-GB"/>
        </w:rPr>
        <w:t xml:space="preserve"> with an average PAR of 330 µmol.m</w:t>
      </w:r>
      <w:r>
        <w:rPr>
          <w:vertAlign w:val="superscript"/>
          <w:lang w:val="en-GB"/>
        </w:rPr>
        <w:t>-</w:t>
      </w:r>
      <w:r>
        <w:rPr>
          <w:lang w:val="en-GB"/>
        </w:rPr>
        <w:t>².s</w:t>
      </w:r>
      <w:r>
        <w:rPr>
          <w:vertAlign w:val="superscript"/>
          <w:lang w:val="en-GB"/>
        </w:rPr>
        <w:t>-1</w:t>
      </w:r>
      <w:r>
        <w:rPr>
          <w:lang w:val="en-GB"/>
        </w:rPr>
        <w:t xml:space="preserve"> during the day. Seedlings were daily provided with a liquid nutrient solution that contained water, N, P, K and all micronutrients required for plant growth (see the description of the solution in </w:t>
      </w:r>
      <w:commentRangeStart w:id="332"/>
      <w:commentRangeStart w:id="333"/>
      <w:r>
        <w:rPr>
          <w:highlight w:val="yellow"/>
          <w:lang w:val="en-GB"/>
        </w:rPr>
        <w:t>Supplementary Table 2</w:t>
      </w:r>
      <w:commentRangeEnd w:id="332"/>
      <w:r>
        <w:commentReference w:id="332"/>
      </w:r>
      <w:commentRangeEnd w:id="333"/>
      <w:r w:rsidR="007D3FCB">
        <w:rPr>
          <w:rStyle w:val="Marquedecommentaire"/>
        </w:rPr>
        <w:commentReference w:id="333"/>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S treatment, the provision of nutritive solution was stopped on </w:t>
      </w:r>
      <w:del w:id="334" w:author="Hélène Fréville" w:date="2024-07-19T17:58:00Z">
        <w:r w:rsidDel="009C55B3">
          <w:rPr>
            <w:lang w:val="en-GB"/>
          </w:rPr>
          <w:delText xml:space="preserve">the </w:delText>
        </w:r>
      </w:del>
      <w:ins w:id="335" w:author="Hélène Fréville" w:date="2024-07-19T17:58:00Z">
        <w:r w:rsidR="009C55B3">
          <w:rPr>
            <w:lang w:val="en-GB"/>
          </w:rPr>
          <w:t xml:space="preserve">June </w:t>
        </w:r>
      </w:ins>
      <w:r>
        <w:rPr>
          <w:lang w:val="en-GB"/>
        </w:rPr>
        <w:t>28</w:t>
      </w:r>
      <w:r>
        <w:rPr>
          <w:vertAlign w:val="superscript"/>
          <w:lang w:val="en-GB"/>
        </w:rPr>
        <w:t>th</w:t>
      </w:r>
      <w:r>
        <w:rPr>
          <w:lang w:val="en-GB"/>
        </w:rPr>
        <w:t xml:space="preserve"> </w:t>
      </w:r>
      <w:del w:id="336" w:author="Hélène Fréville" w:date="2024-07-19T17:58:00Z">
        <w:r w:rsidDel="009C55B3">
          <w:rPr>
            <w:lang w:val="en-GB"/>
          </w:rPr>
          <w:delText xml:space="preserve">of June </w:delText>
        </w:r>
      </w:del>
      <w:r>
        <w:rPr>
          <w:lang w:val="en-GB"/>
        </w:rPr>
        <w:t>(four days after seedling transfer)</w:t>
      </w:r>
      <w:ins w:id="337" w:author="Hélène Fréville" w:date="2024-07-19T17:58:00Z">
        <w:r w:rsidR="009C55B3">
          <w:rPr>
            <w:lang w:val="en-GB"/>
          </w:rPr>
          <w:t>, causing</w:t>
        </w:r>
      </w:ins>
      <w:r>
        <w:rPr>
          <w:lang w:val="en-GB"/>
        </w:rPr>
        <w:t xml:space="preserve"> </w:t>
      </w:r>
      <w:del w:id="338" w:author="Hélène Fréville" w:date="2024-07-19T17:58:00Z">
        <w:r w:rsidDel="009C55B3">
          <w:rPr>
            <w:lang w:val="en-GB"/>
          </w:rPr>
          <w:delText xml:space="preserve">such that </w:delText>
        </w:r>
      </w:del>
      <w:r>
        <w:rPr>
          <w:lang w:val="en-GB"/>
        </w:rPr>
        <w:t xml:space="preserve">the water content </w:t>
      </w:r>
      <w:ins w:id="339" w:author="Hélène Fréville" w:date="2024-07-19T17:58:00Z">
        <w:r w:rsidR="009C55B3">
          <w:rPr>
            <w:lang w:val="en-GB"/>
          </w:rPr>
          <w:t xml:space="preserve">to </w:t>
        </w:r>
      </w:ins>
      <w:del w:id="340" w:author="Hélène Fréville" w:date="2024-07-19T17:58:00Z">
        <w:r w:rsidDel="009C55B3">
          <w:rPr>
            <w:lang w:val="en-GB"/>
          </w:rPr>
          <w:delText xml:space="preserve">progressively </w:delText>
        </w:r>
      </w:del>
      <w:r>
        <w:rPr>
          <w:lang w:val="en-GB"/>
        </w:rPr>
        <w:t>decrease</w:t>
      </w:r>
      <w:ins w:id="341" w:author="Hélène Fréville" w:date="2024-07-19T17:59:00Z">
        <w:r w:rsidR="009C55B3">
          <w:rPr>
            <w:lang w:val="en-GB"/>
          </w:rPr>
          <w:t>, ultimately</w:t>
        </w:r>
      </w:ins>
      <w:del w:id="342" w:author="Hélène Fréville" w:date="2024-07-19T17:58:00Z">
        <w:r w:rsidDel="009C55B3">
          <w:rPr>
            <w:lang w:val="en-GB"/>
          </w:rPr>
          <w:delText>d</w:delText>
        </w:r>
      </w:del>
      <w:r>
        <w:rPr>
          <w:lang w:val="en-GB"/>
        </w:rPr>
        <w:t xml:space="preserve"> </w:t>
      </w:r>
      <w:del w:id="343" w:author="Hélène Fréville" w:date="2024-07-19T17:59:00Z">
        <w:r w:rsidDel="009C55B3">
          <w:rPr>
            <w:lang w:val="en-GB"/>
          </w:rPr>
          <w:delText xml:space="preserve">to </w:delText>
        </w:r>
      </w:del>
      <w:r>
        <w:rPr>
          <w:lang w:val="en-GB"/>
        </w:rPr>
        <w:t>reach</w:t>
      </w:r>
      <w:ins w:id="344" w:author="Hélène Fréville" w:date="2024-07-19T17:59:00Z">
        <w:r w:rsidR="009C55B3">
          <w:rPr>
            <w:lang w:val="en-GB"/>
          </w:rPr>
          <w:t>ing</w:t>
        </w:r>
      </w:ins>
      <w:r>
        <w:rPr>
          <w:lang w:val="en-GB"/>
        </w:rPr>
        <w:t xml:space="preserve"> 55% of the full storage capacity by the end of the experiment (Supplementary Figure 1).</w:t>
      </w:r>
    </w:p>
    <w:p w14:paraId="5345761B" w14:textId="77777777" w:rsidR="00B629AA" w:rsidRDefault="00000000">
      <w:pPr>
        <w:pStyle w:val="Titre2"/>
        <w:rPr>
          <w:lang w:val="en-GB"/>
        </w:rPr>
      </w:pPr>
      <w:r>
        <w:rPr>
          <w:highlight w:val="yellow"/>
          <w:lang w:val="en-GB"/>
        </w:rPr>
        <w:t>Phenotyping</w:t>
      </w:r>
    </w:p>
    <w:p w14:paraId="2AD0D69B" w14:textId="4CEBE5AC" w:rsidR="00B629AA" w:rsidRDefault="00000000">
      <w:pPr>
        <w:rPr>
          <w:lang w:val="en-GB"/>
        </w:rPr>
      </w:pPr>
      <w:commentRangeStart w:id="345"/>
      <w:r>
        <w:rPr>
          <w:lang w:val="en-GB"/>
        </w:rPr>
        <w:t xml:space="preserve">Root traits were measured at the </w:t>
      </w:r>
      <w:proofErr w:type="spellStart"/>
      <w:r>
        <w:rPr>
          <w:lang w:val="en-GB"/>
        </w:rPr>
        <w:t>RhizoTube</w:t>
      </w:r>
      <w:proofErr w:type="spellEnd"/>
      <w:r>
        <w:rPr>
          <w:lang w:val="en-GB"/>
        </w:rPr>
        <w:t>® level based on image analysis</w:t>
      </w:r>
      <w:commentRangeEnd w:id="345"/>
      <w:r w:rsidR="002C187D">
        <w:rPr>
          <w:rStyle w:val="Marquedecommentaire"/>
        </w:rPr>
        <w:commentReference w:id="345"/>
      </w:r>
      <w:ins w:id="346" w:author="Hélène Fréville" w:date="2024-07-19T18:50:00Z">
        <w:r w:rsidR="00E51444">
          <w:rPr>
            <w:lang w:val="en-GB"/>
          </w:rPr>
          <w:t>, using i</w:t>
        </w:r>
      </w:ins>
      <w:del w:id="347" w:author="Hélène Fréville" w:date="2024-07-19T18:50:00Z">
        <w:r w:rsidDel="00E51444">
          <w:rPr>
            <w:lang w:val="en-GB"/>
          </w:rPr>
          <w:delText>. I</w:delText>
        </w:r>
      </w:del>
      <w:r>
        <w:rPr>
          <w:lang w:val="en-GB"/>
        </w:rPr>
        <w:t xml:space="preserve">mages </w:t>
      </w:r>
      <w:del w:id="348" w:author="Hélène Fréville" w:date="2024-07-19T18:50:00Z">
        <w:r w:rsidDel="00E51444">
          <w:rPr>
            <w:lang w:val="en-GB"/>
          </w:rPr>
          <w:delText xml:space="preserve">of each RhizoTube® were </w:delText>
        </w:r>
      </w:del>
      <w:r>
        <w:rPr>
          <w:lang w:val="en-GB"/>
        </w:rPr>
        <w:t>taken on the 15</w:t>
      </w:r>
      <w:r>
        <w:rPr>
          <w:vertAlign w:val="superscript"/>
          <w:lang w:val="en-GB"/>
        </w:rPr>
        <w:t>th</w:t>
      </w:r>
      <w:r>
        <w:rPr>
          <w:lang w:val="en-GB"/>
        </w:rPr>
        <w:t xml:space="preserve"> of July </w:t>
      </w:r>
      <w:commentRangeStart w:id="349"/>
      <w:r>
        <w:rPr>
          <w:lang w:val="en-GB"/>
        </w:rPr>
        <w:t>(i.e., one day before harvest)</w:t>
      </w:r>
      <w:commentRangeEnd w:id="349"/>
      <w:r w:rsidR="00E51444">
        <w:rPr>
          <w:rStyle w:val="Marquedecommentaire"/>
        </w:rPr>
        <w:commentReference w:id="349"/>
      </w:r>
      <w:r>
        <w:rPr>
          <w:lang w:val="en-GB"/>
        </w:rPr>
        <w:t xml:space="preserve">. </w:t>
      </w:r>
      <w:commentRangeStart w:id="350"/>
      <w:commentRangeStart w:id="351"/>
      <w:r>
        <w:rPr>
          <w:highlight w:val="yellow"/>
          <w:lang w:val="en-GB"/>
        </w:rPr>
        <w:t>DESCRPTION OF IMAGE ANALYSIS PROCESS</w:t>
      </w:r>
      <w:commentRangeEnd w:id="350"/>
      <w:r>
        <w:commentReference w:id="350"/>
      </w:r>
      <w:commentRangeEnd w:id="351"/>
      <w:r w:rsidR="00C645F2">
        <w:rPr>
          <w:rStyle w:val="Marquedecommentaire"/>
        </w:rPr>
        <w:commentReference w:id="351"/>
      </w:r>
      <w:r>
        <w:rPr>
          <w:lang w:val="en-GB"/>
        </w:rPr>
        <w:t>. Three</w:t>
      </w:r>
      <w:ins w:id="352" w:author="Hélène Fréville" w:date="2024-07-19T18:27:00Z">
        <w:r w:rsidR="00C645F2">
          <w:rPr>
            <w:lang w:val="en-GB"/>
          </w:rPr>
          <w:t xml:space="preserve"> root</w:t>
        </w:r>
      </w:ins>
      <w:r>
        <w:rPr>
          <w:lang w:val="en-GB"/>
        </w:rPr>
        <w:t xml:space="preserve"> traits were computed following image processing: root depth, </w:t>
      </w:r>
      <w:del w:id="353" w:author="Hélène Fréville" w:date="2024-07-19T18:28:00Z">
        <w:r w:rsidDel="00C645F2">
          <w:rPr>
            <w:lang w:val="en-GB"/>
          </w:rPr>
          <w:delText>which was</w:delText>
        </w:r>
      </w:del>
      <w:ins w:id="354" w:author="Hélène Fréville" w:date="2024-07-19T18:28:00Z">
        <w:r w:rsidR="00C645F2">
          <w:rPr>
            <w:lang w:val="en-GB"/>
          </w:rPr>
          <w:t>corresponding to</w:t>
        </w:r>
      </w:ins>
      <w:r>
        <w:rPr>
          <w:lang w:val="en-GB"/>
        </w:rPr>
        <w:t xml:space="preserve"> the distance between the top of the </w:t>
      </w:r>
      <w:proofErr w:type="spellStart"/>
      <w:r>
        <w:rPr>
          <w:lang w:val="en-GB"/>
        </w:rPr>
        <w:t>RhizoTube</w:t>
      </w:r>
      <w:proofErr w:type="spellEnd"/>
      <w:r>
        <w:rPr>
          <w:lang w:val="en-GB"/>
        </w:rPr>
        <w:t xml:space="preserve">® and the deepest root pixel; root length, </w:t>
      </w:r>
      <w:commentRangeStart w:id="355"/>
      <w:r>
        <w:rPr>
          <w:lang w:val="en-GB"/>
        </w:rPr>
        <w:t xml:space="preserve">which was </w:t>
      </w:r>
      <w:commentRangeEnd w:id="355"/>
      <w:r w:rsidR="00C645F2">
        <w:rPr>
          <w:rStyle w:val="Marquedecommentaire"/>
        </w:rPr>
        <w:commentReference w:id="355"/>
      </w:r>
      <w:r>
        <w:rPr>
          <w:lang w:val="en-GB"/>
        </w:rPr>
        <w:t>the total length of roots detected on the image; and root area</w:t>
      </w:r>
      <w:ins w:id="356" w:author="Hélène Fréville" w:date="2024-07-19T18:29:00Z">
        <w:r w:rsidR="00C645F2">
          <w:rPr>
            <w:lang w:val="en-GB"/>
          </w:rPr>
          <w:t>,</w:t>
        </w:r>
      </w:ins>
      <w:r>
        <w:rPr>
          <w:lang w:val="en-GB"/>
        </w:rPr>
        <w:t xml:space="preserve"> </w:t>
      </w:r>
      <w:del w:id="357" w:author="Hélène Fréville" w:date="2024-07-19T18:29:00Z">
        <w:r w:rsidDel="00C645F2">
          <w:rPr>
            <w:lang w:val="en-GB"/>
          </w:rPr>
          <w:delText xml:space="preserve">which was </w:delText>
        </w:r>
      </w:del>
      <w:r>
        <w:rPr>
          <w:lang w:val="en-GB"/>
        </w:rPr>
        <w:t xml:space="preserve">the 2D projected area of the total root </w:t>
      </w:r>
      <w:r>
        <w:rPr>
          <w:lang w:val="en-GB"/>
        </w:rPr>
        <w:lastRenderedPageBreak/>
        <w:t xml:space="preserve">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2FD8FBE5" w:rsidR="00B629AA" w:rsidRDefault="00000000">
      <w:pPr>
        <w:rPr>
          <w:lang w:val="en-GB"/>
        </w:rPr>
      </w:pPr>
      <w:r>
        <w:rPr>
          <w:lang w:val="en-GB"/>
        </w:rPr>
        <w:t xml:space="preserve">At harvest, </w:t>
      </w:r>
      <w:del w:id="358" w:author="Hélène Fréville" w:date="2024-07-19T18:30:00Z">
        <w:r w:rsidDel="00C4458B">
          <w:rPr>
            <w:lang w:val="en-GB"/>
          </w:rPr>
          <w:delText>plants were</w:delText>
        </w:r>
      </w:del>
      <w:ins w:id="359" w:author="Hélène Fréville" w:date="2024-07-19T18:30:00Z">
        <w:r w:rsidR="00C4458B">
          <w:rPr>
            <w:lang w:val="en-GB"/>
          </w:rPr>
          <w:t>we</w:t>
        </w:r>
      </w:ins>
      <w:r>
        <w:rPr>
          <w:lang w:val="en-GB"/>
        </w:rPr>
        <w:t xml:space="preserve"> extracted </w:t>
      </w:r>
      <w:ins w:id="360" w:author="Hélène Fréville" w:date="2024-07-19T18:30:00Z">
        <w:r w:rsidR="00C4458B">
          <w:rPr>
            <w:lang w:val="en-GB"/>
          </w:rPr>
          <w:t>plant</w:t>
        </w:r>
      </w:ins>
      <w:ins w:id="361" w:author="Hélène Fréville" w:date="2024-07-19T18:32:00Z">
        <w:r w:rsidR="00C4458B">
          <w:rPr>
            <w:lang w:val="en-GB"/>
          </w:rPr>
          <w:t>s</w:t>
        </w:r>
      </w:ins>
      <w:ins w:id="362" w:author="Hélène Fréville" w:date="2024-07-19T18:30:00Z">
        <w:r w:rsidR="00C4458B">
          <w:rPr>
            <w:lang w:val="en-GB"/>
          </w:rPr>
          <w:t xml:space="preserve"> </w:t>
        </w:r>
      </w:ins>
      <w:r>
        <w:rPr>
          <w:lang w:val="en-GB"/>
        </w:rPr>
        <w:t xml:space="preserve">from the </w:t>
      </w:r>
      <w:proofErr w:type="spellStart"/>
      <w:r>
        <w:rPr>
          <w:lang w:val="en-GB"/>
        </w:rPr>
        <w:t>RhizoTubes</w:t>
      </w:r>
      <w:proofErr w:type="spellEnd"/>
      <w:r>
        <w:rPr>
          <w:lang w:val="en-GB"/>
        </w:rPr>
        <w:t xml:space="preserve">® </w:t>
      </w:r>
      <w:ins w:id="363" w:author="Hélène Fréville" w:date="2024-07-19T18:33:00Z">
        <w:r w:rsidR="00C4458B">
          <w:rPr>
            <w:lang w:val="en-GB"/>
          </w:rPr>
          <w:t>by carefully sepa</w:t>
        </w:r>
      </w:ins>
      <w:ins w:id="364" w:author="Hélène Fréville" w:date="2024-07-19T18:34:00Z">
        <w:r w:rsidR="00C4458B">
          <w:rPr>
            <w:lang w:val="en-GB"/>
          </w:rPr>
          <w:t xml:space="preserve">rating their rooting systems. For each plant, </w:t>
        </w:r>
      </w:ins>
      <w:del w:id="365" w:author="Hélène Fréville" w:date="2024-07-19T18:34:00Z">
        <w:r w:rsidDel="00C4458B">
          <w:rPr>
            <w:lang w:val="en-GB"/>
          </w:rPr>
          <w:delText xml:space="preserve">and </w:delText>
        </w:r>
      </w:del>
      <w:r>
        <w:rPr>
          <w:lang w:val="en-GB"/>
        </w:rPr>
        <w:t>we counted the number of leaves on the main tiller (hereafter “# leaves”) and the total number of tillers (hereafter “# tillers”)</w:t>
      </w:r>
      <w:del w:id="366" w:author="Hélène Fréville" w:date="2024-07-19T18:34:00Z">
        <w:r w:rsidDel="00C4458B">
          <w:rPr>
            <w:lang w:val="en-GB"/>
          </w:rPr>
          <w:delText xml:space="preserve"> on each plant</w:delText>
        </w:r>
      </w:del>
      <w:r>
        <w:rPr>
          <w:lang w:val="en-GB"/>
        </w:rPr>
        <w:t xml:space="preserve">. Above and belowground biomass were </w:t>
      </w:r>
      <w:ins w:id="367" w:author="Hélène Fréville" w:date="2024-07-19T19:12:00Z">
        <w:r w:rsidR="00586075">
          <w:rPr>
            <w:lang w:val="en-GB"/>
          </w:rPr>
          <w:t xml:space="preserve">then </w:t>
        </w:r>
      </w:ins>
      <w:r>
        <w:rPr>
          <w:lang w:val="en-GB"/>
        </w:rPr>
        <w:t xml:space="preserve">separated and dried at </w:t>
      </w:r>
      <w:commentRangeStart w:id="368"/>
      <w:commentRangeStart w:id="369"/>
      <w:r>
        <w:rPr>
          <w:highlight w:val="yellow"/>
          <w:lang w:val="en-GB"/>
        </w:rPr>
        <w:t>XX °C</w:t>
      </w:r>
      <w:r>
        <w:rPr>
          <w:lang w:val="en-GB"/>
        </w:rPr>
        <w:t xml:space="preserve"> during </w:t>
      </w:r>
      <w:r>
        <w:rPr>
          <w:highlight w:val="yellow"/>
          <w:lang w:val="en-GB"/>
        </w:rPr>
        <w:t>XX days</w:t>
      </w:r>
      <w:r>
        <w:rPr>
          <w:lang w:val="en-GB"/>
        </w:rPr>
        <w:t xml:space="preserve"> </w:t>
      </w:r>
      <w:commentRangeEnd w:id="368"/>
      <w:r>
        <w:commentReference w:id="368"/>
      </w:r>
      <w:commentRangeEnd w:id="369"/>
      <w:r w:rsidR="007D513A">
        <w:rPr>
          <w:rStyle w:val="Marquedecommentaire"/>
        </w:rPr>
        <w:commentReference w:id="369"/>
      </w:r>
      <w:r>
        <w:rPr>
          <w:lang w:val="en-GB"/>
        </w:rPr>
        <w:t xml:space="preserve">before weighing to determine shoot biomass, root biomass, </w:t>
      </w:r>
      <w:proofErr w:type="spellStart"/>
      <w:r>
        <w:rPr>
          <w:lang w:val="en-GB"/>
        </w:rPr>
        <w:t>root:shoot</w:t>
      </w:r>
      <w:proofErr w:type="spellEnd"/>
      <w:r>
        <w:rPr>
          <w:lang w:val="en-GB"/>
        </w:rPr>
        <w:t xml:space="preserve"> ratio, and total biomass. Leaf nitrogen content (hereafter “leaf N”) was measured with Near-Infrared Spectrometry (NIRS)</w:t>
      </w:r>
      <w:ins w:id="370" w:author="Martin Ecarnot" w:date="2024-05-29T17:39:00Z">
        <w:del w:id="371" w:author="Hélène Fréville" w:date="2024-07-19T18:47:00Z">
          <w:r w:rsidDel="007D513A">
            <w:rPr>
              <w:lang w:val="en-GB"/>
            </w:rPr>
            <w:delText>.</w:delText>
          </w:r>
        </w:del>
        <w:r>
          <w:rPr>
            <w:lang w:val="en-GB"/>
          </w:rPr>
          <w:t xml:space="preserve">, with the </w:t>
        </w:r>
        <w:proofErr w:type="spellStart"/>
        <w:r>
          <w:rPr>
            <w:lang w:val="en-GB"/>
          </w:rPr>
          <w:t>Fieldspec</w:t>
        </w:r>
        <w:proofErr w:type="spellEnd"/>
        <w:r>
          <w:rPr>
            <w:lang w:val="en-GB"/>
          </w:rPr>
          <w:t xml:space="preserve"> 2500© (Analytical Spectral Devices, Inc. (ASD), Boulder, CO, USA)</w:t>
        </w:r>
        <w:del w:id="372" w:author="Hélène Fréville" w:date="2024-07-19T18:48:00Z">
          <w:r w:rsidDel="007D513A">
            <w:rPr>
              <w:lang w:val="en-GB"/>
            </w:rPr>
            <w:delText>,</w:delText>
          </w:r>
        </w:del>
        <w:r>
          <w:rPr>
            <w:lang w:val="en-GB"/>
          </w:rPr>
          <w:t xml:space="preserve"> spectrometer</w:t>
        </w:r>
      </w:ins>
      <w:r>
        <w:rPr>
          <w:lang w:val="en-GB"/>
        </w:rPr>
        <w:t xml:space="preserve">. We measured one NIR spectrum per leaf per plant in each </w:t>
      </w:r>
      <w:proofErr w:type="spellStart"/>
      <w:r>
        <w:rPr>
          <w:lang w:val="en-GB"/>
        </w:rPr>
        <w:t>RhizoTube</w:t>
      </w:r>
      <w:proofErr w:type="spellEnd"/>
      <w:r>
        <w:rPr>
          <w:lang w:val="en-GB"/>
        </w:rPr>
        <w:t xml:space="preserve">® (i.e., six spectrum per </w:t>
      </w:r>
      <w:proofErr w:type="spellStart"/>
      <w:r>
        <w:rPr>
          <w:lang w:val="en-GB"/>
        </w:rPr>
        <w:t>RhizoTube</w:t>
      </w:r>
      <w:proofErr w:type="spellEnd"/>
      <w:r>
        <w:rPr>
          <w:lang w:val="en-GB"/>
        </w:rPr>
        <w:t>®). NIRS measurements were done one day before the harvest (i.e., on the 15</w:t>
      </w:r>
      <w:r>
        <w:rPr>
          <w:vertAlign w:val="superscript"/>
          <w:lang w:val="en-GB"/>
        </w:rPr>
        <w:t>th</w:t>
      </w:r>
      <w:r>
        <w:rPr>
          <w:lang w:val="en-GB"/>
        </w:rPr>
        <w:t xml:space="preserve"> for the </w:t>
      </w:r>
      <w:proofErr w:type="spellStart"/>
      <w:r>
        <w:rPr>
          <w:lang w:val="en-GB"/>
        </w:rPr>
        <w:t>Rhizotubes</w:t>
      </w:r>
      <w:proofErr w:type="spellEnd"/>
      <w:r>
        <w:rPr>
          <w:lang w:val="en-GB"/>
        </w:rPr>
        <w:t xml:space="preserve"> harvested on the 16</w:t>
      </w:r>
      <w:r>
        <w:rPr>
          <w:vertAlign w:val="superscript"/>
          <w:lang w:val="en-GB"/>
        </w:rPr>
        <w:t>th</w:t>
      </w:r>
      <w:r>
        <w:rPr>
          <w:lang w:val="en-GB"/>
        </w:rPr>
        <w:t>, on the 16</w:t>
      </w:r>
      <w:r>
        <w:rPr>
          <w:vertAlign w:val="superscript"/>
          <w:lang w:val="en-GB"/>
        </w:rPr>
        <w:t>th</w:t>
      </w:r>
      <w:r>
        <w:rPr>
          <w:lang w:val="en-GB"/>
        </w:rPr>
        <w:t xml:space="preserve"> for the </w:t>
      </w:r>
      <w:proofErr w:type="spellStart"/>
      <w:r>
        <w:rPr>
          <w:lang w:val="en-GB"/>
        </w:rPr>
        <w:t>RhizoTubes</w:t>
      </w:r>
      <w:proofErr w:type="spellEnd"/>
      <w:r>
        <w:rPr>
          <w:lang w:val="en-GB"/>
        </w:rPr>
        <w:t>® harvested on the 17</w:t>
      </w:r>
      <w:r>
        <w:rPr>
          <w:vertAlign w:val="superscript"/>
          <w:lang w:val="en-GB"/>
        </w:rPr>
        <w:t>th</w:t>
      </w:r>
      <w:r>
        <w:rPr>
          <w:lang w:val="en-GB"/>
        </w:rPr>
        <w:t>, etc).</w:t>
      </w:r>
      <w:ins w:id="373" w:author="Martin Ecarnot" w:date="2024-05-29T17:47:00Z">
        <w:r>
          <w:rPr>
            <w:lang w:val="en-GB"/>
          </w:rPr>
          <w:t xml:space="preserve"> </w:t>
        </w:r>
        <w:commentRangeStart w:id="374"/>
        <w:r>
          <w:rPr>
            <w:lang w:val="en-GB"/>
          </w:rPr>
          <w:t>NIR spectra we</w:t>
        </w:r>
      </w:ins>
      <w:ins w:id="375" w:author="Martin Ecarnot" w:date="2024-05-29T17:48:00Z">
        <w:r>
          <w:rPr>
            <w:lang w:val="en-GB"/>
          </w:rPr>
          <w:t xml:space="preserve">re converted to nitrogen content using the calibration </w:t>
        </w:r>
        <w:proofErr w:type="spellStart"/>
        <w:r>
          <w:rPr>
            <w:lang w:val="en-GB"/>
          </w:rPr>
          <w:t>descibed</w:t>
        </w:r>
        <w:proofErr w:type="spellEnd"/>
        <w:r>
          <w:rPr>
            <w:lang w:val="en-GB"/>
          </w:rPr>
          <w:t xml:space="preserve"> in </w:t>
        </w:r>
        <w:proofErr w:type="spellStart"/>
        <w:r>
          <w:rPr>
            <w:lang w:val="en-GB"/>
          </w:rPr>
          <w:t>Ecarnot</w:t>
        </w:r>
        <w:proofErr w:type="spellEnd"/>
        <w:r>
          <w:rPr>
            <w:lang w:val="en-GB"/>
          </w:rPr>
          <w:t xml:space="preserve"> et al</w:t>
        </w:r>
      </w:ins>
      <w:commentRangeEnd w:id="374"/>
      <w:ins w:id="376" w:author="Martin Ecarnot" w:date="2024-05-29T17:49:00Z">
        <w:r>
          <w:commentReference w:id="374"/>
        </w:r>
        <w:r>
          <w:rPr>
            <w:lang w:val="en-GB"/>
          </w:rPr>
          <w:t>.</w:t>
        </w:r>
      </w:ins>
      <w:r>
        <w:rPr>
          <w:lang w:val="en-GB"/>
        </w:rPr>
        <w:t xml:space="preserve"> </w:t>
      </w:r>
      <w:commentRangeStart w:id="377"/>
      <w:r>
        <w:rPr>
          <w:highlight w:val="yellow"/>
          <w:lang w:val="en-GB"/>
        </w:rPr>
        <w:t>DESCRPTION OF LEAF N COMPUTATION FROM NIRS</w:t>
      </w:r>
      <w:r>
        <w:rPr>
          <w:lang w:val="en-GB"/>
        </w:rPr>
        <w:t xml:space="preserve">. </w:t>
      </w:r>
      <w:commentRangeEnd w:id="377"/>
      <w:r>
        <w:commentReference w:id="377"/>
      </w:r>
      <w:commentRangeStart w:id="378"/>
      <w:r>
        <w:rPr>
          <w:lang w:val="en-GB"/>
        </w:rPr>
        <w:t xml:space="preserve">Because root traits could only be computed at the </w:t>
      </w:r>
      <w:proofErr w:type="spellStart"/>
      <w:r>
        <w:rPr>
          <w:lang w:val="en-GB"/>
        </w:rPr>
        <w:t>RhizoTube</w:t>
      </w:r>
      <w:proofErr w:type="spellEnd"/>
      <w:r>
        <w:rPr>
          <w:lang w:val="en-GB"/>
        </w:rPr>
        <w:t xml:space="preserve">® level, we pooled aboveground traits either by summing (# leaves, # tillers, shoot biomass, root biomass, total biomass) or averaging (leaf N) the trait values of the six plants to </w:t>
      </w:r>
      <w:del w:id="379" w:author="Hélène Fréville" w:date="2024-07-19T18:55:00Z">
        <w:r w:rsidDel="00E51444">
          <w:rPr>
            <w:lang w:val="en-GB"/>
          </w:rPr>
          <w:delText xml:space="preserve">get </w:delText>
        </w:r>
      </w:del>
      <w:ins w:id="380" w:author="Hélène Fréville" w:date="2024-07-19T18:55:00Z">
        <w:r w:rsidR="00E51444">
          <w:rPr>
            <w:lang w:val="en-GB"/>
          </w:rPr>
          <w:t xml:space="preserve">obtain </w:t>
        </w:r>
      </w:ins>
      <w:r>
        <w:rPr>
          <w:lang w:val="en-GB"/>
        </w:rPr>
        <w:t xml:space="preserve">one trait value per </w:t>
      </w:r>
      <w:proofErr w:type="spellStart"/>
      <w:r>
        <w:rPr>
          <w:lang w:val="en-GB"/>
        </w:rPr>
        <w:t>RhizoTube</w:t>
      </w:r>
      <w:proofErr w:type="spellEnd"/>
      <w:r>
        <w:rPr>
          <w:lang w:val="en-GB"/>
        </w:rPr>
        <w:t xml:space="preserve">®. </w:t>
      </w:r>
      <w:proofErr w:type="spellStart"/>
      <w:r>
        <w:rPr>
          <w:lang w:val="en-GB"/>
        </w:rPr>
        <w:t>Root:shoot</w:t>
      </w:r>
      <w:proofErr w:type="spellEnd"/>
      <w:r>
        <w:rPr>
          <w:lang w:val="en-GB"/>
        </w:rPr>
        <w:t xml:space="preserve"> ratio was also computed at the </w:t>
      </w:r>
      <w:proofErr w:type="spellStart"/>
      <w:r>
        <w:rPr>
          <w:lang w:val="en-GB"/>
        </w:rPr>
        <w:t>RhizoTube</w:t>
      </w:r>
      <w:proofErr w:type="spellEnd"/>
      <w:r>
        <w:rPr>
          <w:lang w:val="en-GB"/>
        </w:rPr>
        <w:t xml:space="preserve">® level by dividing the total root biomass by the total shoot biomass of the </w:t>
      </w:r>
      <w:proofErr w:type="spellStart"/>
      <w:r>
        <w:rPr>
          <w:lang w:val="en-GB"/>
        </w:rPr>
        <w:t>RhizoTube</w:t>
      </w:r>
      <w:proofErr w:type="spellEnd"/>
      <w:r>
        <w:rPr>
          <w:lang w:val="en-GB"/>
        </w:rPr>
        <w:t>®.</w:t>
      </w:r>
      <w:commentRangeEnd w:id="378"/>
      <w:r w:rsidR="00586075">
        <w:rPr>
          <w:rStyle w:val="Marquedecommentaire"/>
        </w:rPr>
        <w:commentReference w:id="378"/>
      </w:r>
    </w:p>
    <w:p w14:paraId="46A05E8C" w14:textId="77777777" w:rsidR="00B629AA" w:rsidRDefault="00000000">
      <w:pPr>
        <w:pStyle w:val="Titre2"/>
        <w:rPr>
          <w:lang w:val="en-GB"/>
        </w:rPr>
      </w:pPr>
      <w:r>
        <w:rPr>
          <w:lang w:val="en-GB"/>
        </w:rPr>
        <w:t>Statistical analysis</w:t>
      </w:r>
    </w:p>
    <w:p w14:paraId="11580125" w14:textId="77777777" w:rsidR="00B629AA" w:rsidRDefault="00000000">
      <w:pPr>
        <w:rPr>
          <w:lang w:val="en-GB"/>
        </w:rPr>
      </w:pPr>
      <w:r>
        <w:rPr>
          <w:lang w:val="en-GB"/>
        </w:rPr>
        <w:t xml:space="preserve">Unless otherwise stated, we performed all statistical analyses with R v. 4.3.2 </w:t>
      </w:r>
      <w:r>
        <w:fldChar w:fldCharType="begin"/>
      </w:r>
      <w:r>
        <w:rPr>
          <w:lang w:val="en-GB"/>
        </w:rPr>
        <w:instrText>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w:instrText>
      </w:r>
      <w:r>
        <w:rPr>
          <w:lang w:val="en-GB"/>
        </w:rPr>
        <w:fldChar w:fldCharType="separate"/>
      </w:r>
      <w:r>
        <w:rPr>
          <w:rFonts w:cs="Times New Roman"/>
          <w:lang w:val="en-GB"/>
        </w:rPr>
        <w:t>(R Core Team 2019)</w:t>
      </w:r>
      <w:r>
        <w:rPr>
          <w:lang w:val="en-GB"/>
        </w:rPr>
        <w:fldChar w:fldCharType="end"/>
      </w:r>
      <w:r>
        <w:rPr>
          <w:lang w:val="en-GB"/>
        </w:rPr>
        <w:t>.</w:t>
      </w:r>
    </w:p>
    <w:p w14:paraId="7830AB93" w14:textId="2239AC98" w:rsidR="00B629AA" w:rsidRDefault="00000000">
      <w:pPr>
        <w:rPr>
          <w:lang w:val="en-GB"/>
        </w:rPr>
      </w:pPr>
      <w:r>
        <w:rPr>
          <w:lang w:val="en-GB"/>
        </w:rPr>
        <w:t xml:space="preserve">We first tested the effect of the treatment </w:t>
      </w:r>
      <w:commentRangeStart w:id="381"/>
      <w:ins w:id="382" w:author="Hélène Fréville" w:date="2024-07-23T09:12:00Z">
        <w:r w:rsidR="00AC1742">
          <w:rPr>
            <w:lang w:val="en-GB"/>
          </w:rPr>
          <w:t>(</w:t>
        </w:r>
      </w:ins>
      <w:ins w:id="383" w:author="Hélène Fréville" w:date="2024-07-23T09:18:00Z">
        <w:r w:rsidR="00F42D13">
          <w:rPr>
            <w:lang w:val="en-GB"/>
          </w:rPr>
          <w:t>c</w:t>
        </w:r>
      </w:ins>
      <w:ins w:id="384" w:author="Hélène Fréville" w:date="2024-07-23T09:14:00Z">
        <w:r w:rsidR="00AC1742">
          <w:rPr>
            <w:lang w:val="en-GB"/>
          </w:rPr>
          <w:t>ontrol</w:t>
        </w:r>
      </w:ins>
      <w:ins w:id="385" w:author="Hélène Fréville" w:date="2024-07-23T09:16:00Z">
        <w:r w:rsidR="00AC1742">
          <w:rPr>
            <w:lang w:val="en-GB"/>
          </w:rPr>
          <w:t xml:space="preserve"> </w:t>
        </w:r>
        <w:r w:rsidR="00AC1742" w:rsidRPr="00AC1742">
          <w:rPr>
            <w:i/>
            <w:iCs/>
            <w:lang w:val="en-GB"/>
          </w:rPr>
          <w:t>vs</w:t>
        </w:r>
      </w:ins>
      <w:ins w:id="386" w:author="Hélène Fréville" w:date="2024-07-23T09:14:00Z">
        <w:r w:rsidR="00AC1742">
          <w:rPr>
            <w:lang w:val="en-GB"/>
          </w:rPr>
          <w:t xml:space="preserve"> </w:t>
        </w:r>
      </w:ins>
      <w:ins w:id="387" w:author="Hélène Fréville" w:date="2024-07-23T09:18:00Z">
        <w:r w:rsidR="00F42D13">
          <w:rPr>
            <w:lang w:val="en-GB"/>
          </w:rPr>
          <w:t>s</w:t>
        </w:r>
      </w:ins>
      <w:ins w:id="388" w:author="Hélène Fréville" w:date="2024-07-23T09:14:00Z">
        <w:r w:rsidR="00AC1742">
          <w:rPr>
            <w:lang w:val="en-GB"/>
          </w:rPr>
          <w:t>tress</w:t>
        </w:r>
      </w:ins>
      <w:ins w:id="389" w:author="Hélène Fréville" w:date="2024-07-23T09:15:00Z">
        <w:r w:rsidR="00AC1742">
          <w:rPr>
            <w:lang w:val="en-GB"/>
          </w:rPr>
          <w:t>ed</w:t>
        </w:r>
        <w:commentRangeEnd w:id="381"/>
        <w:r w:rsidR="00AC1742">
          <w:rPr>
            <w:rStyle w:val="Marquedecommentaire"/>
          </w:rPr>
          <w:commentReference w:id="381"/>
        </w:r>
        <w:r w:rsidR="00AC1742">
          <w:rPr>
            <w:lang w:val="en-GB"/>
          </w:rPr>
          <w:t>)</w:t>
        </w:r>
      </w:ins>
      <w:ins w:id="390" w:author="Hélène Fréville" w:date="2024-07-23T09:12:00Z">
        <w:r w:rsidR="00AC1742">
          <w:rPr>
            <w:lang w:val="en-GB"/>
          </w:rPr>
          <w:t xml:space="preserve"> </w:t>
        </w:r>
      </w:ins>
      <w:commentRangeStart w:id="391"/>
      <w:r>
        <w:rPr>
          <w:lang w:val="en-GB"/>
        </w:rPr>
        <w:t xml:space="preserve">and the </w:t>
      </w:r>
      <w:commentRangeStart w:id="392"/>
      <w:r>
        <w:rPr>
          <w:lang w:val="en-GB"/>
        </w:rPr>
        <w:t xml:space="preserve">stand type </w:t>
      </w:r>
      <w:commentRangeEnd w:id="392"/>
      <w:r w:rsidR="00AC1742">
        <w:rPr>
          <w:rStyle w:val="Marquedecommentaire"/>
        </w:rPr>
        <w:commentReference w:id="392"/>
      </w:r>
      <w:ins w:id="393" w:author="Hélène Fréville" w:date="2024-07-23T09:13:00Z">
        <w:r w:rsidR="00AC1742">
          <w:rPr>
            <w:lang w:val="en-GB"/>
          </w:rPr>
          <w:t>(pure</w:t>
        </w:r>
      </w:ins>
      <w:ins w:id="394" w:author="Hélène Fréville" w:date="2024-07-23T09:16:00Z">
        <w:r w:rsidR="00AC1742">
          <w:rPr>
            <w:lang w:val="en-GB"/>
          </w:rPr>
          <w:t xml:space="preserve"> </w:t>
        </w:r>
        <w:r w:rsidR="00AC1742" w:rsidRPr="00AC1742">
          <w:rPr>
            <w:i/>
            <w:iCs/>
            <w:lang w:val="en-GB"/>
          </w:rPr>
          <w:t>vs</w:t>
        </w:r>
      </w:ins>
      <w:ins w:id="395" w:author="Hélène Fréville" w:date="2024-07-23T09:13:00Z">
        <w:r w:rsidR="00AC1742">
          <w:rPr>
            <w:lang w:val="en-GB"/>
          </w:rPr>
          <w:t xml:space="preserve"> mixed) </w:t>
        </w:r>
      </w:ins>
      <w:r>
        <w:rPr>
          <w:lang w:val="en-GB"/>
        </w:rPr>
        <w:t>on the different traits and biomass components (above and belowground)</w:t>
      </w:r>
      <w:commentRangeEnd w:id="391"/>
      <w:r w:rsidR="004E758B">
        <w:rPr>
          <w:rStyle w:val="Marquedecommentaire"/>
        </w:rPr>
        <w:commentReference w:id="391"/>
      </w:r>
      <w:r>
        <w:rPr>
          <w:lang w:val="en-GB"/>
        </w:rPr>
        <w:t xml:space="preserve">. We used mixed linear models with a given trait or biomass component as the response variable, </w:t>
      </w:r>
      <w:del w:id="396" w:author="Hélène Fréville" w:date="2024-07-23T09:19:00Z">
        <w:r w:rsidDel="00F42D13">
          <w:rPr>
            <w:lang w:val="en-GB"/>
          </w:rPr>
          <w:delText xml:space="preserve">the </w:delText>
        </w:r>
      </w:del>
      <w:r>
        <w:rPr>
          <w:lang w:val="en-GB"/>
        </w:rPr>
        <w:t>treatment</w:t>
      </w:r>
      <w:del w:id="397" w:author="Hélène Fréville" w:date="2024-07-23T09:18:00Z">
        <w:r w:rsidDel="00F42D13">
          <w:rPr>
            <w:lang w:val="en-GB"/>
          </w:rPr>
          <w:delText xml:space="preserve"> (C vs S)</w:delText>
        </w:r>
      </w:del>
      <w:r>
        <w:rPr>
          <w:lang w:val="en-GB"/>
        </w:rPr>
        <w:t xml:space="preserve">, </w:t>
      </w:r>
      <w:del w:id="398" w:author="Hélène Fréville" w:date="2024-07-23T09:20:00Z">
        <w:r w:rsidDel="00F42D13">
          <w:rPr>
            <w:lang w:val="en-GB"/>
          </w:rPr>
          <w:delText xml:space="preserve">the </w:delText>
        </w:r>
      </w:del>
      <w:r>
        <w:rPr>
          <w:lang w:val="en-GB"/>
        </w:rPr>
        <w:t xml:space="preserve">stand type </w:t>
      </w:r>
      <w:del w:id="399" w:author="Hélène Fréville" w:date="2024-07-23T09:20:00Z">
        <w:r w:rsidDel="00F42D13">
          <w:rPr>
            <w:lang w:val="en-GB"/>
          </w:rPr>
          <w:delText xml:space="preserve">(pure vs mixed) </w:delText>
        </w:r>
      </w:del>
      <w:r>
        <w:rPr>
          <w:lang w:val="en-GB"/>
        </w:rPr>
        <w:t xml:space="preserve">and their interaction as fixed effects. </w:t>
      </w:r>
      <w:del w:id="400" w:author="Hélène Fréville" w:date="2024-07-23T09:21:00Z">
        <w:r w:rsidDel="00F42D13">
          <w:rPr>
            <w:lang w:val="en-GB"/>
          </w:rPr>
          <w:delText>We hypothesized that</w:delText>
        </w:r>
      </w:del>
      <w:ins w:id="401" w:author="Hélène Fréville" w:date="2024-07-23T09:21:00Z">
        <w:r w:rsidR="00F42D13">
          <w:rPr>
            <w:lang w:val="en-GB"/>
          </w:rPr>
          <w:t>To test whether</w:t>
        </w:r>
      </w:ins>
      <w:r>
        <w:rPr>
          <w:lang w:val="en-GB"/>
        </w:rPr>
        <w:t xml:space="preserve"> </w:t>
      </w:r>
      <w:del w:id="402" w:author="Hélène Fréville" w:date="2024-07-23T09:21:00Z">
        <w:r w:rsidDel="00F42D13">
          <w:rPr>
            <w:lang w:val="en-GB"/>
          </w:rPr>
          <w:delText xml:space="preserve">the </w:delText>
        </w:r>
      </w:del>
      <w:del w:id="403" w:author="Hélène Fréville" w:date="2024-07-23T09:22:00Z">
        <w:r w:rsidDel="00F42D13">
          <w:rPr>
            <w:lang w:val="en-GB"/>
          </w:rPr>
          <w:delText xml:space="preserve">different </w:delText>
        </w:r>
      </w:del>
      <w:r>
        <w:rPr>
          <w:lang w:val="en-GB"/>
        </w:rPr>
        <w:t xml:space="preserve">stands </w:t>
      </w:r>
      <w:del w:id="404" w:author="Hélène Fréville" w:date="2024-07-23T09:21:00Z">
        <w:r w:rsidDel="00F42D13">
          <w:rPr>
            <w:lang w:val="en-GB"/>
          </w:rPr>
          <w:delText>could have</w:delText>
        </w:r>
      </w:del>
      <w:del w:id="405" w:author="Hélène Fréville" w:date="2024-07-23T09:22:00Z">
        <w:r w:rsidDel="00F42D13">
          <w:rPr>
            <w:lang w:val="en-GB"/>
          </w:rPr>
          <w:delText xml:space="preserve"> </w:delText>
        </w:r>
      </w:del>
      <w:r>
        <w:rPr>
          <w:lang w:val="en-GB"/>
        </w:rPr>
        <w:t>differ</w:t>
      </w:r>
      <w:del w:id="406" w:author="Hélène Fréville" w:date="2024-07-23T09:22:00Z">
        <w:r w:rsidDel="00F42D13">
          <w:rPr>
            <w:lang w:val="en-GB"/>
          </w:rPr>
          <w:delText>ent</w:delText>
        </w:r>
      </w:del>
      <w:ins w:id="407" w:author="Hélène Fréville" w:date="2024-07-23T09:22:00Z">
        <w:r w:rsidR="00F42D13">
          <w:rPr>
            <w:lang w:val="en-GB"/>
          </w:rPr>
          <w:t>ed</w:t>
        </w:r>
      </w:ins>
      <w:r>
        <w:rPr>
          <w:lang w:val="en-GB"/>
        </w:rPr>
        <w:t xml:space="preserve"> </w:t>
      </w:r>
      <w:del w:id="408" w:author="Hélène Fréville" w:date="2024-07-23T09:22:00Z">
        <w:r w:rsidDel="00F42D13">
          <w:rPr>
            <w:lang w:val="en-GB"/>
          </w:rPr>
          <w:delText xml:space="preserve">average values </w:delText>
        </w:r>
      </w:del>
      <w:r>
        <w:rPr>
          <w:lang w:val="en-GB"/>
        </w:rPr>
        <w:t xml:space="preserve">across treatment and </w:t>
      </w:r>
      <w:ins w:id="409" w:author="Hélène Fréville" w:date="2024-07-23T09:28:00Z">
        <w:r w:rsidR="00F42D13">
          <w:rPr>
            <w:lang w:val="en-GB"/>
          </w:rPr>
          <w:t xml:space="preserve">displayed </w:t>
        </w:r>
      </w:ins>
      <w:r>
        <w:rPr>
          <w:lang w:val="en-GB"/>
        </w:rPr>
        <w:t>different responses to the treatment depending on their cultivar composition</w:t>
      </w:r>
      <w:ins w:id="410" w:author="Hélène Fréville" w:date="2024-07-23T09:28:00Z">
        <w:r w:rsidR="00F42D13">
          <w:rPr>
            <w:lang w:val="en-GB"/>
          </w:rPr>
          <w:t xml:space="preserve">, </w:t>
        </w:r>
      </w:ins>
      <w:del w:id="411" w:author="Hélène Fréville" w:date="2024-07-23T09:28:00Z">
        <w:r w:rsidDel="00F42D13">
          <w:rPr>
            <w:lang w:val="en-GB"/>
          </w:rPr>
          <w:delText>. W</w:delText>
        </w:r>
      </w:del>
      <w:ins w:id="412" w:author="Hélène Fréville" w:date="2024-07-23T09:28:00Z">
        <w:r w:rsidR="00F42D13">
          <w:rPr>
            <w:lang w:val="en-GB"/>
          </w:rPr>
          <w:t>w</w:t>
        </w:r>
      </w:ins>
      <w:r>
        <w:rPr>
          <w:lang w:val="en-GB"/>
        </w:rPr>
        <w:t xml:space="preserve">e </w:t>
      </w:r>
      <w:del w:id="413" w:author="Hélène Fréville" w:date="2024-07-23T09:28:00Z">
        <w:r w:rsidDel="00F42D13">
          <w:rPr>
            <w:lang w:val="en-GB"/>
          </w:rPr>
          <w:delText>thus added</w:delText>
        </w:r>
      </w:del>
      <w:ins w:id="414" w:author="Hélène Fréville" w:date="2024-07-23T09:28:00Z">
        <w:r w:rsidR="00F42D13">
          <w:rPr>
            <w:lang w:val="en-GB"/>
          </w:rPr>
          <w:t>included</w:t>
        </w:r>
      </w:ins>
      <w:r>
        <w:rPr>
          <w:lang w:val="en-GB"/>
        </w:rPr>
        <w:t xml:space="preserve"> the genotypic identity of the stand (cultivar identity in pure stand, identity of the cultivar pair in mixed stands) as a random </w:t>
      </w:r>
      <w:r>
        <w:rPr>
          <w:lang w:val="en-GB"/>
        </w:rPr>
        <w:lastRenderedPageBreak/>
        <w:t xml:space="preserve">intercept and random treatment slope to the model. We finally included two covariates as fixed effects: </w:t>
      </w:r>
      <w:del w:id="415" w:author="Hélène Fréville" w:date="2024-07-23T09:29:00Z">
        <w:r w:rsidDel="004E758B">
          <w:rPr>
            <w:lang w:val="en-GB"/>
          </w:rPr>
          <w:delText xml:space="preserve">the </w:delText>
        </w:r>
      </w:del>
      <w:r>
        <w:rPr>
          <w:lang w:val="en-GB"/>
        </w:rPr>
        <w:t>block</w:t>
      </w:r>
      <w:del w:id="416" w:author="Hélène Fréville" w:date="2024-07-23T09:29:00Z">
        <w:r w:rsidDel="004E758B">
          <w:rPr>
            <w:lang w:val="en-GB"/>
          </w:rPr>
          <w:delText xml:space="preserve"> (for all traits and biomass components)</w:delText>
        </w:r>
      </w:del>
      <w:r>
        <w:rPr>
          <w:lang w:val="en-GB"/>
        </w:rPr>
        <w:t xml:space="preserve">, and </w:t>
      </w:r>
      <w:del w:id="417" w:author="Hélène Fréville" w:date="2024-07-23T09:30:00Z">
        <w:r w:rsidDel="004E758B">
          <w:rPr>
            <w:lang w:val="en-GB"/>
          </w:rPr>
          <w:delText xml:space="preserve">the </w:delText>
        </w:r>
      </w:del>
      <w:r>
        <w:rPr>
          <w:lang w:val="en-GB"/>
        </w:rPr>
        <w:t xml:space="preserve">harvest </w:t>
      </w:r>
      <w:ins w:id="418" w:author="Hélène Fréville" w:date="2024-07-23T09:30:00Z">
        <w:r w:rsidR="004E758B">
          <w:rPr>
            <w:lang w:val="en-GB"/>
          </w:rPr>
          <w:t xml:space="preserve">date </w:t>
        </w:r>
      </w:ins>
      <w:r>
        <w:rPr>
          <w:lang w:val="en-GB"/>
        </w:rPr>
        <w:t xml:space="preserve">or measurement date (except for root traits which were all measured </w:t>
      </w:r>
      <w:ins w:id="419" w:author="Hélène Fréville" w:date="2024-07-23T09:32:00Z">
        <w:r w:rsidR="004E758B">
          <w:rPr>
            <w:lang w:val="en-GB"/>
          </w:rPr>
          <w:t xml:space="preserve">on </w:t>
        </w:r>
      </w:ins>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3). We fitted the mixed model with the </w:t>
      </w:r>
      <w:proofErr w:type="spellStart"/>
      <w:r>
        <w:rPr>
          <w:i/>
          <w:lang w:val="en-GB"/>
        </w:rPr>
        <w:t>lmer</w:t>
      </w:r>
      <w:proofErr w:type="spell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E331D03" w14:textId="21B558A6" w:rsidR="00B629AA" w:rsidRDefault="00000000">
      <w:pPr>
        <w:rPr>
          <w:lang w:val="en-GB"/>
        </w:rPr>
      </w:pPr>
      <w:r>
        <w:rPr>
          <w:lang w:val="en-GB"/>
        </w:rPr>
        <w:t xml:space="preserve">To compare the </w:t>
      </w:r>
      <w:ins w:id="420" w:author="Hélène Fréville" w:date="2024-07-23T09:33:00Z">
        <w:r w:rsidR="004E758B">
          <w:rPr>
            <w:lang w:val="en-GB"/>
          </w:rPr>
          <w:t xml:space="preserve">relative </w:t>
        </w:r>
      </w:ins>
      <w:r>
        <w:rPr>
          <w:lang w:val="en-GB"/>
        </w:rPr>
        <w:t xml:space="preserve">performance of </w:t>
      </w:r>
      <w:del w:id="421" w:author="Hélène Fréville" w:date="2024-07-23T09:32:00Z">
        <w:r w:rsidDel="004E758B">
          <w:rPr>
            <w:lang w:val="en-GB"/>
          </w:rPr>
          <w:delText xml:space="preserve">the </w:delText>
        </w:r>
      </w:del>
      <w:r>
        <w:rPr>
          <w:lang w:val="en-GB"/>
        </w:rPr>
        <w:t xml:space="preserve">mixed </w:t>
      </w:r>
      <w:r w:rsidRPr="004E758B">
        <w:rPr>
          <w:i/>
          <w:iCs/>
          <w:lang w:val="en-GB"/>
        </w:rPr>
        <w:t>vs</w:t>
      </w:r>
      <w:r>
        <w:rPr>
          <w:lang w:val="en-GB"/>
        </w:rPr>
        <w:t xml:space="preserve"> pure stands, we </w:t>
      </w:r>
      <w:del w:id="422" w:author="Hélène Fréville" w:date="2024-07-23T10:58:00Z">
        <w:r w:rsidDel="00A51035">
          <w:rPr>
            <w:lang w:val="en-GB"/>
          </w:rPr>
          <w:delText xml:space="preserve">then </w:delText>
        </w:r>
      </w:del>
      <w:r>
        <w:rPr>
          <w:lang w:val="en-GB"/>
        </w:rPr>
        <w:t>compute</w:t>
      </w:r>
      <w:ins w:id="423" w:author="Hélène Fréville" w:date="2024-07-23T10:58:00Z">
        <w:r w:rsidR="00A51035">
          <w:rPr>
            <w:lang w:val="en-GB"/>
          </w:rPr>
          <w:t>d</w:t>
        </w:r>
      </w:ins>
      <w:del w:id="424" w:author="Hélène Fréville" w:date="2024-07-23T10:58:00Z">
        <w:r w:rsidDel="00A51035">
          <w:rPr>
            <w:lang w:val="en-GB"/>
          </w:rPr>
          <w:delText>d</w:delText>
        </w:r>
      </w:del>
      <w:r>
        <w:rPr>
          <w:lang w:val="en-GB"/>
        </w:rPr>
        <w:t xml:space="preserve"> the Relative Yields </w:t>
      </w:r>
      <w:commentRangeStart w:id="425"/>
      <w:r>
        <w:rPr>
          <w:lang w:val="en-GB"/>
        </w:rPr>
        <w:t xml:space="preserve">(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w:t>
      </w:r>
      <w:commentRangeEnd w:id="425"/>
      <w:r w:rsidR="006F2BDB">
        <w:rPr>
          <w:rStyle w:val="Marquedecommentaire"/>
        </w:rPr>
        <w:commentReference w:id="425"/>
      </w:r>
      <w:r>
        <w:rPr>
          <w:lang w:val="en-GB"/>
        </w:rPr>
        <w:t>of the cultivars in mixed stands</w:t>
      </w:r>
      <w:ins w:id="426" w:author="Hélène Fréville" w:date="2024-07-23T10:58:00Z">
        <w:r w:rsidR="00A51035">
          <w:rPr>
            <w:lang w:val="en-GB"/>
          </w:rPr>
          <w:t xml:space="preserve">, using </w:t>
        </w:r>
        <w:r w:rsidR="00A51035">
          <w:rPr>
            <w:lang w:val="en-GB"/>
          </w:rPr>
          <w:t>each component biomass</w:t>
        </w:r>
        <w:r w:rsidR="00A51035">
          <w:rPr>
            <w:lang w:val="en-GB"/>
          </w:rPr>
          <w:t xml:space="preserve"> separately</w:t>
        </w:r>
        <w:r w:rsidR="00A51035">
          <w:rPr>
            <w:lang w:val="en-GB"/>
          </w:rPr>
          <w:t xml:space="preserve"> (aboveground, belowground, and total biomass</w:t>
        </w:r>
      </w:ins>
      <w:ins w:id="427" w:author="Hélène Fréville" w:date="2024-07-23T10:59:00Z">
        <w:r w:rsidR="00A51035">
          <w:rPr>
            <w:lang w:val="en-GB"/>
          </w:rPr>
          <w:t>)</w:t>
        </w:r>
      </w:ins>
      <w:r>
        <w:rPr>
          <w:lang w:val="en-GB"/>
        </w:rPr>
        <w:t xml:space="preserve">. We first separated our dataset between the pure and mixed stands. Then, we summed the biomass of all plants of the same genotype within each </w:t>
      </w:r>
      <w:proofErr w:type="spellStart"/>
      <w:r>
        <w:rPr>
          <w:lang w:val="en-GB"/>
        </w:rPr>
        <w:t>RhizoTube</w:t>
      </w:r>
      <w:proofErr w:type="spellEnd"/>
      <w:r>
        <w:rPr>
          <w:lang w:val="en-GB"/>
        </w:rPr>
        <w:t xml:space="preserve">® (i.e., 6 plants in pure stands, 3 plants in mixed stands). We used the pure stands dataset to compute pure stand reference productivity. To do so, we fitted a linear mixed model with biomass as the response variable, measurement date, block, and treatment as fixed effects, and cultivar identity as a random effect (here we </w:t>
      </w:r>
      <w:del w:id="428" w:author="Hélène Fréville" w:date="2024-07-23T10:03:00Z">
        <w:r w:rsidDel="00EA6AD6">
          <w:rPr>
            <w:lang w:val="en-GB"/>
          </w:rPr>
          <w:delText xml:space="preserve">only </w:delText>
        </w:r>
      </w:del>
      <w:r>
        <w:rPr>
          <w:lang w:val="en-GB"/>
        </w:rPr>
        <w:t>included</w:t>
      </w:r>
      <w:ins w:id="429" w:author="Hélène Fréville" w:date="2024-07-23T10:03:00Z">
        <w:r w:rsidR="00EA6AD6">
          <w:rPr>
            <w:lang w:val="en-GB"/>
          </w:rPr>
          <w:t xml:space="preserve"> </w:t>
        </w:r>
        <w:r w:rsidR="00EA6AD6">
          <w:rPr>
            <w:lang w:val="en-GB"/>
          </w:rPr>
          <w:t>only</w:t>
        </w:r>
      </w:ins>
      <w:r>
        <w:rPr>
          <w:lang w:val="en-GB"/>
        </w:rPr>
        <w:t xml:space="preserve"> the random effect of the cultivar on the intercept</w:t>
      </w:r>
      <w:ins w:id="430" w:author="Hélène Fréville" w:date="2024-07-23T10:03:00Z">
        <w:r w:rsidR="00EA6AD6">
          <w:rPr>
            <w:lang w:val="en-GB"/>
          </w:rPr>
          <w:t>,</w:t>
        </w:r>
      </w:ins>
      <w:r>
        <w:rPr>
          <w:lang w:val="en-GB"/>
        </w:rPr>
        <w:t xml:space="preserve"> as adding the random effect on the treatment slope </w:t>
      </w:r>
      <w:del w:id="431" w:author="Hélène Fréville" w:date="2024-07-23T10:03:00Z">
        <w:r w:rsidDel="00EA6AD6">
          <w:rPr>
            <w:lang w:val="en-GB"/>
          </w:rPr>
          <w:delText xml:space="preserve">too </w:delText>
        </w:r>
      </w:del>
      <w:r>
        <w:rPr>
          <w:lang w:val="en-GB"/>
        </w:rPr>
        <w:t>led to singular models due to very low variance on the slope). We then summed the Best Linear Unbiased Predictor (BLUP) of each cultivar with the estimated fixed effect of the treatment (C or S)</w:t>
      </w:r>
      <w:ins w:id="432" w:author="Hélène Fréville" w:date="2024-07-23T10:04:00Z">
        <w:r w:rsidR="00EA6AD6">
          <w:rPr>
            <w:lang w:val="en-GB"/>
          </w:rPr>
          <w:t xml:space="preserve"> </w:t>
        </w:r>
      </w:ins>
      <w:del w:id="433" w:author="Hélène Fréville" w:date="2024-07-23T10:04:00Z">
        <w:r w:rsidDel="00EA6AD6">
          <w:rPr>
            <w:lang w:val="en-GB"/>
          </w:rPr>
          <w:delText>.</w:delText>
        </w:r>
      </w:del>
      <w:ins w:id="434" w:author="Hélène Fréville" w:date="2024-07-23T10:04:00Z">
        <w:r w:rsidR="00EA6AD6">
          <w:rPr>
            <w:lang w:val="en-GB"/>
          </w:rPr>
          <w:t>to obtain</w:t>
        </w:r>
      </w:ins>
      <w:r>
        <w:rPr>
          <w:lang w:val="en-GB"/>
        </w:rPr>
        <w:t xml:space="preserve"> </w:t>
      </w:r>
      <w:del w:id="435" w:author="Hélène Fréville" w:date="2024-07-23T10:04:00Z">
        <w:r w:rsidDel="00EA6AD6">
          <w:rPr>
            <w:lang w:val="en-GB"/>
          </w:rPr>
          <w:delText xml:space="preserve">These values correspond to </w:delText>
        </w:r>
      </w:del>
      <w:r>
        <w:rPr>
          <w:lang w:val="en-GB"/>
        </w:rPr>
        <w:t xml:space="preserve">cultivar pure stand reference biomass values adjusted for the effects of </w:t>
      </w:r>
      <w:del w:id="436" w:author="Hélène Fréville" w:date="2024-07-23T10:05:00Z">
        <w:r w:rsidDel="00EA6AD6">
          <w:rPr>
            <w:lang w:val="en-GB"/>
          </w:rPr>
          <w:delText xml:space="preserve">the </w:delText>
        </w:r>
      </w:del>
      <w:r>
        <w:rPr>
          <w:lang w:val="en-GB"/>
        </w:rPr>
        <w:t>block and measurement date</w:t>
      </w:r>
      <w:del w:id="437" w:author="Hélène Fréville" w:date="2024-07-23T10:05:00Z">
        <w:r w:rsidDel="00EA6AD6">
          <w:rPr>
            <w:lang w:val="en-GB"/>
          </w:rPr>
          <w:delText>s</w:delText>
        </w:r>
      </w:del>
      <w:r>
        <w:rPr>
          <w:lang w:val="en-GB"/>
        </w:rPr>
        <w:t xml:space="preserve"> within each treatment. For mixed stands, we also fitted a linear mixed model with </w:t>
      </w:r>
      <w:ins w:id="438" w:author="Hélène Fréville" w:date="2024-07-23T10:08:00Z">
        <w:r w:rsidR="000025D7">
          <w:rPr>
            <w:lang w:val="en-GB"/>
          </w:rPr>
          <w:t xml:space="preserve">each </w:t>
        </w:r>
        <w:commentRangeStart w:id="439"/>
        <w:r w:rsidR="000025D7">
          <w:rPr>
            <w:lang w:val="en-GB"/>
          </w:rPr>
          <w:t>cultivar</w:t>
        </w:r>
      </w:ins>
      <w:commentRangeEnd w:id="439"/>
      <w:ins w:id="440" w:author="Hélène Fréville" w:date="2024-07-23T10:09:00Z">
        <w:r w:rsidR="000025D7">
          <w:rPr>
            <w:rStyle w:val="Marquedecommentaire"/>
          </w:rPr>
          <w:commentReference w:id="439"/>
        </w:r>
      </w:ins>
      <w:ins w:id="441" w:author="Hélène Fréville" w:date="2024-07-23T10:08:00Z">
        <w:r w:rsidR="000025D7">
          <w:rPr>
            <w:lang w:val="en-GB"/>
          </w:rPr>
          <w:t xml:space="preserve"> </w:t>
        </w:r>
      </w:ins>
      <w:r>
        <w:rPr>
          <w:lang w:val="en-GB"/>
        </w:rPr>
        <w:t xml:space="preserve">biomass as the response variable, measurement date, block, and treatment as fixed effects, and cultivar pair identity as a random effect on the intercept and on the treatment slope. Pair identity was constructed as the concatenation of the identity of the focal and </w:t>
      </w:r>
      <w:proofErr w:type="spellStart"/>
      <w:r>
        <w:rPr>
          <w:lang w:val="en-GB"/>
        </w:rPr>
        <w:t>neighbor</w:t>
      </w:r>
      <w:proofErr w:type="spellEnd"/>
      <w:r>
        <w:rPr>
          <w:lang w:val="en-GB"/>
        </w:rPr>
        <w:t xml:space="preserve"> cultivars, such that cultivar 1 and cultivar 2 in a mixed stand had pair identities cultivar1-cultivar2, and cultivar2-cultivar1, respectively. </w:t>
      </w:r>
      <w:commentRangeStart w:id="442"/>
      <w:ins w:id="443" w:author="Hélène Fréville" w:date="2024-07-23T10:53:00Z">
        <w:r w:rsidR="00D43540">
          <w:rPr>
            <w:lang w:val="en-GB"/>
          </w:rPr>
          <w:t>In a first step</w:t>
        </w:r>
        <w:commentRangeEnd w:id="442"/>
        <w:r w:rsidR="00D43540">
          <w:rPr>
            <w:rStyle w:val="Marquedecommentaire"/>
          </w:rPr>
          <w:commentReference w:id="442"/>
        </w:r>
        <w:r w:rsidR="00D43540">
          <w:rPr>
            <w:lang w:val="en-GB"/>
          </w:rPr>
          <w:t xml:space="preserve">, </w:t>
        </w:r>
      </w:ins>
      <w:del w:id="444" w:author="Hélène Fréville" w:date="2024-07-23T10:53:00Z">
        <w:r w:rsidDel="00D43540">
          <w:rPr>
            <w:lang w:val="en-GB"/>
          </w:rPr>
          <w:delText>W</w:delText>
        </w:r>
      </w:del>
      <w:ins w:id="445" w:author="Hélène Fréville" w:date="2024-07-23T10:53:00Z">
        <w:r w:rsidR="00D43540">
          <w:rPr>
            <w:lang w:val="en-GB"/>
          </w:rPr>
          <w:t>w</w:t>
        </w:r>
      </w:ins>
      <w:r>
        <w:rPr>
          <w:lang w:val="en-GB"/>
        </w:rPr>
        <w:t xml:space="preserve">e </w:t>
      </w:r>
      <w:del w:id="446" w:author="Hélène Fréville" w:date="2024-07-23T10:53:00Z">
        <w:r w:rsidDel="00D43540">
          <w:rPr>
            <w:lang w:val="en-GB"/>
          </w:rPr>
          <w:delText xml:space="preserve">then </w:delText>
        </w:r>
      </w:del>
      <w:r>
        <w:rPr>
          <w:lang w:val="en-GB"/>
        </w:rPr>
        <w:t xml:space="preserve">summed the BLUP of each cultivar </w:t>
      </w:r>
      <w:commentRangeStart w:id="447"/>
      <w:r>
        <w:rPr>
          <w:lang w:val="en-GB"/>
        </w:rPr>
        <w:t>pair</w:t>
      </w:r>
      <w:commentRangeEnd w:id="447"/>
      <w:r w:rsidR="000F3053">
        <w:rPr>
          <w:rStyle w:val="Marquedecommentaire"/>
        </w:rPr>
        <w:commentReference w:id="447"/>
      </w:r>
      <w:r>
        <w:rPr>
          <w:lang w:val="en-GB"/>
        </w:rPr>
        <w:t xml:space="preserve"> (intercept in the C treatment, intercept + slope in the S treatment) with the estimated fixed effect of the treatment (C or S)</w:t>
      </w:r>
      <w:ins w:id="448" w:author="Hélène Fréville" w:date="2024-07-23T10:32:00Z">
        <w:r w:rsidR="000F3053">
          <w:rPr>
            <w:lang w:val="en-GB"/>
          </w:rPr>
          <w:t xml:space="preserve"> to obtain </w:t>
        </w:r>
      </w:ins>
      <w:del w:id="449" w:author="Hélène Fréville" w:date="2024-07-23T10:32:00Z">
        <w:r w:rsidDel="000F3053">
          <w:rPr>
            <w:lang w:val="en-GB"/>
          </w:rPr>
          <w:delText xml:space="preserve">. These values correspond to </w:delText>
        </w:r>
      </w:del>
      <w:r>
        <w:rPr>
          <w:lang w:val="en-GB"/>
        </w:rPr>
        <w:t xml:space="preserve">the productivity of </w:t>
      </w:r>
      <w:del w:id="450" w:author="Hélène Fréville" w:date="2024-07-23T10:32:00Z">
        <w:r w:rsidDel="000F3053">
          <w:rPr>
            <w:lang w:val="en-GB"/>
          </w:rPr>
          <w:delText xml:space="preserve">the </w:delText>
        </w:r>
      </w:del>
      <w:ins w:id="451" w:author="Hélène Fréville" w:date="2024-07-23T10:32:00Z">
        <w:r w:rsidR="000F3053">
          <w:rPr>
            <w:lang w:val="en-GB"/>
          </w:rPr>
          <w:t>each</w:t>
        </w:r>
        <w:r w:rsidR="000F3053">
          <w:rPr>
            <w:lang w:val="en-GB"/>
          </w:rPr>
          <w:t xml:space="preserve"> </w:t>
        </w:r>
      </w:ins>
      <w:r>
        <w:rPr>
          <w:lang w:val="en-GB"/>
        </w:rPr>
        <w:t>cultivar</w:t>
      </w:r>
      <w:del w:id="452" w:author="Hélène Fréville" w:date="2024-07-23T10:32:00Z">
        <w:r w:rsidDel="000F3053">
          <w:rPr>
            <w:lang w:val="en-GB"/>
          </w:rPr>
          <w:delText>s</w:delText>
        </w:r>
      </w:del>
      <w:r>
        <w:rPr>
          <w:lang w:val="en-GB"/>
        </w:rPr>
        <w:t xml:space="preserve"> in mixed stands adjusted for the effects of the block and measurement dates within each treatment. </w:t>
      </w:r>
      <w:del w:id="453" w:author="Hélène Fréville" w:date="2024-07-23T10:53:00Z">
        <w:r w:rsidDel="00D43540">
          <w:rPr>
            <w:lang w:val="en-GB"/>
          </w:rPr>
          <w:delText>Finally, w</w:delText>
        </w:r>
      </w:del>
      <w:ins w:id="454" w:author="Hélène Fréville" w:date="2024-07-23T10:53:00Z">
        <w:r w:rsidR="00D43540">
          <w:rPr>
            <w:lang w:val="en-GB"/>
          </w:rPr>
          <w:t>W</w:t>
        </w:r>
      </w:ins>
      <w:r>
        <w:rPr>
          <w:lang w:val="en-GB"/>
        </w:rPr>
        <w:t xml:space="preserve">e </w:t>
      </w:r>
      <w:ins w:id="455" w:author="Hélène Fréville" w:date="2024-07-23T10:53:00Z">
        <w:r w:rsidR="00D43540">
          <w:rPr>
            <w:lang w:val="en-GB"/>
          </w:rPr>
          <w:t xml:space="preserve">then </w:t>
        </w:r>
      </w:ins>
      <w:r>
        <w:rPr>
          <w:lang w:val="en-GB"/>
        </w:rPr>
        <w:t>divided these mixed stand values by the pure stand</w:t>
      </w:r>
      <w:del w:id="456" w:author="Hélène Fréville" w:date="2024-07-23T10:33:00Z">
        <w:r w:rsidDel="000F3053">
          <w:rPr>
            <w:lang w:val="en-GB"/>
          </w:rPr>
          <w:delText>s</w:delText>
        </w:r>
      </w:del>
      <w:r>
        <w:rPr>
          <w:lang w:val="en-GB"/>
        </w:rPr>
        <w:t xml:space="preserve"> reference values to obtain RYs for each cultivar </w:t>
      </w:r>
      <w:r>
        <w:rPr>
          <w:lang w:val="en-GB"/>
        </w:rPr>
        <w:lastRenderedPageBreak/>
        <w:t xml:space="preserve">within each mixture. </w:t>
      </w:r>
      <w:del w:id="457" w:author="Hélène Fréville" w:date="2024-07-23T10:50:00Z">
        <w:r w:rsidDel="00D43540">
          <w:rPr>
            <w:lang w:val="en-GB"/>
          </w:rPr>
          <w:delText>RY = 0.5 means that</w:delText>
        </w:r>
      </w:del>
      <w:ins w:id="458" w:author="Hélène Fréville" w:date="2024-07-23T10:50:00Z">
        <w:r w:rsidR="00D43540">
          <w:rPr>
            <w:lang w:val="en-GB"/>
          </w:rPr>
          <w:t xml:space="preserve">Under the null </w:t>
        </w:r>
        <w:proofErr w:type="spellStart"/>
        <w:r w:rsidR="00D43540">
          <w:rPr>
            <w:lang w:val="en-GB"/>
          </w:rPr>
          <w:t>hypothesis</w:t>
        </w:r>
        <w:proofErr w:type="spellEnd"/>
        <w:r w:rsidR="00D43540">
          <w:rPr>
            <w:lang w:val="en-GB"/>
          </w:rPr>
          <w:t xml:space="preserve"> that</w:t>
        </w:r>
      </w:ins>
      <w:r>
        <w:rPr>
          <w:lang w:val="en-GB"/>
        </w:rPr>
        <w:t xml:space="preserve"> the cultivar produced equal amount of biomass in mixed than in pure stand</w:t>
      </w:r>
      <w:ins w:id="459" w:author="Hélène Fréville" w:date="2024-07-23T10:50:00Z">
        <w:r w:rsidR="00D43540">
          <w:rPr>
            <w:lang w:val="en-GB"/>
          </w:rPr>
          <w:t xml:space="preserve">, </w:t>
        </w:r>
      </w:ins>
      <w:r>
        <w:rPr>
          <w:lang w:val="en-GB"/>
        </w:rPr>
        <w:t xml:space="preserve"> </w:t>
      </w:r>
      <w:ins w:id="460" w:author="Hélène Fréville" w:date="2024-07-23T10:50:00Z">
        <w:r w:rsidR="00D43540">
          <w:rPr>
            <w:lang w:val="en-GB"/>
          </w:rPr>
          <w:t>RY =</w:t>
        </w:r>
        <w:r w:rsidR="00D43540">
          <w:rPr>
            <w:lang w:val="en-GB"/>
          </w:rPr>
          <w:t xml:space="preserve"> 0.5 because there are half the number of plants of a cultivar in mixed stands (n = 3) compared to pure stands (n=6)</w:t>
        </w:r>
      </w:ins>
      <w:ins w:id="461" w:author="Hélène Fréville" w:date="2024-07-23T10:51:00Z">
        <w:r w:rsidR="00D43540">
          <w:rPr>
            <w:lang w:val="en-GB"/>
          </w:rPr>
          <w:t xml:space="preserve">. </w:t>
        </w:r>
      </w:ins>
      <w:del w:id="462" w:author="Hélène Fréville" w:date="2024-07-23T10:51:00Z">
        <w:r w:rsidDel="00D43540">
          <w:rPr>
            <w:lang w:val="en-GB"/>
          </w:rPr>
          <w:delText xml:space="preserve">whereas </w:delText>
        </w:r>
      </w:del>
      <w:r>
        <w:rPr>
          <w:lang w:val="en-GB"/>
        </w:rPr>
        <w:t xml:space="preserve">RY &gt; </w:t>
      </w:r>
      <w:commentRangeStart w:id="463"/>
      <w:r>
        <w:rPr>
          <w:lang w:val="en-GB"/>
        </w:rPr>
        <w:t>(&lt;)</w:t>
      </w:r>
      <w:commentRangeEnd w:id="463"/>
      <w:r w:rsidR="00D43540">
        <w:rPr>
          <w:rStyle w:val="Marquedecommentaire"/>
        </w:rPr>
        <w:commentReference w:id="463"/>
      </w:r>
      <w:r>
        <w:rPr>
          <w:lang w:val="en-GB"/>
        </w:rPr>
        <w:t xml:space="preserve"> 0.5 means that the cultivar produced more (less) biomass in mixed than in pure stand</w:t>
      </w:r>
      <w:del w:id="464" w:author="Hélène Fréville" w:date="2024-07-23T10:50:00Z">
        <w:r w:rsidDel="00D43540">
          <w:rPr>
            <w:lang w:val="en-GB"/>
          </w:rPr>
          <w:delText>expected value is 0.5 because there are half the number of plants of a cultivar in mixed stands (n = 3) compared to pure stands (n</w:delText>
        </w:r>
      </w:del>
      <w:r>
        <w:rPr>
          <w:lang w:val="en-GB"/>
        </w:rPr>
        <w:t xml:space="preserve">. </w:t>
      </w:r>
      <w:ins w:id="465" w:author="Hélène Fréville" w:date="2024-07-23T10:54:00Z">
        <w:r w:rsidR="00D43540">
          <w:rPr>
            <w:lang w:val="en-GB"/>
          </w:rPr>
          <w:t xml:space="preserve">In a second step, </w:t>
        </w:r>
      </w:ins>
      <w:del w:id="466" w:author="Hélène Fréville" w:date="2024-07-23T10:54:00Z">
        <w:r w:rsidDel="00D43540">
          <w:rPr>
            <w:lang w:val="en-GB"/>
          </w:rPr>
          <w:delText>W</w:delText>
        </w:r>
      </w:del>
      <w:ins w:id="467" w:author="Hélène Fréville" w:date="2024-07-23T10:54:00Z">
        <w:r w:rsidR="00D43540">
          <w:rPr>
            <w:lang w:val="en-GB"/>
          </w:rPr>
          <w:t>w</w:t>
        </w:r>
      </w:ins>
      <w:r>
        <w:rPr>
          <w:lang w:val="en-GB"/>
        </w:rPr>
        <w:t xml:space="preserve">e </w:t>
      </w:r>
      <w:del w:id="468" w:author="Hélène Fréville" w:date="2024-07-23T10:54:00Z">
        <w:r w:rsidDel="00D43540">
          <w:rPr>
            <w:lang w:val="en-GB"/>
          </w:rPr>
          <w:delText xml:space="preserve">then </w:delText>
        </w:r>
      </w:del>
      <w:r>
        <w:rPr>
          <w:lang w:val="en-GB"/>
        </w:rPr>
        <w:t xml:space="preserve">summed the RYs of the two cultivars in the mixed stand to obtain the Relative Yield Total (RYT, </w:t>
      </w:r>
      <w:r>
        <w:fldChar w:fldCharType="begin"/>
      </w:r>
      <w:r>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mixture. RYT = 1 means that the mixture as a whole produced more biomass than expected from the productivity of the components grown in pure stands, whereas RYT &gt; </w:t>
      </w:r>
      <w:commentRangeStart w:id="469"/>
      <w:r>
        <w:rPr>
          <w:lang w:val="en-GB"/>
        </w:rPr>
        <w:t>(&lt;)</w:t>
      </w:r>
      <w:commentRangeEnd w:id="469"/>
      <w:r w:rsidR="00D43540">
        <w:rPr>
          <w:rStyle w:val="Marquedecommentaire"/>
        </w:rPr>
        <w:commentReference w:id="469"/>
      </w:r>
      <w:r>
        <w:rPr>
          <w:lang w:val="en-GB"/>
        </w:rPr>
        <w:t xml:space="preserve"> 1 means that the mixture produced more (less) biomass than expected. </w:t>
      </w:r>
      <w:commentRangeStart w:id="470"/>
      <w:del w:id="471" w:author="Hélène Fréville" w:date="2024-07-23T10:59:00Z">
        <w:r w:rsidDel="00A060CD">
          <w:rPr>
            <w:lang w:val="en-GB"/>
          </w:rPr>
          <w:delText xml:space="preserve">We computed RYT separately for the aboveground, belowground, and total biomass. </w:delText>
        </w:r>
      </w:del>
      <w:r>
        <w:rPr>
          <w:lang w:val="en-GB"/>
        </w:rPr>
        <w:t xml:space="preserve">We </w:t>
      </w:r>
      <w:del w:id="472" w:author="Hélène Fréville" w:date="2024-07-23T10:59:00Z">
        <w:r w:rsidDel="00A060CD">
          <w:rPr>
            <w:lang w:val="en-GB"/>
          </w:rPr>
          <w:delText xml:space="preserve">checked </w:delText>
        </w:r>
      </w:del>
      <w:ins w:id="473" w:author="Hélène Fréville" w:date="2024-07-23T10:59:00Z">
        <w:r w:rsidR="00A060CD">
          <w:rPr>
            <w:lang w:val="en-GB"/>
          </w:rPr>
          <w:t>tested whether</w:t>
        </w:r>
      </w:ins>
      <w:del w:id="474" w:author="Hélène Fréville" w:date="2024-07-23T10:59:00Z">
        <w:r w:rsidDel="00A060CD">
          <w:rPr>
            <w:lang w:val="en-GB"/>
          </w:rPr>
          <w:delText>if</w:delText>
        </w:r>
      </w:del>
      <w:r>
        <w:rPr>
          <w:lang w:val="en-GB"/>
        </w:rPr>
        <w:t xml:space="preserve"> RYTs were significantly different from 1 using a two-sided </w:t>
      </w:r>
      <w:r>
        <w:rPr>
          <w:i/>
          <w:lang w:val="en-GB"/>
        </w:rPr>
        <w:t>t</w:t>
      </w:r>
      <w:r>
        <w:rPr>
          <w:lang w:val="en-GB"/>
        </w:rPr>
        <w:t xml:space="preserve"> test. Then, we compared RYTs between the C and S treatment using a linear mixed model with RYT as the response variable, treatment as a fixed effect, and </w:t>
      </w:r>
      <w:commentRangeStart w:id="475"/>
      <w:r>
        <w:rPr>
          <w:lang w:val="en-GB"/>
        </w:rPr>
        <w:t>cultivar pair identity</w:t>
      </w:r>
      <w:commentRangeEnd w:id="475"/>
      <w:r w:rsidR="00AB6262">
        <w:rPr>
          <w:rStyle w:val="Marquedecommentaire"/>
        </w:rPr>
        <w:commentReference w:id="475"/>
      </w:r>
      <w:r>
        <w:rPr>
          <w:lang w:val="en-GB"/>
        </w:rPr>
        <w:t xml:space="preserve"> as a random effect.</w:t>
      </w:r>
      <w:commentRangeEnd w:id="470"/>
      <w:r w:rsidR="00A62C22">
        <w:rPr>
          <w:rStyle w:val="Marquedecommentaire"/>
        </w:rPr>
        <w:commentReference w:id="470"/>
      </w:r>
      <w:r>
        <w:rPr>
          <w:lang w:val="en-GB"/>
        </w:rPr>
        <w:t xml:space="preserve"> We assessed the significance of the fixed effects as </w:t>
      </w:r>
      <w:del w:id="476" w:author="Hélène Fréville" w:date="2024-07-23T11:00:00Z">
        <w:r w:rsidDel="00A060CD">
          <w:rPr>
            <w:lang w:val="en-GB"/>
          </w:rPr>
          <w:delText>previously explained</w:delText>
        </w:r>
      </w:del>
      <w:ins w:id="477" w:author="Hélène Fréville" w:date="2024-07-23T11:00:00Z">
        <w:r w:rsidR="00A060CD">
          <w:rPr>
            <w:lang w:val="en-GB"/>
          </w:rPr>
          <w:t>detailed above</w:t>
        </w:r>
      </w:ins>
      <w:r>
        <w:rPr>
          <w:lang w:val="en-GB"/>
        </w:rPr>
        <w:t xml:space="preserve"> (Supplementary Table 4). </w:t>
      </w:r>
    </w:p>
    <w:p w14:paraId="09ECEA9D" w14:textId="46894275" w:rsidR="00B629AA" w:rsidRDefault="00672A3E">
      <w:pPr>
        <w:rPr>
          <w:lang w:val="en-GB"/>
        </w:rPr>
      </w:pPr>
      <w:ins w:id="478" w:author="Hélène Fréville" w:date="2024-07-23T11:04:00Z">
        <w:r>
          <w:rPr>
            <w:lang w:val="en-GB"/>
          </w:rPr>
          <w:t xml:space="preserve">To assess whether trait composition of the mixture </w:t>
        </w:r>
      </w:ins>
      <w:del w:id="479" w:author="Hélène Fréville" w:date="2024-07-23T11:05:00Z">
        <w:r w:rsidR="00000000" w:rsidDel="00672A3E">
          <w:rPr>
            <w:lang w:val="en-GB"/>
          </w:rPr>
          <w:delText xml:space="preserve">We next tried to </w:delText>
        </w:r>
      </w:del>
      <w:r w:rsidR="00000000">
        <w:rPr>
          <w:lang w:val="en-GB"/>
        </w:rPr>
        <w:t>explain</w:t>
      </w:r>
      <w:ins w:id="480" w:author="Hélène Fréville" w:date="2024-07-23T11:05:00Z">
        <w:r>
          <w:rPr>
            <w:lang w:val="en-GB"/>
          </w:rPr>
          <w:t>ed</w:t>
        </w:r>
      </w:ins>
      <w:r w:rsidR="00000000">
        <w:rPr>
          <w:lang w:val="en-GB"/>
        </w:rPr>
        <w:t xml:space="preserve"> RYT variability</w:t>
      </w:r>
      <w:ins w:id="481" w:author="Hélène Fréville" w:date="2024-07-23T11:05:00Z">
        <w:r>
          <w:rPr>
            <w:lang w:val="en-GB"/>
          </w:rPr>
          <w:t xml:space="preserve">, </w:t>
        </w:r>
      </w:ins>
      <w:del w:id="482" w:author="Hélène Fréville" w:date="2024-07-23T11:05:00Z">
        <w:r w:rsidR="00000000" w:rsidDel="00672A3E">
          <w:rPr>
            <w:lang w:val="en-GB"/>
          </w:rPr>
          <w:delText xml:space="preserve"> with cultivar traits. W</w:delText>
        </w:r>
      </w:del>
      <w:ins w:id="483" w:author="Hélène Fréville" w:date="2024-07-23T11:05:00Z">
        <w:r>
          <w:rPr>
            <w:lang w:val="en-GB"/>
          </w:rPr>
          <w:t>w</w:t>
        </w:r>
      </w:ins>
      <w:r w:rsidR="00000000">
        <w:rPr>
          <w:lang w:val="en-GB"/>
        </w:rPr>
        <w:t xml:space="preserve">e used </w:t>
      </w:r>
      <w:del w:id="484" w:author="Hélène Fréville" w:date="2024-07-23T11:09:00Z">
        <w:r w:rsidR="00000000" w:rsidDel="00C121E1">
          <w:rPr>
            <w:lang w:val="en-GB"/>
          </w:rPr>
          <w:delText xml:space="preserve">pure stands </w:delText>
        </w:r>
      </w:del>
      <w:r w:rsidR="00000000">
        <w:rPr>
          <w:lang w:val="en-GB"/>
        </w:rPr>
        <w:t xml:space="preserve">traits </w:t>
      </w:r>
      <w:ins w:id="485" w:author="Hélène Fréville" w:date="2024-07-23T11:09:00Z">
        <w:r w:rsidR="00C121E1">
          <w:rPr>
            <w:lang w:val="en-GB"/>
          </w:rPr>
          <w:t xml:space="preserve">measured in </w:t>
        </w:r>
        <w:r w:rsidR="00C121E1">
          <w:rPr>
            <w:lang w:val="en-GB"/>
          </w:rPr>
          <w:t>pure stands</w:t>
        </w:r>
        <w:r w:rsidR="00C121E1">
          <w:rPr>
            <w:lang w:val="en-GB"/>
          </w:rPr>
          <w:t xml:space="preserve"> </w:t>
        </w:r>
      </w:ins>
      <w:r w:rsidR="00000000">
        <w:rPr>
          <w:lang w:val="en-GB"/>
        </w:rPr>
        <w:t>to predict mixed stands RYTs</w:t>
      </w:r>
      <w:ins w:id="486" w:author="Hélène Fréville" w:date="2024-07-23T11:13:00Z">
        <w:r w:rsidR="00C121E1">
          <w:rPr>
            <w:lang w:val="en-GB"/>
          </w:rPr>
          <w:t>. This approach is based on</w:t>
        </w:r>
      </w:ins>
      <w:del w:id="487" w:author="Hélène Fréville" w:date="2024-07-23T11:13:00Z">
        <w:r w:rsidR="00000000" w:rsidDel="00C121E1">
          <w:rPr>
            <w:lang w:val="en-GB"/>
          </w:rPr>
          <w:delText xml:space="preserve"> with</w:delText>
        </w:r>
      </w:del>
      <w:r w:rsidR="00000000">
        <w:rPr>
          <w:lang w:val="en-GB"/>
        </w:rPr>
        <w:t xml:space="preserve"> the hypothesis that pure stand traits </w:t>
      </w:r>
      <w:del w:id="488" w:author="Hélène Fréville" w:date="2024-07-23T11:13:00Z">
        <w:r w:rsidR="00000000" w:rsidDel="00C121E1">
          <w:rPr>
            <w:lang w:val="en-GB"/>
          </w:rPr>
          <w:delText xml:space="preserve">is </w:delText>
        </w:r>
      </w:del>
      <w:ins w:id="489" w:author="Hélène Fréville" w:date="2024-07-23T11:13:00Z">
        <w:r w:rsidR="00C121E1">
          <w:rPr>
            <w:lang w:val="en-GB"/>
          </w:rPr>
          <w:t>are</w:t>
        </w:r>
        <w:r w:rsidR="00C121E1">
          <w:rPr>
            <w:lang w:val="en-GB"/>
          </w:rPr>
          <w:t xml:space="preserve"> </w:t>
        </w:r>
      </w:ins>
      <w:r w:rsidR="00000000">
        <w:rPr>
          <w:lang w:val="en-GB"/>
        </w:rPr>
        <w:t xml:space="preserve">the information available to agronomists and plant breeders when </w:t>
      </w:r>
      <w:del w:id="490" w:author="Hélène Fréville" w:date="2024-07-23T11:13:00Z">
        <w:r w:rsidR="00000000" w:rsidDel="00C121E1">
          <w:rPr>
            <w:lang w:val="en-GB"/>
          </w:rPr>
          <w:delText xml:space="preserve">they aim to </w:delText>
        </w:r>
      </w:del>
      <w:r w:rsidR="00000000">
        <w:rPr>
          <w:lang w:val="en-GB"/>
        </w:rPr>
        <w:t>design</w:t>
      </w:r>
      <w:ins w:id="491" w:author="Hélène Fréville" w:date="2024-07-23T11:13:00Z">
        <w:r w:rsidR="00C121E1">
          <w:rPr>
            <w:lang w:val="en-GB"/>
          </w:rPr>
          <w:t>ing</w:t>
        </w:r>
      </w:ins>
      <w:r w:rsidR="00000000">
        <w:rPr>
          <w:lang w:val="en-GB"/>
        </w:rPr>
        <w:t xml:space="preserve"> cultivar mixtures. First, we computed reference trait values for pure stands that we corrected for design effects and measurement dates. As </w:t>
      </w:r>
      <w:del w:id="492" w:author="Hélène Fréville" w:date="2024-07-23T11:14:00Z">
        <w:r w:rsidR="00000000" w:rsidDel="00C121E1">
          <w:rPr>
            <w:lang w:val="en-GB"/>
          </w:rPr>
          <w:delText>done before</w:delText>
        </w:r>
      </w:del>
      <w:ins w:id="493" w:author="Hélène Fréville" w:date="2024-07-23T11:14:00Z">
        <w:r w:rsidR="00C121E1">
          <w:rPr>
            <w:lang w:val="en-GB"/>
          </w:rPr>
          <w:t>described above</w:t>
        </w:r>
      </w:ins>
      <w:r w:rsidR="00000000">
        <w:rPr>
          <w:lang w:val="en-GB"/>
        </w:rPr>
        <w:t>, we fitted a linear mixed model with pure stand trait as the response variable, block, measurement date, and treatment as fixed effects, and cultivar identity as a random effect</w:t>
      </w:r>
      <w:del w:id="494" w:author="Hélène Fréville" w:date="2024-07-23T11:14:00Z">
        <w:r w:rsidR="00000000" w:rsidDel="00C121E1">
          <w:rPr>
            <w:lang w:val="en-GB"/>
          </w:rPr>
          <w:delText>s</w:delText>
        </w:r>
      </w:del>
      <w:r w:rsidR="00000000">
        <w:rPr>
          <w:lang w:val="en-GB"/>
        </w:rPr>
        <w:t xml:space="preserve">. </w:t>
      </w:r>
      <w:commentRangeStart w:id="495"/>
      <w:r w:rsidR="00000000">
        <w:rPr>
          <w:lang w:val="en-GB"/>
        </w:rPr>
        <w:t>Depending on the traits</w:t>
      </w:r>
      <w:commentRangeEnd w:id="495"/>
      <w:r w:rsidR="00C121E1">
        <w:rPr>
          <w:rStyle w:val="Marquedecommentaire"/>
        </w:rPr>
        <w:commentReference w:id="495"/>
      </w:r>
      <w:r w:rsidR="00000000">
        <w:rPr>
          <w:lang w:val="en-GB"/>
        </w:rPr>
        <w:t>, cultivar identity random effect was specified both on the intercept and the treatment slope or only on the intercept (i.e., when adding the random slope led to singular models due to very low variance on the slope). We then computed pure stand</w:t>
      </w:r>
      <w:del w:id="496" w:author="Hélène Fréville" w:date="2024-07-23T11:16:00Z">
        <w:r w:rsidR="00000000" w:rsidDel="00C121E1">
          <w:rPr>
            <w:lang w:val="en-GB"/>
          </w:rPr>
          <w:delText>s</w:delText>
        </w:r>
      </w:del>
      <w:r w:rsidR="00000000">
        <w:rPr>
          <w:lang w:val="en-GB"/>
        </w:rPr>
        <w:t xml:space="preserve"> reference trait values as the sum of the BLUP of each cultivar (intercept in the C treatment, intercept + slope in the S treatment when random slope was specified) with the estimated fixed effect of the treatment (C or S). Then, for each mixed stand, we computed both the average and the absolute trait difference between the two cultivars using the pure stand reference trait values. Finally, we fitted a full linear model with RYT as the dependent variable and all trait averages and all trait differences as independent variables </w:t>
      </w:r>
      <w:del w:id="497" w:author="Hélène Fréville" w:date="2024-07-23T11:20:00Z">
        <w:r w:rsidR="00000000" w:rsidDel="006B2049">
          <w:rPr>
            <w:lang w:val="en-GB"/>
          </w:rPr>
          <w:delText xml:space="preserve">and le </w:delText>
        </w:r>
      </w:del>
      <w:r w:rsidR="00000000">
        <w:rPr>
          <w:lang w:val="en-GB"/>
        </w:rPr>
        <w:t>(</w:t>
      </w:r>
      <w:proofErr w:type="spellStart"/>
      <w:r w:rsidR="00000000">
        <w:rPr>
          <w:i/>
          <w:lang w:val="en-GB"/>
        </w:rPr>
        <w:t>lm</w:t>
      </w:r>
      <w:proofErr w:type="spellEnd"/>
      <w:r w:rsidR="00000000">
        <w:rPr>
          <w:i/>
          <w:lang w:val="en-GB"/>
        </w:rPr>
        <w:t>()</w:t>
      </w:r>
      <w:r w:rsidR="00000000">
        <w:rPr>
          <w:lang w:val="en-GB"/>
        </w:rPr>
        <w:t xml:space="preserve"> function from the </w:t>
      </w:r>
      <w:r w:rsidR="00000000">
        <w:rPr>
          <w:i/>
          <w:lang w:val="en-GB"/>
        </w:rPr>
        <w:t>stats</w:t>
      </w:r>
      <w:r w:rsidR="00000000">
        <w:rPr>
          <w:lang w:val="en-GB"/>
        </w:rPr>
        <w:t xml:space="preserve"> package). We standardized all dependent and independent variables (</w:t>
      </w:r>
      <w:r w:rsidR="00000000">
        <w:rPr>
          <w:i/>
          <w:lang w:val="en-GB"/>
        </w:rPr>
        <w:t>μ</w:t>
      </w:r>
      <w:r w:rsidR="00000000">
        <w:rPr>
          <w:lang w:val="en-GB"/>
        </w:rPr>
        <w:t xml:space="preserve"> = </w:t>
      </w:r>
      <w:r w:rsidR="00000000">
        <w:rPr>
          <w:lang w:val="en-GB"/>
        </w:rPr>
        <w:lastRenderedPageBreak/>
        <w:t>0,</w:t>
      </w:r>
      <w:r w:rsidR="00000000">
        <w:rPr>
          <w:i/>
          <w:lang w:val="en-GB"/>
        </w:rPr>
        <w:t xml:space="preserve"> σ</w:t>
      </w:r>
      <w:r w:rsidR="00000000">
        <w:rPr>
          <w:lang w:val="en-GB"/>
        </w:rPr>
        <w:t xml:space="preserve"> = 1) and ran a backward model selection (</w:t>
      </w:r>
      <w:proofErr w:type="spellStart"/>
      <w:r w:rsidR="00000000">
        <w:rPr>
          <w:i/>
          <w:lang w:val="en-GB"/>
        </w:rPr>
        <w:t>glmulti</w:t>
      </w:r>
      <w:proofErr w:type="spellEnd"/>
      <w:r w:rsidR="00000000">
        <w:rPr>
          <w:i/>
          <w:lang w:val="en-GB"/>
        </w:rPr>
        <w:t>()</w:t>
      </w:r>
      <w:r w:rsidR="00000000">
        <w:rPr>
          <w:lang w:val="en-GB"/>
        </w:rPr>
        <w:t xml:space="preserve"> function from the </w:t>
      </w:r>
      <w:proofErr w:type="spellStart"/>
      <w:r w:rsidR="00000000">
        <w:rPr>
          <w:i/>
          <w:lang w:val="en-GB"/>
        </w:rPr>
        <w:t>glmulti</w:t>
      </w:r>
      <w:proofErr w:type="spellEnd"/>
      <w:r w:rsidR="00000000">
        <w:rPr>
          <w:lang w:val="en-GB"/>
        </w:rPr>
        <w:t xml:space="preserve"> package). We used the second-order Akaike Information Criterion (AIC</w:t>
      </w:r>
      <w:r w:rsidR="00000000">
        <w:rPr>
          <w:vertAlign w:val="subscript"/>
          <w:lang w:val="en-GB"/>
        </w:rPr>
        <w:t>C</w:t>
      </w:r>
      <w:r w:rsidR="00000000">
        <w:rPr>
          <w:lang w:val="en-GB"/>
        </w:rPr>
        <w:t xml:space="preserve">, </w:t>
      </w:r>
      <w:r w:rsidR="00000000">
        <w:fldChar w:fldCharType="begin"/>
      </w:r>
      <w:r w:rsidR="00000000">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sidR="00000000">
        <w:rPr>
          <w:lang w:val="en-GB"/>
        </w:rPr>
        <w:fldChar w:fldCharType="separate"/>
      </w:r>
      <w:r w:rsidR="00000000">
        <w:rPr>
          <w:rFonts w:cs="Times New Roman"/>
          <w:lang w:val="en-GB"/>
        </w:rPr>
        <w:t>Sugiura 1978)</w:t>
      </w:r>
      <w:r w:rsidR="00000000">
        <w:rPr>
          <w:lang w:val="en-GB"/>
        </w:rPr>
        <w:fldChar w:fldCharType="end"/>
      </w:r>
      <w:r w:rsidR="00000000">
        <w:rPr>
          <w:lang w:val="en-GB"/>
        </w:rPr>
        <w:t xml:space="preserve"> to rank the models and performed model-averaging inference based on the top 10 models using the </w:t>
      </w:r>
      <w:proofErr w:type="spellStart"/>
      <w:r w:rsidR="00000000">
        <w:rPr>
          <w:i/>
          <w:lang w:val="en-GB"/>
        </w:rPr>
        <w:t>coef</w:t>
      </w:r>
      <w:proofErr w:type="spellEnd"/>
      <w:r w:rsidR="00000000">
        <w:rPr>
          <w:i/>
          <w:lang w:val="en-GB"/>
        </w:rPr>
        <w:t>()</w:t>
      </w:r>
      <w:r w:rsidR="00000000">
        <w:rPr>
          <w:lang w:val="en-GB"/>
        </w:rPr>
        <w:t xml:space="preserve"> function (</w:t>
      </w:r>
      <w:proofErr w:type="spellStart"/>
      <w:r w:rsidR="00000000">
        <w:rPr>
          <w:i/>
          <w:lang w:val="en-GB"/>
        </w:rPr>
        <w:t>glmulti</w:t>
      </w:r>
      <w:proofErr w:type="spellEnd"/>
      <w:r w:rsidR="00000000">
        <w:rPr>
          <w:lang w:val="en-GB"/>
        </w:rPr>
        <w:t xml:space="preserve"> package). We report parameter estimates and their 95% unconditional confidence interval computed as ±1.96 unconditional sampling standard deviation, variable importance, and adjusted R-squared averaged over the top 10 models </w:t>
      </w:r>
      <w:r w:rsidR="00000000">
        <w:fldChar w:fldCharType="begin"/>
      </w:r>
      <w:r w:rsidR="00000000">
        <w:rPr>
          <w:lang w:val="en-GB"/>
        </w:rPr>
        <w:instrText>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w:instrText>
      </w:r>
      <w:r w:rsidR="00000000">
        <w:rPr>
          <w:lang w:val="en-GB"/>
        </w:rPr>
        <w:fldChar w:fldCharType="separate"/>
      </w:r>
      <w:r w:rsidR="00000000">
        <w:rPr>
          <w:rFonts w:cs="Times New Roman"/>
          <w:lang w:val="en-GB"/>
        </w:rPr>
        <w:t>(Burnham and Anderson 2002)</w:t>
      </w:r>
      <w:r w:rsidR="00000000">
        <w:rPr>
          <w:lang w:val="en-GB"/>
        </w:rPr>
        <w:fldChar w:fldCharType="end"/>
      </w:r>
      <w:r w:rsidR="00000000">
        <w:rPr>
          <w:lang w:val="en-GB"/>
        </w:rPr>
        <w:t>. Detailed information on the top 10 models are available in Supplementary Table 5.</w:t>
      </w:r>
    </w:p>
    <w:p w14:paraId="60F13983" w14:textId="39C76A38" w:rsidR="00B629AA" w:rsidRDefault="0094527D">
      <w:pPr>
        <w:rPr>
          <w:lang w:val="en-GB"/>
        </w:rPr>
      </w:pPr>
      <w:ins w:id="498" w:author="Hélène Fréville" w:date="2024-07-23T11:24:00Z">
        <w:r>
          <w:rPr>
            <w:lang w:val="en-GB"/>
          </w:rPr>
          <w:t xml:space="preserve">Finally, </w:t>
        </w:r>
      </w:ins>
      <w:del w:id="499" w:author="Hélène Fréville" w:date="2024-07-23T11:24:00Z">
        <w:r w:rsidR="00000000" w:rsidDel="0094527D">
          <w:rPr>
            <w:lang w:val="en-GB"/>
          </w:rPr>
          <w:delText>We</w:delText>
        </w:r>
      </w:del>
      <w:ins w:id="500" w:author="Hélène Fréville" w:date="2024-07-23T11:24:00Z">
        <w:r>
          <w:rPr>
            <w:lang w:val="en-GB"/>
          </w:rPr>
          <w:t>to</w:t>
        </w:r>
      </w:ins>
      <w:r w:rsidR="00000000">
        <w:rPr>
          <w:lang w:val="en-GB"/>
        </w:rPr>
        <w:t xml:space="preserve"> further investigate</w:t>
      </w:r>
      <w:del w:id="501" w:author="Hélène Fréville" w:date="2024-07-23T11:24:00Z">
        <w:r w:rsidR="00000000" w:rsidDel="0094527D">
          <w:rPr>
            <w:lang w:val="en-GB"/>
          </w:rPr>
          <w:delText>d</w:delText>
        </w:r>
      </w:del>
      <w:r w:rsidR="00000000">
        <w:rPr>
          <w:lang w:val="en-GB"/>
        </w:rPr>
        <w:t xml:space="preserve"> the ecological mechanisms </w:t>
      </w:r>
      <w:ins w:id="502" w:author="Hélène Fréville" w:date="2024-07-23T11:26:00Z">
        <w:r>
          <w:rPr>
            <w:lang w:val="en-GB"/>
          </w:rPr>
          <w:t xml:space="preserve">behind </w:t>
        </w:r>
      </w:ins>
      <w:ins w:id="503" w:author="Hélène Fréville" w:date="2024-07-23T11:28:00Z">
        <w:r w:rsidR="00040475">
          <w:rPr>
            <w:lang w:val="en-GB"/>
          </w:rPr>
          <w:t xml:space="preserve">the </w:t>
        </w:r>
      </w:ins>
      <w:ins w:id="504" w:author="Hélène Fréville" w:date="2024-07-23T11:26:00Z">
        <w:r>
          <w:rPr>
            <w:lang w:val="en-GB"/>
          </w:rPr>
          <w:t>significant relationship between</w:t>
        </w:r>
      </w:ins>
      <w:ins w:id="505" w:author="Hélène Fréville" w:date="2024-07-23T11:29:00Z">
        <w:r w:rsidR="00040475">
          <w:rPr>
            <w:lang w:val="en-GB"/>
          </w:rPr>
          <w:t xml:space="preserve"> RYT and</w:t>
        </w:r>
      </w:ins>
      <w:ins w:id="506" w:author="Hélène Fréville" w:date="2024-07-23T11:26:00Z">
        <w:r>
          <w:rPr>
            <w:lang w:val="en-GB"/>
          </w:rPr>
          <w:t xml:space="preserve"> </w:t>
        </w:r>
      </w:ins>
      <w:del w:id="507" w:author="Hélène Fréville" w:date="2024-07-23T11:26:00Z">
        <w:r w:rsidR="00000000" w:rsidDel="0094527D">
          <w:rPr>
            <w:lang w:val="en-GB"/>
          </w:rPr>
          <w:delText xml:space="preserve">linking </w:delText>
        </w:r>
      </w:del>
      <w:ins w:id="508" w:author="Hélène Fréville" w:date="2024-07-23T11:26:00Z">
        <w:r>
          <w:rPr>
            <w:lang w:val="en-GB"/>
          </w:rPr>
          <w:t>trait</w:t>
        </w:r>
      </w:ins>
      <w:ins w:id="509" w:author="Hélène Fréville" w:date="2024-07-23T11:33:00Z">
        <w:r w:rsidR="00040475">
          <w:rPr>
            <w:lang w:val="en-GB"/>
          </w:rPr>
          <w:t xml:space="preserve"> composition</w:t>
        </w:r>
      </w:ins>
      <w:ins w:id="510" w:author="Hélène Fréville" w:date="2024-07-23T11:26:00Z">
        <w:r>
          <w:rPr>
            <w:lang w:val="en-GB"/>
          </w:rPr>
          <w:t xml:space="preserve">, </w:t>
        </w:r>
      </w:ins>
      <w:ins w:id="511" w:author="Hélène Fréville" w:date="2024-07-23T11:28:00Z">
        <w:r w:rsidR="00040475">
          <w:rPr>
            <w:lang w:val="en-GB"/>
          </w:rPr>
          <w:t>specifically</w:t>
        </w:r>
      </w:ins>
      <w:ins w:id="512" w:author="Hélène Fréville" w:date="2024-07-23T11:26:00Z">
        <w:r>
          <w:rPr>
            <w:lang w:val="en-GB"/>
          </w:rPr>
          <w:t xml:space="preserve"> </w:t>
        </w:r>
      </w:ins>
      <w:r w:rsidR="00000000">
        <w:rPr>
          <w:lang w:val="en-GB"/>
        </w:rPr>
        <w:t>root area</w:t>
      </w:r>
      <w:del w:id="513" w:author="Hélène Fréville" w:date="2024-07-23T11:29:00Z">
        <w:r w:rsidR="00000000" w:rsidDel="00040475">
          <w:rPr>
            <w:lang w:val="en-GB"/>
          </w:rPr>
          <w:delText xml:space="preserve"> and RYT</w:delText>
        </w:r>
      </w:del>
      <w:ins w:id="514" w:author="Hélène Fréville" w:date="2024-07-23T11:26:00Z">
        <w:r>
          <w:rPr>
            <w:lang w:val="en-GB"/>
          </w:rPr>
          <w:t xml:space="preserve">, </w:t>
        </w:r>
      </w:ins>
      <w:r w:rsidR="00000000">
        <w:rPr>
          <w:lang w:val="en-GB"/>
        </w:rPr>
        <w:t xml:space="preserve"> </w:t>
      </w:r>
      <w:del w:id="515" w:author="Hélène Fréville" w:date="2024-07-23T11:26:00Z">
        <w:r w:rsidR="00000000" w:rsidDel="0094527D">
          <w:rPr>
            <w:lang w:val="en-GB"/>
          </w:rPr>
          <w:delText xml:space="preserve">by </w:delText>
        </w:r>
      </w:del>
      <w:ins w:id="516" w:author="Hélène Fréville" w:date="2024-07-23T11:26:00Z">
        <w:r>
          <w:rPr>
            <w:lang w:val="en-GB"/>
          </w:rPr>
          <w:t>we</w:t>
        </w:r>
        <w:r>
          <w:rPr>
            <w:lang w:val="en-GB"/>
          </w:rPr>
          <w:t xml:space="preserve"> </w:t>
        </w:r>
      </w:ins>
      <w:del w:id="517" w:author="Hélène Fréville" w:date="2024-07-23T11:27:00Z">
        <w:r w:rsidR="00000000" w:rsidDel="00040475">
          <w:rPr>
            <w:lang w:val="en-GB"/>
          </w:rPr>
          <w:delText xml:space="preserve">checking </w:delText>
        </w:r>
      </w:del>
      <w:ins w:id="518" w:author="Hélène Fréville" w:date="2024-07-23T11:27:00Z">
        <w:r w:rsidR="00040475">
          <w:rPr>
            <w:lang w:val="en-GB"/>
          </w:rPr>
          <w:t>assessed</w:t>
        </w:r>
        <w:r w:rsidR="00040475">
          <w:rPr>
            <w:lang w:val="en-GB"/>
          </w:rPr>
          <w:t xml:space="preserve"> </w:t>
        </w:r>
      </w:ins>
      <w:r w:rsidR="00000000">
        <w:rPr>
          <w:lang w:val="en-GB"/>
        </w:rPr>
        <w:t>the relationship between pure stand</w:t>
      </w:r>
      <w:del w:id="519" w:author="Hélène Fréville" w:date="2024-07-23T11:27:00Z">
        <w:r w:rsidR="00000000" w:rsidDel="00040475">
          <w:rPr>
            <w:lang w:val="en-GB"/>
          </w:rPr>
          <w:delText>s</w:delText>
        </w:r>
      </w:del>
      <w:r w:rsidR="00000000">
        <w:rPr>
          <w:lang w:val="en-GB"/>
        </w:rPr>
        <w:t xml:space="preserve"> biomass and pure stand root area, and between RYs and pure stand root area using simple linear regressions between these variables within each treatment. We used trait and biomass values adjusted for block effects and measurement date effects as explained above</w:t>
      </w:r>
      <w:commentRangeStart w:id="520"/>
      <w:r w:rsidR="00000000">
        <w:rPr>
          <w:lang w:val="en-GB"/>
        </w:rPr>
        <w:t>, such that we had one value per genotype per treatment</w:t>
      </w:r>
      <w:commentRangeEnd w:id="520"/>
      <w:r w:rsidR="00040475">
        <w:rPr>
          <w:rStyle w:val="Marquedecommentaire"/>
        </w:rPr>
        <w:commentReference w:id="520"/>
      </w:r>
      <w:r w:rsidR="00000000">
        <w:rPr>
          <w:lang w:val="en-GB"/>
        </w:rPr>
        <w:t xml:space="preserve">. We also checked the relationship between RYs and the hierarchical distance in root area between the cultivar and its </w:t>
      </w:r>
      <w:proofErr w:type="spellStart"/>
      <w:r w:rsidR="00000000">
        <w:rPr>
          <w:lang w:val="en-GB"/>
        </w:rPr>
        <w:t>neighbor</w:t>
      </w:r>
      <w:proofErr w:type="spellEnd"/>
      <w:r w:rsidR="00000000">
        <w:rPr>
          <w:lang w:val="en-GB"/>
        </w:rPr>
        <w:t xml:space="preserve"> in pure stands. Hierarchical distance was the difference between the focal root area and the </w:t>
      </w:r>
      <w:proofErr w:type="spellStart"/>
      <w:r w:rsidR="00000000">
        <w:rPr>
          <w:lang w:val="en-GB"/>
        </w:rPr>
        <w:t>neighbor</w:t>
      </w:r>
      <w:proofErr w:type="spellEnd"/>
      <w:r w:rsidR="00000000">
        <w:rPr>
          <w:lang w:val="en-GB"/>
        </w:rPr>
        <w:t xml:space="preserve"> root area, divided by the focal root area (i.e., positive values mean that the focal had higher root area that its </w:t>
      </w:r>
      <w:proofErr w:type="spellStart"/>
      <w:r w:rsidR="00000000">
        <w:rPr>
          <w:lang w:val="en-GB"/>
        </w:rPr>
        <w:t>neighbor</w:t>
      </w:r>
      <w:proofErr w:type="spellEnd"/>
      <w:r w:rsidR="00000000">
        <w:rPr>
          <w:lang w:val="en-GB"/>
        </w:rPr>
        <w:t xml:space="preserve">, and </w:t>
      </w:r>
      <w:r w:rsidR="00000000">
        <w:rPr>
          <w:i/>
          <w:lang w:val="en-GB"/>
        </w:rPr>
        <w:t>vice versa</w:t>
      </w:r>
      <w:r w:rsidR="00000000">
        <w:rPr>
          <w:lang w:val="en-GB"/>
        </w:rPr>
        <w:t xml:space="preserve">). Finally, we </w:t>
      </w:r>
      <w:del w:id="521" w:author="Hélène Fréville" w:date="2024-07-23T11:34:00Z">
        <w:r w:rsidR="00000000" w:rsidDel="00040475">
          <w:rPr>
            <w:lang w:val="en-GB"/>
          </w:rPr>
          <w:delText xml:space="preserve">checked </w:delText>
        </w:r>
      </w:del>
      <w:ins w:id="522" w:author="Hélène Fréville" w:date="2024-07-23T11:34:00Z">
        <w:r w:rsidR="00040475">
          <w:rPr>
            <w:lang w:val="en-GB"/>
          </w:rPr>
          <w:t>tested</w:t>
        </w:r>
        <w:r w:rsidR="00040475">
          <w:rPr>
            <w:lang w:val="en-GB"/>
          </w:rPr>
          <w:t xml:space="preserve"> </w:t>
        </w:r>
      </w:ins>
      <w:del w:id="523" w:author="Hélène Fréville" w:date="2024-07-23T11:34:00Z">
        <w:r w:rsidR="00000000" w:rsidDel="00040475">
          <w:rPr>
            <w:lang w:val="en-GB"/>
          </w:rPr>
          <w:delText xml:space="preserve">how </w:delText>
        </w:r>
      </w:del>
      <w:ins w:id="524" w:author="Hélène Fréville" w:date="2024-07-23T11:34:00Z">
        <w:r w:rsidR="00040475">
          <w:rPr>
            <w:lang w:val="en-GB"/>
          </w:rPr>
          <w:t>whether</w:t>
        </w:r>
        <w:r w:rsidR="00040475">
          <w:rPr>
            <w:lang w:val="en-GB"/>
          </w:rPr>
          <w:t xml:space="preserve"> </w:t>
        </w:r>
      </w:ins>
      <w:r w:rsidR="00000000">
        <w:rPr>
          <w:lang w:val="en-GB"/>
        </w:rPr>
        <w:t xml:space="preserve">root area plasticity affected RYT in the two treatments. We computed root area plasticity as the difference between the average root area of the pure stands of the two cultivars and the observed root area of their mixture, divided by the average of the pure stands. (i.e., positive values mean that root area increased in the mixed relative to the pure stands, and </w:t>
      </w:r>
      <w:r w:rsidR="00000000">
        <w:rPr>
          <w:i/>
          <w:lang w:val="en-GB"/>
        </w:rPr>
        <w:t>vice versa</w:t>
      </w:r>
      <w:r w:rsidR="00000000">
        <w:rPr>
          <w:lang w:val="en-GB"/>
        </w:rPr>
        <w:t xml:space="preserve">). </w:t>
      </w:r>
    </w:p>
    <w:p w14:paraId="21384470" w14:textId="77777777" w:rsidR="00B629AA" w:rsidRDefault="00000000">
      <w:pPr>
        <w:pStyle w:val="Titre1"/>
        <w:rPr>
          <w:lang w:val="en-GB"/>
        </w:rPr>
      </w:pPr>
      <w:commentRangeStart w:id="525"/>
      <w:r>
        <w:rPr>
          <w:lang w:val="en-GB"/>
        </w:rPr>
        <w:t>Results</w:t>
      </w:r>
      <w:commentRangeEnd w:id="525"/>
      <w:r w:rsidR="005458B5">
        <w:rPr>
          <w:rStyle w:val="Marquedecommentaire"/>
          <w:rFonts w:eastAsiaTheme="minorHAnsi" w:cstheme="minorBidi"/>
          <w:b w:val="0"/>
        </w:rPr>
        <w:commentReference w:id="525"/>
      </w:r>
    </w:p>
    <w:p w14:paraId="06A63B1B" w14:textId="6B2EEB98" w:rsidR="00B629AA" w:rsidRDefault="00000000">
      <w:pPr>
        <w:pStyle w:val="Titre2"/>
        <w:rPr>
          <w:lang w:val="en-GB"/>
        </w:rPr>
      </w:pPr>
      <w:r>
        <w:rPr>
          <w:lang w:val="en-GB"/>
        </w:rPr>
        <w:t xml:space="preserve">Effect of </w:t>
      </w:r>
      <w:del w:id="526" w:author="Hélène Fréville" w:date="2024-07-19T17:54:00Z">
        <w:r w:rsidDel="007D3FCB">
          <w:rPr>
            <w:lang w:val="en-GB"/>
          </w:rPr>
          <w:delText>the stress</w:delText>
        </w:r>
      </w:del>
      <w:ins w:id="527" w:author="Hélène Fréville" w:date="2024-07-19T17:54:00Z">
        <w:r w:rsidR="007D3FCB">
          <w:rPr>
            <w:lang w:val="en-GB"/>
          </w:rPr>
          <w:t>resource availability</w:t>
        </w:r>
      </w:ins>
      <w:r>
        <w:rPr>
          <w:lang w:val="en-GB"/>
        </w:rPr>
        <w:t xml:space="preserve"> on plant growth and </w:t>
      </w:r>
      <w:commentRangeStart w:id="528"/>
      <w:r>
        <w:rPr>
          <w:lang w:val="en-GB"/>
        </w:rPr>
        <w:t>architecture</w:t>
      </w:r>
      <w:commentRangeEnd w:id="528"/>
      <w:r w:rsidR="00040475">
        <w:rPr>
          <w:rStyle w:val="Marquedecommentaire"/>
          <w:rFonts w:eastAsiaTheme="minorHAnsi" w:cstheme="minorBidi"/>
          <w:b w:val="0"/>
        </w:rPr>
        <w:commentReference w:id="528"/>
      </w:r>
    </w:p>
    <w:p w14:paraId="32363A0D" w14:textId="2AD17C16" w:rsidR="00B629AA" w:rsidRDefault="00000000">
      <w:pPr>
        <w:rPr>
          <w:lang w:val="en-GB"/>
        </w:rPr>
      </w:pPr>
      <w:r>
        <w:rPr>
          <w:lang w:val="en-GB"/>
        </w:rPr>
        <w:t xml:space="preserve">The limitation of water and nutrients strongly reduced </w:t>
      </w:r>
      <w:del w:id="529" w:author="Hélène Fréville" w:date="2024-07-23T11:37:00Z">
        <w:r w:rsidDel="00040475">
          <w:rPr>
            <w:lang w:val="en-GB"/>
          </w:rPr>
          <w:delText xml:space="preserve">the </w:delText>
        </w:r>
      </w:del>
      <w:r>
        <w:rPr>
          <w:lang w:val="en-GB"/>
        </w:rPr>
        <w:t xml:space="preserve">total </w:t>
      </w:r>
      <w:ins w:id="530" w:author="Hélène Fréville" w:date="2024-07-23T11:37:00Z">
        <w:r w:rsidR="00040475">
          <w:rPr>
            <w:lang w:val="en-GB"/>
          </w:rPr>
          <w:t xml:space="preserve">plant </w:t>
        </w:r>
      </w:ins>
      <w:r>
        <w:rPr>
          <w:lang w:val="en-GB"/>
        </w:rPr>
        <w:t xml:space="preserve">biomass </w:t>
      </w:r>
      <w:del w:id="531" w:author="Hélène Fréville" w:date="2024-07-23T11:37:00Z">
        <w:r w:rsidDel="00040475">
          <w:rPr>
            <w:lang w:val="en-GB"/>
          </w:rPr>
          <w:delText xml:space="preserve">of the seedlings </w:delText>
        </w:r>
      </w:del>
      <w:r>
        <w:rPr>
          <w:lang w:val="en-GB"/>
        </w:rPr>
        <w:t xml:space="preserve">(1947.35 mg in the S treatment vs 2364.71 in the C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 xml:space="preserve">Figure </w:t>
      </w:r>
      <w:commentRangeStart w:id="532"/>
      <w:r>
        <w:rPr>
          <w:lang w:val="en-GB"/>
        </w:rPr>
        <w:t>2f</w:t>
      </w:r>
      <w:commentRangeEnd w:id="532"/>
      <w:r w:rsidR="00860E51">
        <w:rPr>
          <w:rStyle w:val="Marquedecommentaire"/>
        </w:rPr>
        <w:commentReference w:id="532"/>
      </w:r>
      <w:r>
        <w:rPr>
          <w:lang w:val="en-GB"/>
        </w:rPr>
        <w:t xml:space="preserve">). </w:t>
      </w:r>
      <w:del w:id="533" w:author="Hélène Fréville" w:date="2024-07-23T11:42:00Z">
        <w:r w:rsidDel="00860E51">
          <w:rPr>
            <w:lang w:val="en-GB"/>
          </w:rPr>
          <w:delText xml:space="preserve">This </w:delText>
        </w:r>
      </w:del>
      <w:ins w:id="534" w:author="Hélène Fréville" w:date="2024-07-23T11:42:00Z">
        <w:r w:rsidR="00860E51">
          <w:rPr>
            <w:lang w:val="en-GB"/>
          </w:rPr>
          <w:t>Such</w:t>
        </w:r>
        <w:r w:rsidR="00860E51">
          <w:rPr>
            <w:lang w:val="en-GB"/>
          </w:rPr>
          <w:t xml:space="preserve"> </w:t>
        </w:r>
      </w:ins>
      <w:r>
        <w:rPr>
          <w:lang w:val="en-GB"/>
        </w:rPr>
        <w:t xml:space="preserve">biomass reduction was accompanied by a reallocation of resources from the aboveground to the belowground compartment: while </w:t>
      </w:r>
      <w:del w:id="535" w:author="Hélène Fréville" w:date="2024-07-23T11:44:00Z">
        <w:r w:rsidDel="00860E51">
          <w:rPr>
            <w:lang w:val="en-GB"/>
          </w:rPr>
          <w:delText>the seedlings</w:delText>
        </w:r>
      </w:del>
      <w:ins w:id="536" w:author="Hélène Fréville" w:date="2024-07-23T11:44:00Z">
        <w:r w:rsidR="00860E51">
          <w:rPr>
            <w:lang w:val="en-GB"/>
          </w:rPr>
          <w:t>plants</w:t>
        </w:r>
      </w:ins>
      <w:r>
        <w:rPr>
          <w:lang w:val="en-GB"/>
        </w:rPr>
        <w:t xml:space="preserve"> produced </w:t>
      </w:r>
      <w:ins w:id="537" w:author="Hélène Fréville" w:date="2024-07-23T11:44:00Z">
        <w:r w:rsidR="00860E51">
          <w:rPr>
            <w:lang w:val="en-GB"/>
          </w:rPr>
          <w:t>less above-ground biomass</w:t>
        </w:r>
        <w:r w:rsidR="00860E51">
          <w:rPr>
            <w:lang w:val="en-GB"/>
          </w:rPr>
          <w:t xml:space="preserve"> </w:t>
        </w:r>
      </w:ins>
      <w:ins w:id="538" w:author="Hélène Fréville" w:date="2024-07-23T11:45:00Z">
        <w:r w:rsidR="00860E51">
          <w:rPr>
            <w:lang w:val="en-GB"/>
          </w:rPr>
          <w:t>(Figure 2X)</w:t>
        </w:r>
      </w:ins>
      <w:ins w:id="539" w:author="Hélène Fréville" w:date="2024-07-23T11:44:00Z">
        <w:r w:rsidR="00860E51">
          <w:rPr>
            <w:lang w:val="en-GB"/>
          </w:rPr>
          <w:t xml:space="preserve">, </w:t>
        </w:r>
      </w:ins>
      <w:r>
        <w:rPr>
          <w:lang w:val="en-GB"/>
        </w:rPr>
        <w:t xml:space="preserve">less leaves (Figure 2a), </w:t>
      </w:r>
      <w:ins w:id="540" w:author="Hélène Fréville" w:date="2024-07-23T11:45:00Z">
        <w:r w:rsidR="00860E51">
          <w:rPr>
            <w:lang w:val="en-GB"/>
          </w:rPr>
          <w:lastRenderedPageBreak/>
          <w:t xml:space="preserve">and </w:t>
        </w:r>
      </w:ins>
      <w:r>
        <w:rPr>
          <w:lang w:val="en-GB"/>
        </w:rPr>
        <w:t xml:space="preserve">less tillers (Figure 2b), </w:t>
      </w:r>
      <w:del w:id="541" w:author="Hélène Fréville" w:date="2024-07-23T11:45:00Z">
        <w:r w:rsidDel="00860E51">
          <w:rPr>
            <w:lang w:val="en-GB"/>
          </w:rPr>
          <w:delText xml:space="preserve">and less above-ground biomass (Figure 2d), </w:delText>
        </w:r>
      </w:del>
      <w:r>
        <w:rPr>
          <w:lang w:val="en-GB"/>
        </w:rPr>
        <w:t xml:space="preserve">they </w:t>
      </w:r>
      <w:ins w:id="542" w:author="Hélène Fréville" w:date="2024-07-23T11:45:00Z">
        <w:r w:rsidR="00860E51">
          <w:rPr>
            <w:lang w:val="en-GB"/>
          </w:rPr>
          <w:t xml:space="preserve">produced </w:t>
        </w:r>
        <w:r w:rsidR="00860E51">
          <w:rPr>
            <w:lang w:val="en-GB"/>
          </w:rPr>
          <w:t>higher root biomass (Figure 2</w:t>
        </w:r>
        <w:r w:rsidR="00860E51">
          <w:rPr>
            <w:lang w:val="en-GB"/>
          </w:rPr>
          <w:t>X</w:t>
        </w:r>
        <w:r w:rsidR="00860E51">
          <w:rPr>
            <w:lang w:val="en-GB"/>
          </w:rPr>
          <w:t>)</w:t>
        </w:r>
        <w:r w:rsidR="00860E51">
          <w:rPr>
            <w:lang w:val="en-GB"/>
          </w:rPr>
          <w:t xml:space="preserve">, </w:t>
        </w:r>
      </w:ins>
      <w:del w:id="543" w:author="Hélène Fréville" w:date="2024-07-23T11:46:00Z">
        <w:r w:rsidDel="00860E51">
          <w:rPr>
            <w:lang w:val="en-GB"/>
          </w:rPr>
          <w:delText xml:space="preserve">also had </w:delText>
        </w:r>
      </w:del>
      <w:r>
        <w:rPr>
          <w:lang w:val="en-GB"/>
        </w:rPr>
        <w:t xml:space="preserve">longer roots (Figure 2h), </w:t>
      </w:r>
      <w:ins w:id="544" w:author="Hélène Fréville" w:date="2024-07-23T11:46:00Z">
        <w:r w:rsidR="00860E51">
          <w:rPr>
            <w:lang w:val="en-GB"/>
          </w:rPr>
          <w:t xml:space="preserve">and had </w:t>
        </w:r>
      </w:ins>
      <w:r>
        <w:rPr>
          <w:lang w:val="en-GB"/>
        </w:rPr>
        <w:t>higher root areas (Figure 2i)</w:t>
      </w:r>
      <w:del w:id="545" w:author="Hélène Fréville" w:date="2024-07-23T11:46:00Z">
        <w:r w:rsidDel="00860E51">
          <w:rPr>
            <w:lang w:val="en-GB"/>
          </w:rPr>
          <w:delText>, and higher root biomass (Figure 2e)</w:delText>
        </w:r>
      </w:del>
      <w:r>
        <w:rPr>
          <w:lang w:val="en-GB"/>
        </w:rPr>
        <w:t xml:space="preserve"> in the </w:t>
      </w:r>
      <w:del w:id="546" w:author="Hélène Fréville" w:date="2024-07-23T11:46:00Z">
        <w:r w:rsidDel="00860E51">
          <w:rPr>
            <w:lang w:val="en-GB"/>
          </w:rPr>
          <w:delText xml:space="preserve">stressed </w:delText>
        </w:r>
      </w:del>
      <w:ins w:id="547" w:author="Hélène Fréville" w:date="2024-07-23T11:46:00Z">
        <w:r w:rsidR="00860E51">
          <w:rPr>
            <w:lang w:val="en-GB"/>
          </w:rPr>
          <w:t>R</w:t>
        </w:r>
        <w:r w:rsidR="00860E51" w:rsidRPr="00860E51">
          <w:rPr>
            <w:vertAlign w:val="superscript"/>
            <w:lang w:val="en-GB"/>
          </w:rPr>
          <w:t>-</w:t>
        </w:r>
        <w:r w:rsidR="00860E51">
          <w:rPr>
            <w:lang w:val="en-GB"/>
          </w:rPr>
          <w:t xml:space="preserve"> </w:t>
        </w:r>
      </w:ins>
      <w:r>
        <w:rPr>
          <w:lang w:val="en-GB"/>
        </w:rPr>
        <w:t xml:space="preserve">treatment. Consequently, the </w:t>
      </w:r>
      <w:proofErr w:type="spellStart"/>
      <w:r>
        <w:rPr>
          <w:lang w:val="en-GB"/>
        </w:rPr>
        <w:t>root:shoot</w:t>
      </w:r>
      <w:proofErr w:type="spellEnd"/>
      <w:r>
        <w:rPr>
          <w:lang w:val="en-GB"/>
        </w:rPr>
        <w:t xml:space="preserve"> ratio </w:t>
      </w:r>
      <w:del w:id="548" w:author="Hélène Fréville" w:date="2024-07-23T15:43:00Z">
        <w:r w:rsidDel="00D273C9">
          <w:rPr>
            <w:lang w:val="en-GB"/>
          </w:rPr>
          <w:delText xml:space="preserve">went </w:delText>
        </w:r>
      </w:del>
      <w:ins w:id="549" w:author="Hélène Fréville" w:date="2024-07-23T15:43:00Z">
        <w:r w:rsidR="00D273C9">
          <w:rPr>
            <w:lang w:val="en-GB"/>
          </w:rPr>
          <w:t>increased</w:t>
        </w:r>
        <w:r w:rsidR="00D273C9">
          <w:rPr>
            <w:lang w:val="en-GB"/>
          </w:rPr>
          <w:t xml:space="preserve"> </w:t>
        </w:r>
      </w:ins>
      <w:r>
        <w:rPr>
          <w:lang w:val="en-GB"/>
        </w:rPr>
        <w:t>from 0.48 in the control to 0.82 in the stressed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 increased in the S treatment (3.32 vs 2.95%, F</w:t>
      </w:r>
      <w:r>
        <w:rPr>
          <w:vertAlign w:val="subscript"/>
          <w:lang w:val="en-GB"/>
        </w:rPr>
        <w:t>1,87.19</w:t>
      </w:r>
      <w:r>
        <w:rPr>
          <w:lang w:val="en-GB"/>
        </w:rPr>
        <w:t xml:space="preserve"> = 525.03, </w:t>
      </w:r>
      <w:r>
        <w:rPr>
          <w:i/>
          <w:lang w:val="en-GB"/>
        </w:rPr>
        <w:t>p</w:t>
      </w:r>
      <w:r>
        <w:rPr>
          <w:lang w:val="en-GB"/>
        </w:rPr>
        <w:t xml:space="preserve"> &lt; 0.001, Figure 1D). </w:t>
      </w:r>
    </w:p>
    <w:p w14:paraId="655DC3E3" w14:textId="77777777" w:rsidR="00B629AA" w:rsidRDefault="00000000">
      <w:pPr>
        <w:pStyle w:val="Titre2"/>
        <w:rPr>
          <w:lang w:val="en-GB"/>
        </w:rPr>
      </w:pPr>
      <w:commentRangeStart w:id="550"/>
      <w:r>
        <w:rPr>
          <w:lang w:val="en-GB"/>
        </w:rPr>
        <w:t>Comparison of pure vs mixed stands</w:t>
      </w:r>
      <w:commentRangeEnd w:id="550"/>
      <w:r w:rsidR="009E2312">
        <w:rPr>
          <w:rStyle w:val="Marquedecommentaire"/>
          <w:rFonts w:eastAsiaTheme="minorHAnsi" w:cstheme="minorBidi"/>
          <w:b w:val="0"/>
        </w:rPr>
        <w:commentReference w:id="550"/>
      </w:r>
    </w:p>
    <w:p w14:paraId="5930BA06" w14:textId="1885FA7B" w:rsidR="00B629AA" w:rsidRDefault="00000000">
      <w:pPr>
        <w:rPr>
          <w:lang w:val="en-GB"/>
        </w:rPr>
      </w:pPr>
      <w:commentRangeStart w:id="551"/>
      <w:r>
        <w:rPr>
          <w:lang w:val="en-GB"/>
        </w:rPr>
        <w:t xml:space="preserve">We did not detect any significant effect of the stand type (pure vs mixed) or its interaction with resource availability (C vs S treatment) on seedling traits or biomass (Supplementary Figure 2 and Supplementary Table 3). </w:t>
      </w:r>
      <w:commentRangeEnd w:id="551"/>
      <w:r w:rsidR="00D273C9">
        <w:rPr>
          <w:rStyle w:val="Marquedecommentaire"/>
        </w:rPr>
        <w:commentReference w:id="551"/>
      </w:r>
      <w:commentRangeStart w:id="552"/>
      <w:r>
        <w:rPr>
          <w:lang w:val="en-GB"/>
        </w:rPr>
        <w:t xml:space="preserve">However, RYT indices showed that </w:t>
      </w:r>
      <w:del w:id="553" w:author="Hélène Fréville" w:date="2024-07-23T15:44:00Z">
        <w:r w:rsidDel="00D273C9">
          <w:rPr>
            <w:lang w:val="en-GB"/>
          </w:rPr>
          <w:delText xml:space="preserve">the </w:delText>
        </w:r>
      </w:del>
      <w:r>
        <w:rPr>
          <w:lang w:val="en-GB"/>
        </w:rPr>
        <w:t xml:space="preserve">mixtures produced less biomass than expected from the biomass of their components grown in pure stands (average RYT for total biomass = 0.97, </w:t>
      </w:r>
      <w:r>
        <w:rPr>
          <w:i/>
          <w:lang w:val="en-GB"/>
        </w:rPr>
        <w:t>t</w:t>
      </w:r>
      <w:r>
        <w:rPr>
          <w:vertAlign w:val="subscript"/>
          <w:lang w:val="en-GB"/>
        </w:rPr>
        <w:t>107</w:t>
      </w:r>
      <w:r>
        <w:rPr>
          <w:lang w:val="en-GB"/>
        </w:rPr>
        <w:t xml:space="preserve"> = -4.10, </w:t>
      </w:r>
      <w:r>
        <w:rPr>
          <w:i/>
          <w:lang w:val="en-GB"/>
        </w:rPr>
        <w:t xml:space="preserve">p </w:t>
      </w:r>
      <w:r>
        <w:rPr>
          <w:lang w:val="en-GB"/>
        </w:rPr>
        <w:t xml:space="preserve">&lt; 0.001, Figure </w:t>
      </w:r>
      <w:commentRangeStart w:id="554"/>
      <w:del w:id="555" w:author="Hélène Fréville" w:date="2024-07-23T16:10:00Z">
        <w:r w:rsidDel="00722201">
          <w:rPr>
            <w:lang w:val="en-GB"/>
          </w:rPr>
          <w:delText>3c</w:delText>
        </w:r>
      </w:del>
      <w:ins w:id="556" w:author="Hélène Fréville" w:date="2024-07-23T16:10:00Z">
        <w:r w:rsidR="00722201">
          <w:rPr>
            <w:lang w:val="en-GB"/>
          </w:rPr>
          <w:t>3</w:t>
        </w:r>
        <w:r w:rsidR="00722201">
          <w:rPr>
            <w:lang w:val="en-GB"/>
          </w:rPr>
          <w:t>a</w:t>
        </w:r>
        <w:commentRangeEnd w:id="554"/>
        <w:r w:rsidR="00722201">
          <w:rPr>
            <w:rStyle w:val="Marquedecommentaire"/>
          </w:rPr>
          <w:commentReference w:id="554"/>
        </w:r>
      </w:ins>
      <w:r>
        <w:rPr>
          <w:lang w:val="en-GB"/>
        </w:rPr>
        <w:t xml:space="preserve">). This was true for both above- and belowground biomass (average RYT for </w:t>
      </w:r>
      <w:commentRangeStart w:id="557"/>
      <w:del w:id="558" w:author="Hélène Fréville" w:date="2024-07-23T16:22:00Z">
        <w:r w:rsidDel="009E2312">
          <w:rPr>
            <w:lang w:val="en-GB"/>
          </w:rPr>
          <w:delText>above-ground</w:delText>
        </w:r>
      </w:del>
      <w:ins w:id="559" w:author="Hélène Fréville" w:date="2024-07-23T16:22:00Z">
        <w:r w:rsidR="009E2312">
          <w:rPr>
            <w:lang w:val="en-GB"/>
          </w:rPr>
          <w:t>shoot</w:t>
        </w:r>
        <w:commentRangeEnd w:id="557"/>
        <w:r w:rsidR="009E2312">
          <w:rPr>
            <w:rStyle w:val="Marquedecommentaire"/>
          </w:rPr>
          <w:commentReference w:id="557"/>
        </w:r>
      </w:ins>
      <w:r>
        <w:rPr>
          <w:lang w:val="en-GB"/>
        </w:rPr>
        <w:t xml:space="preserve"> biomass = 0.97, </w:t>
      </w:r>
      <w:r>
        <w:rPr>
          <w:i/>
          <w:lang w:val="en-GB"/>
        </w:rPr>
        <w:t>t</w:t>
      </w:r>
      <w:r>
        <w:rPr>
          <w:vertAlign w:val="subscript"/>
          <w:lang w:val="en-GB"/>
        </w:rPr>
        <w:t>107</w:t>
      </w:r>
      <w:r>
        <w:rPr>
          <w:lang w:val="en-GB"/>
        </w:rPr>
        <w:t xml:space="preserve"> = -3.03, </w:t>
      </w:r>
      <w:r>
        <w:rPr>
          <w:i/>
          <w:lang w:val="en-GB"/>
        </w:rPr>
        <w:t>p</w:t>
      </w:r>
      <w:r>
        <w:rPr>
          <w:lang w:val="en-GB"/>
        </w:rPr>
        <w:t xml:space="preserve"> = 0.003</w:t>
      </w:r>
      <w:del w:id="560" w:author="Hélène Fréville" w:date="2024-07-23T16:11:00Z">
        <w:r w:rsidDel="00722201">
          <w:rPr>
            <w:lang w:val="en-GB"/>
          </w:rPr>
          <w:delText>1</w:delText>
        </w:r>
      </w:del>
      <w:r>
        <w:rPr>
          <w:lang w:val="en-GB"/>
        </w:rPr>
        <w:t>, Figure 3</w:t>
      </w:r>
      <w:ins w:id="561" w:author="Hélène Fréville" w:date="2024-07-23T16:11:00Z">
        <w:r w:rsidR="00722201">
          <w:rPr>
            <w:lang w:val="en-GB"/>
          </w:rPr>
          <w:t>b</w:t>
        </w:r>
      </w:ins>
      <w:del w:id="562" w:author="Hélène Fréville" w:date="2024-07-23T16:11:00Z">
        <w:r w:rsidDel="00722201">
          <w:rPr>
            <w:lang w:val="en-GB"/>
          </w:rPr>
          <w:delText>a</w:delText>
        </w:r>
      </w:del>
      <w:r>
        <w:rPr>
          <w:lang w:val="en-GB"/>
        </w:rPr>
        <w:t xml:space="preserve">; average RYT for </w:t>
      </w:r>
      <w:del w:id="563" w:author="Hélène Fréville" w:date="2024-07-23T16:22:00Z">
        <w:r w:rsidDel="009E2312">
          <w:rPr>
            <w:lang w:val="en-GB"/>
          </w:rPr>
          <w:delText xml:space="preserve">belowground </w:delText>
        </w:r>
      </w:del>
      <w:ins w:id="564" w:author="Hélène Fréville" w:date="2024-07-23T16:22:00Z">
        <w:r w:rsidR="009E2312">
          <w:rPr>
            <w:lang w:val="en-GB"/>
          </w:rPr>
          <w:t>root</w:t>
        </w:r>
        <w:r w:rsidR="009E2312">
          <w:rPr>
            <w:lang w:val="en-GB"/>
          </w:rPr>
          <w:t xml:space="preserve"> </w:t>
        </w:r>
      </w:ins>
      <w:r>
        <w:rPr>
          <w:lang w:val="en-GB"/>
        </w:rPr>
        <w:t xml:space="preserve">biomass = 0.97, </w:t>
      </w:r>
      <w:r>
        <w:rPr>
          <w:i/>
          <w:lang w:val="en-GB"/>
        </w:rPr>
        <w:t>t</w:t>
      </w:r>
      <w:r>
        <w:rPr>
          <w:vertAlign w:val="subscript"/>
          <w:lang w:val="en-GB"/>
        </w:rPr>
        <w:t>107</w:t>
      </w:r>
      <w:r>
        <w:rPr>
          <w:lang w:val="en-GB"/>
        </w:rPr>
        <w:t xml:space="preserve"> = -4.53, </w:t>
      </w:r>
      <w:r>
        <w:rPr>
          <w:i/>
          <w:lang w:val="en-GB"/>
        </w:rPr>
        <w:t>p</w:t>
      </w:r>
      <w:r>
        <w:rPr>
          <w:lang w:val="en-GB"/>
        </w:rPr>
        <w:t xml:space="preserve"> &lt; 0.001, Figure 3</w:t>
      </w:r>
      <w:ins w:id="565" w:author="Hélène Fréville" w:date="2024-07-23T16:11:00Z">
        <w:r w:rsidR="00722201">
          <w:rPr>
            <w:lang w:val="en-GB"/>
          </w:rPr>
          <w:t>c</w:t>
        </w:r>
      </w:ins>
      <w:del w:id="566" w:author="Hélène Fréville" w:date="2024-07-23T16:11:00Z">
        <w:r w:rsidDel="00722201">
          <w:rPr>
            <w:lang w:val="en-GB"/>
          </w:rPr>
          <w:delText>b</w:delText>
        </w:r>
      </w:del>
      <w:r>
        <w:rPr>
          <w:lang w:val="en-GB"/>
        </w:rPr>
        <w:t xml:space="preserve">). </w:t>
      </w:r>
      <w:commentRangeEnd w:id="552"/>
      <w:r w:rsidR="00A62C22">
        <w:rPr>
          <w:rStyle w:val="Marquedecommentaire"/>
        </w:rPr>
        <w:commentReference w:id="552"/>
      </w:r>
      <w:r>
        <w:rPr>
          <w:lang w:val="en-GB"/>
        </w:rPr>
        <w:t xml:space="preserve">RYTs were significantly lower in the S than in the C treatment for the three biomass components (shoot biomass: RYT = 0.94 vs 1.00, </w:t>
      </w:r>
      <w:r>
        <w:rPr>
          <w:i/>
          <w:lang w:val="en-GB"/>
        </w:rPr>
        <w:t>F</w:t>
      </w:r>
      <w:r>
        <w:rPr>
          <w:vertAlign w:val="subscript"/>
          <w:lang w:val="en-GB"/>
        </w:rPr>
        <w:t>1,53</w:t>
      </w:r>
      <w:r>
        <w:rPr>
          <w:lang w:val="en-GB"/>
        </w:rPr>
        <w:t xml:space="preserve"> = 26.23, </w:t>
      </w:r>
      <w:r>
        <w:rPr>
          <w:i/>
          <w:lang w:val="en-GB"/>
        </w:rPr>
        <w:t xml:space="preserve">p </w:t>
      </w:r>
      <w:r>
        <w:rPr>
          <w:lang w:val="en-GB"/>
        </w:rPr>
        <w:t xml:space="preserve">&lt; 0.001, Figure 3a; root biomass: RYT = 0.94 vs 0.99, </w:t>
      </w:r>
      <w:r>
        <w:rPr>
          <w:i/>
          <w:lang w:val="en-GB"/>
        </w:rPr>
        <w:t>F</w:t>
      </w:r>
      <w:r>
        <w:rPr>
          <w:vertAlign w:val="subscript"/>
          <w:lang w:val="en-GB"/>
        </w:rPr>
        <w:t>1,53</w:t>
      </w:r>
      <w:r>
        <w:rPr>
          <w:lang w:val="en-GB"/>
        </w:rPr>
        <w:t xml:space="preserve"> = 32.56, </w:t>
      </w:r>
      <w:r>
        <w:rPr>
          <w:i/>
          <w:lang w:val="en-GB"/>
        </w:rPr>
        <w:t>p</w:t>
      </w:r>
      <w:r>
        <w:rPr>
          <w:lang w:val="en-GB"/>
        </w:rPr>
        <w:t xml:space="preserve"> &lt; 0.001, Figure 3b; total biomass: RYT = 0.94 vs 0.99, </w:t>
      </w:r>
      <w:r>
        <w:rPr>
          <w:i/>
          <w:lang w:val="en-GB"/>
        </w:rPr>
        <w:t>F</w:t>
      </w:r>
      <w:r>
        <w:rPr>
          <w:vertAlign w:val="subscript"/>
          <w:lang w:val="en-GB"/>
        </w:rPr>
        <w:t>1,53</w:t>
      </w:r>
      <w:r>
        <w:rPr>
          <w:lang w:val="en-GB"/>
        </w:rPr>
        <w:t xml:space="preserve"> = 34.87, </w:t>
      </w:r>
      <w:r>
        <w:rPr>
          <w:i/>
          <w:lang w:val="en-GB"/>
        </w:rPr>
        <w:t>p</w:t>
      </w:r>
      <w:r>
        <w:rPr>
          <w:lang w:val="en-GB"/>
        </w:rPr>
        <w:t xml:space="preserve"> &lt; 0.001, Figure 3c). </w:t>
      </w:r>
    </w:p>
    <w:p w14:paraId="3D5D5ADC" w14:textId="2630C7DB" w:rsidR="00B629AA" w:rsidRDefault="00000000">
      <w:pPr>
        <w:pStyle w:val="Titre2"/>
        <w:rPr>
          <w:lang w:val="en-GB"/>
        </w:rPr>
      </w:pPr>
      <w:r>
        <w:rPr>
          <w:lang w:val="en-GB"/>
        </w:rPr>
        <w:t xml:space="preserve">Effect of </w:t>
      </w:r>
      <w:del w:id="567" w:author="Hélène Fréville" w:date="2024-07-23T16:30:00Z">
        <w:r w:rsidDel="002E330B">
          <w:rPr>
            <w:lang w:val="en-GB"/>
          </w:rPr>
          <w:delText>cultivar traits</w:delText>
        </w:r>
      </w:del>
      <w:ins w:id="568" w:author="Hélène Fréville" w:date="2024-07-23T16:30:00Z">
        <w:r w:rsidR="002E330B">
          <w:rPr>
            <w:lang w:val="en-GB"/>
          </w:rPr>
          <w:t>trait composition</w:t>
        </w:r>
      </w:ins>
      <w:r>
        <w:rPr>
          <w:lang w:val="en-GB"/>
        </w:rPr>
        <w:t xml:space="preserve"> on mix</w:t>
      </w:r>
      <w:ins w:id="569" w:author="Hélène Fréville" w:date="2024-07-23T16:30:00Z">
        <w:r w:rsidR="002E330B">
          <w:rPr>
            <w:lang w:val="en-GB"/>
          </w:rPr>
          <w:t>ture</w:t>
        </w:r>
      </w:ins>
      <w:del w:id="570" w:author="Hélène Fréville" w:date="2024-07-23T16:30:00Z">
        <w:r w:rsidDel="002E330B">
          <w:rPr>
            <w:lang w:val="en-GB"/>
          </w:rPr>
          <w:delText>ed stand</w:delText>
        </w:r>
      </w:del>
      <w:r>
        <w:rPr>
          <w:lang w:val="en-GB"/>
        </w:rPr>
        <w:t xml:space="preserve"> biomass</w:t>
      </w:r>
    </w:p>
    <w:p w14:paraId="41738C3A" w14:textId="7B3F847A" w:rsidR="00B629AA" w:rsidRDefault="00000000">
      <w:pPr>
        <w:rPr>
          <w:lang w:val="en-GB"/>
        </w:rPr>
      </w:pPr>
      <w:commentRangeStart w:id="571"/>
      <w:del w:id="572" w:author="Hélène Fréville" w:date="2024-07-23T16:31:00Z">
        <w:r w:rsidDel="002E330B">
          <w:rPr>
            <w:lang w:val="en-GB"/>
          </w:rPr>
          <w:delText xml:space="preserve">As expected from the literature, </w:delText>
        </w:r>
      </w:del>
      <w:r>
        <w:rPr>
          <w:lang w:val="en-GB"/>
        </w:rPr>
        <w:t xml:space="preserve">RYTs were highly variable in both treatments (Figure 3). </w:t>
      </w:r>
      <w:del w:id="573" w:author="Hélène Fréville" w:date="2024-07-23T16:33:00Z">
        <w:r w:rsidDel="002E330B">
          <w:rPr>
            <w:lang w:val="en-GB"/>
          </w:rPr>
          <w:delText xml:space="preserve">We aimed to explain this variability using a trait-based approach. </w:delText>
        </w:r>
      </w:del>
      <w:r>
        <w:rPr>
          <w:lang w:val="en-GB"/>
        </w:rPr>
        <w:t xml:space="preserve">The trait composition of the mixtures poorly explained RYT variability </w:t>
      </w:r>
      <w:del w:id="574" w:author="Hélène Fréville" w:date="2024-07-23T16:35:00Z">
        <w:r w:rsidDel="0038194C">
          <w:rPr>
            <w:lang w:val="en-GB"/>
          </w:rPr>
          <w:delText xml:space="preserve">on </w:delText>
        </w:r>
      </w:del>
      <w:ins w:id="575" w:author="Hélène Fréville" w:date="2024-07-23T16:35:00Z">
        <w:r w:rsidR="0038194C">
          <w:rPr>
            <w:lang w:val="en-GB"/>
          </w:rPr>
          <w:t>in</w:t>
        </w:r>
        <w:r w:rsidR="0038194C">
          <w:rPr>
            <w:lang w:val="en-GB"/>
          </w:rPr>
          <w:t xml:space="preserve"> </w:t>
        </w:r>
      </w:ins>
      <w:r>
        <w:rPr>
          <w:lang w:val="en-GB"/>
        </w:rPr>
        <w:t xml:space="preserve">total biomass </w:t>
      </w:r>
      <w:ins w:id="576" w:author="Hélène Fréville" w:date="2024-07-23T16:35:00Z">
        <w:r w:rsidR="0038194C">
          <w:rPr>
            <w:lang w:val="en-GB"/>
          </w:rPr>
          <w:t xml:space="preserve">observed </w:t>
        </w:r>
      </w:ins>
      <w:r>
        <w:rPr>
          <w:lang w:val="en-GB"/>
        </w:rPr>
        <w:t>in the C treatment (</w:t>
      </w:r>
      <w:commentRangeStart w:id="577"/>
      <w:r>
        <w:rPr>
          <w:lang w:val="en-GB"/>
        </w:rPr>
        <w:t>Figure 4</w:t>
      </w:r>
      <w:commentRangeEnd w:id="577"/>
      <w:r w:rsidR="00D97DD5">
        <w:rPr>
          <w:rStyle w:val="Marquedecommentaire"/>
        </w:rPr>
        <w:commentReference w:id="577"/>
      </w:r>
      <w:r>
        <w:rPr>
          <w:lang w:val="en-GB"/>
        </w:rPr>
        <w:t xml:space="preserve">a, average adjusted R² over the top ten models = 0.09). </w:t>
      </w:r>
      <w:commentRangeStart w:id="578"/>
      <w:r>
        <w:rPr>
          <w:lang w:val="en-GB"/>
        </w:rPr>
        <w:t>In contrast</w:t>
      </w:r>
      <w:del w:id="579" w:author="Hélène Fréville" w:date="2024-07-23T16:33:00Z">
        <w:r w:rsidDel="0038194C">
          <w:rPr>
            <w:lang w:val="en-GB"/>
          </w:rPr>
          <w:delText>s</w:delText>
        </w:r>
      </w:del>
      <w:r>
        <w:rPr>
          <w:lang w:val="en-GB"/>
        </w:rPr>
        <w:t xml:space="preserve">, </w:t>
      </w:r>
      <w:del w:id="580" w:author="Hélène Fréville" w:date="2024-07-23T16:36:00Z">
        <w:r w:rsidDel="0038194C">
          <w:rPr>
            <w:lang w:val="en-GB"/>
          </w:rPr>
          <w:delText xml:space="preserve">the </w:delText>
        </w:r>
      </w:del>
      <w:r>
        <w:rPr>
          <w:lang w:val="en-GB"/>
        </w:rPr>
        <w:t>trait</w:t>
      </w:r>
      <w:ins w:id="581" w:author="Hélène Fréville" w:date="2024-07-23T16:36:00Z">
        <w:r w:rsidR="0038194C">
          <w:rPr>
            <w:lang w:val="en-GB"/>
          </w:rPr>
          <w:t xml:space="preserve"> composition</w:t>
        </w:r>
      </w:ins>
      <w:del w:id="582" w:author="Hélène Fréville" w:date="2024-07-23T16:36:00Z">
        <w:r w:rsidDel="0038194C">
          <w:rPr>
            <w:lang w:val="en-GB"/>
          </w:rPr>
          <w:delText>s</w:delText>
        </w:r>
      </w:del>
      <w:r>
        <w:rPr>
          <w:lang w:val="en-GB"/>
        </w:rPr>
        <w:t xml:space="preserve"> </w:t>
      </w:r>
      <w:del w:id="583" w:author="Hélène Fréville" w:date="2024-07-23T16:36:00Z">
        <w:r w:rsidDel="0038194C">
          <w:rPr>
            <w:lang w:val="en-GB"/>
          </w:rPr>
          <w:delText xml:space="preserve">could </w:delText>
        </w:r>
      </w:del>
      <w:r>
        <w:rPr>
          <w:lang w:val="en-GB"/>
        </w:rPr>
        <w:t>explain</w:t>
      </w:r>
      <w:ins w:id="584" w:author="Hélène Fréville" w:date="2024-07-23T16:36:00Z">
        <w:r w:rsidR="0038194C">
          <w:rPr>
            <w:lang w:val="en-GB"/>
          </w:rPr>
          <w:t>ed up to</w:t>
        </w:r>
      </w:ins>
      <w:r>
        <w:rPr>
          <w:lang w:val="en-GB"/>
        </w:rPr>
        <w:t xml:space="preserve"> 49% of RYT variation in the S treatment </w:t>
      </w:r>
      <w:commentRangeEnd w:id="578"/>
      <w:r w:rsidR="00B20FED">
        <w:rPr>
          <w:rStyle w:val="Marquedecommentaire"/>
        </w:rPr>
        <w:commentReference w:id="578"/>
      </w:r>
      <w:r>
        <w:rPr>
          <w:lang w:val="en-GB"/>
        </w:rPr>
        <w:t>(Figure 4b).</w:t>
      </w:r>
      <w:commentRangeEnd w:id="571"/>
      <w:r w:rsidR="0038194C">
        <w:rPr>
          <w:rStyle w:val="Marquedecommentaire"/>
        </w:rPr>
        <w:commentReference w:id="571"/>
      </w:r>
      <w:r>
        <w:rPr>
          <w:lang w:val="en-GB"/>
        </w:rPr>
        <w:t xml:space="preserve"> Most of this variability was explained by the average root area of the two cultivars </w:t>
      </w:r>
      <w:ins w:id="585" w:author="Hélène Fréville" w:date="2024-07-23T16:59:00Z">
        <w:r w:rsidR="002323C8">
          <w:rPr>
            <w:lang w:val="en-GB"/>
          </w:rPr>
          <w:t xml:space="preserve">grown in mixture </w:t>
        </w:r>
      </w:ins>
      <w:r>
        <w:rPr>
          <w:lang w:val="en-GB"/>
        </w:rPr>
        <w:t>(R² = 47% in a model with average root area as the single explanatory variable), which had a negative effect on RYT (Figure 4b, Supplementary Table 5)</w:t>
      </w:r>
      <w:ins w:id="586" w:author="Hélène Fréville" w:date="2024-07-23T17:11:00Z">
        <w:r w:rsidR="006869A7">
          <w:rPr>
            <w:lang w:val="en-GB"/>
          </w:rPr>
          <w:t xml:space="preserve">: </w:t>
        </w:r>
      </w:ins>
      <w:ins w:id="587" w:author="Hélène Fréville" w:date="2024-07-23T17:12:00Z">
        <w:r w:rsidR="006869A7">
          <w:rPr>
            <w:lang w:val="en-GB"/>
          </w:rPr>
          <w:t>mixing two genotypes with high</w:t>
        </w:r>
        <w:r w:rsidR="006869A7">
          <w:rPr>
            <w:lang w:val="en-GB"/>
          </w:rPr>
          <w:t>er</w:t>
        </w:r>
        <w:r w:rsidR="006869A7">
          <w:rPr>
            <w:lang w:val="en-GB"/>
          </w:rPr>
          <w:t xml:space="preserve"> average root area resulted in a decreas</w:t>
        </w:r>
      </w:ins>
      <w:ins w:id="588" w:author="Hélène Fréville" w:date="2024-07-24T12:39:00Z">
        <w:r w:rsidR="00D00E0E">
          <w:rPr>
            <w:lang w:val="en-GB"/>
          </w:rPr>
          <w:t>e in</w:t>
        </w:r>
      </w:ins>
      <w:ins w:id="589" w:author="Hélène Fréville" w:date="2024-07-23T17:12:00Z">
        <w:r w:rsidR="006869A7">
          <w:rPr>
            <w:lang w:val="en-GB"/>
          </w:rPr>
          <w:t xml:space="preserve"> biomass production in mix</w:t>
        </w:r>
        <w:r w:rsidR="006869A7">
          <w:rPr>
            <w:lang w:val="en-GB"/>
          </w:rPr>
          <w:t>ture</w:t>
        </w:r>
        <w:r w:rsidR="006869A7">
          <w:rPr>
            <w:lang w:val="en-GB"/>
          </w:rPr>
          <w:t xml:space="preserve"> compared to pure stands</w:t>
        </w:r>
        <w:r w:rsidR="006869A7">
          <w:rPr>
            <w:lang w:val="en-GB"/>
          </w:rPr>
          <w:t>.</w:t>
        </w:r>
      </w:ins>
      <w:del w:id="590" w:author="Hélène Fréville" w:date="2024-07-23T17:11:00Z">
        <w:r w:rsidDel="006869A7">
          <w:rPr>
            <w:lang w:val="en-GB"/>
          </w:rPr>
          <w:delText>.</w:delText>
        </w:r>
      </w:del>
      <w:r>
        <w:rPr>
          <w:lang w:val="en-GB"/>
        </w:rPr>
        <w:t xml:space="preserve"> We obtained </w:t>
      </w:r>
      <w:del w:id="591" w:author="Hélène Fréville" w:date="2024-07-23T17:06:00Z">
        <w:r w:rsidDel="002323C8">
          <w:rPr>
            <w:lang w:val="en-GB"/>
          </w:rPr>
          <w:delText xml:space="preserve">identical </w:delText>
        </w:r>
      </w:del>
      <w:ins w:id="592" w:author="Hélène Fréville" w:date="2024-07-23T17:06:00Z">
        <w:r w:rsidR="002323C8">
          <w:rPr>
            <w:lang w:val="en-GB"/>
          </w:rPr>
          <w:t>similar</w:t>
        </w:r>
        <w:r w:rsidR="002323C8">
          <w:rPr>
            <w:lang w:val="en-GB"/>
          </w:rPr>
          <w:t xml:space="preserve"> </w:t>
        </w:r>
      </w:ins>
      <w:r>
        <w:rPr>
          <w:lang w:val="en-GB"/>
        </w:rPr>
        <w:t>results when performing the analysis on shoot biomass alone (Supplementary Figure 3a and 3b, Supplementary Table</w:t>
      </w:r>
      <w:ins w:id="593" w:author="Hélène Fréville" w:date="2024-07-23T17:05:00Z">
        <w:r w:rsidR="002323C8">
          <w:rPr>
            <w:lang w:val="en-GB"/>
          </w:rPr>
          <w:t xml:space="preserve"> </w:t>
        </w:r>
      </w:ins>
      <w:r>
        <w:rPr>
          <w:lang w:val="en-GB"/>
        </w:rPr>
        <w:t>5). In contrast</w:t>
      </w:r>
      <w:del w:id="594" w:author="Hélène Fréville" w:date="2024-07-23T17:06:00Z">
        <w:r w:rsidDel="002323C8">
          <w:rPr>
            <w:lang w:val="en-GB"/>
          </w:rPr>
          <w:delText>s</w:delText>
        </w:r>
      </w:del>
      <w:del w:id="595" w:author="Hélène Fréville" w:date="2024-07-23T17:09:00Z">
        <w:r w:rsidDel="006869A7">
          <w:rPr>
            <w:lang w:val="en-GB"/>
          </w:rPr>
          <w:delText xml:space="preserve"> with aboveground biomass</w:delText>
        </w:r>
      </w:del>
      <w:r>
        <w:rPr>
          <w:lang w:val="en-GB"/>
        </w:rPr>
        <w:t xml:space="preserve">, traits had </w:t>
      </w:r>
      <w:r>
        <w:rPr>
          <w:lang w:val="en-GB"/>
        </w:rPr>
        <w:lastRenderedPageBreak/>
        <w:t xml:space="preserve">higher explanatory power on root biomass RYT in the C treatment (Supplementary Figure 3c, average adjusted R² over the top ten models = 0.33), with strong negative effects of average leaf number and average root area. In the S treatment, however, as for the other biomass components, average root area was the main explanatory trait with a negative effect on RYT (Supplementary Figure 3d). </w:t>
      </w:r>
    </w:p>
    <w:p w14:paraId="08D772E7" w14:textId="654DFB24" w:rsidR="00B629AA" w:rsidRDefault="00000000">
      <w:pPr>
        <w:pStyle w:val="Titre2"/>
        <w:rPr>
          <w:lang w:val="en-GB"/>
        </w:rPr>
      </w:pPr>
      <w:commentRangeStart w:id="596"/>
      <w:r>
        <w:rPr>
          <w:lang w:val="en-GB"/>
        </w:rPr>
        <w:t xml:space="preserve">Relationship between root area and </w:t>
      </w:r>
      <w:del w:id="597" w:author="Hélène Fréville" w:date="2024-07-23T17:10:00Z">
        <w:r w:rsidDel="006869A7">
          <w:rPr>
            <w:lang w:val="en-GB"/>
          </w:rPr>
          <w:delText>mixed stand</w:delText>
        </w:r>
      </w:del>
      <w:ins w:id="598" w:author="Hélène Fréville" w:date="2024-07-23T17:10:00Z">
        <w:r w:rsidR="006869A7">
          <w:rPr>
            <w:lang w:val="en-GB"/>
          </w:rPr>
          <w:t>mixture</w:t>
        </w:r>
      </w:ins>
      <w:r>
        <w:rPr>
          <w:lang w:val="en-GB"/>
        </w:rPr>
        <w:t xml:space="preserve"> biomass</w:t>
      </w:r>
      <w:commentRangeEnd w:id="596"/>
      <w:r w:rsidR="005D70BF">
        <w:rPr>
          <w:rStyle w:val="Marquedecommentaire"/>
          <w:rFonts w:eastAsiaTheme="minorHAnsi" w:cstheme="minorBidi"/>
          <w:b w:val="0"/>
        </w:rPr>
        <w:commentReference w:id="596"/>
      </w:r>
    </w:p>
    <w:p w14:paraId="4C5FB5A0" w14:textId="19C35E99" w:rsidR="00B629AA" w:rsidRDefault="00D00E0E">
      <w:pPr>
        <w:rPr>
          <w:lang w:val="en-GB"/>
        </w:rPr>
      </w:pPr>
      <w:ins w:id="599" w:author="Hélène Fréville" w:date="2024-07-24T12:42:00Z">
        <w:r>
          <w:rPr>
            <w:lang w:val="en-GB"/>
          </w:rPr>
          <w:t xml:space="preserve">To further investigate the potential mechanisms underlying </w:t>
        </w:r>
      </w:ins>
      <w:del w:id="600" w:author="Hélène Fréville" w:date="2024-07-24T12:42:00Z">
        <w:r w:rsidR="00000000" w:rsidDel="00D00E0E">
          <w:rPr>
            <w:lang w:val="en-GB"/>
          </w:rPr>
          <w:delText>T</w:delText>
        </w:r>
      </w:del>
      <w:ins w:id="601" w:author="Hélène Fréville" w:date="2024-07-24T12:42:00Z">
        <w:r>
          <w:rPr>
            <w:lang w:val="en-GB"/>
          </w:rPr>
          <w:t>t</w:t>
        </w:r>
      </w:ins>
      <w:r w:rsidR="00000000">
        <w:rPr>
          <w:lang w:val="en-GB"/>
        </w:rPr>
        <w:t xml:space="preserve">he strong negative relationship between RYT </w:t>
      </w:r>
      <w:ins w:id="602" w:author="Hélène Fréville" w:date="2024-07-23T17:14:00Z">
        <w:r w:rsidR="00764104">
          <w:rPr>
            <w:lang w:val="en-GB"/>
          </w:rPr>
          <w:t xml:space="preserve">calculated on each biomass component </w:t>
        </w:r>
      </w:ins>
      <w:r w:rsidR="00000000">
        <w:rPr>
          <w:lang w:val="en-GB"/>
        </w:rPr>
        <w:t>and average root area in the S treatment</w:t>
      </w:r>
      <w:ins w:id="603" w:author="Hélène Fréville" w:date="2024-07-24T12:42:00Z">
        <w:r>
          <w:rPr>
            <w:lang w:val="en-GB"/>
          </w:rPr>
          <w:t xml:space="preserve">, we tested whether </w:t>
        </w:r>
      </w:ins>
      <w:ins w:id="604" w:author="Hélène Fréville" w:date="2024-07-24T12:43:00Z">
        <w:r>
          <w:rPr>
            <w:lang w:val="en-GB"/>
          </w:rPr>
          <w:t>our results fitted with the hypothesis that</w:t>
        </w:r>
      </w:ins>
      <w:r w:rsidR="00000000">
        <w:rPr>
          <w:lang w:val="en-GB"/>
        </w:rPr>
        <w:t xml:space="preserve"> </w:t>
      </w:r>
      <w:del w:id="605" w:author="Hélène Fréville" w:date="2024-07-23T17:13:00Z">
        <w:r w:rsidR="00000000" w:rsidDel="00764104">
          <w:rPr>
            <w:lang w:val="en-GB"/>
          </w:rPr>
          <w:delText xml:space="preserve">indicates that mixing two genotypes with high average root area resulted in a decreased biomass production in mixed compared to pure stands. We assumed that this relationship </w:delText>
        </w:r>
      </w:del>
      <w:del w:id="606" w:author="Hélène Fréville" w:date="2024-07-24T12:43:00Z">
        <w:r w:rsidR="00000000" w:rsidDel="00D00E0E">
          <w:rPr>
            <w:lang w:val="en-GB"/>
          </w:rPr>
          <w:delText xml:space="preserve">could be explained by considering </w:delText>
        </w:r>
      </w:del>
      <w:r w:rsidR="00000000">
        <w:rPr>
          <w:lang w:val="en-GB"/>
        </w:rPr>
        <w:t xml:space="preserve">root area </w:t>
      </w:r>
      <w:del w:id="607" w:author="Hélène Fréville" w:date="2024-07-24T12:43:00Z">
        <w:r w:rsidR="00000000" w:rsidDel="00D00E0E">
          <w:rPr>
            <w:lang w:val="en-GB"/>
          </w:rPr>
          <w:delText xml:space="preserve">as </w:delText>
        </w:r>
      </w:del>
      <w:ins w:id="608" w:author="Hélène Fréville" w:date="2024-07-24T12:43:00Z">
        <w:r>
          <w:rPr>
            <w:lang w:val="en-GB"/>
          </w:rPr>
          <w:t>might</w:t>
        </w:r>
        <w:r>
          <w:rPr>
            <w:lang w:val="en-GB"/>
          </w:rPr>
          <w:t xml:space="preserve"> </w:t>
        </w:r>
      </w:ins>
      <w:ins w:id="609" w:author="Hélène Fréville" w:date="2024-07-24T12:44:00Z">
        <w:r>
          <w:rPr>
            <w:lang w:val="en-GB"/>
          </w:rPr>
          <w:t xml:space="preserve">be </w:t>
        </w:r>
      </w:ins>
      <w:r w:rsidR="00000000">
        <w:rPr>
          <w:lang w:val="en-GB"/>
        </w:rPr>
        <w:t xml:space="preserve">a proxy of competitiveness under resource limited conditions. </w:t>
      </w:r>
      <w:commentRangeStart w:id="610"/>
      <w:ins w:id="611" w:author="Hélène Fréville" w:date="2024-07-24T12:44:00Z">
        <w:r>
          <w:rPr>
            <w:lang w:val="en-GB"/>
          </w:rPr>
          <w:t xml:space="preserve">Under this hypothesis, we expect </w:t>
        </w:r>
      </w:ins>
      <w:del w:id="612" w:author="Hélène Fréville" w:date="2024-07-24T12:44:00Z">
        <w:r w:rsidR="00000000" w:rsidDel="00D00E0E">
          <w:rPr>
            <w:lang w:val="en-GB"/>
          </w:rPr>
          <w:delText>C</w:delText>
        </w:r>
      </w:del>
      <w:ins w:id="613" w:author="Hélène Fréville" w:date="2024-07-24T13:26:00Z">
        <w:r w:rsidR="00B23CD4">
          <w:rPr>
            <w:lang w:val="en-GB"/>
          </w:rPr>
          <w:t>genotypes</w:t>
        </w:r>
      </w:ins>
      <w:del w:id="614" w:author="Hélène Fréville" w:date="2024-07-24T13:26:00Z">
        <w:r w:rsidR="00000000" w:rsidDel="00B23CD4">
          <w:rPr>
            <w:lang w:val="en-GB"/>
          </w:rPr>
          <w:delText>ultivars</w:delText>
        </w:r>
      </w:del>
      <w:r w:rsidR="00000000">
        <w:rPr>
          <w:lang w:val="en-GB"/>
        </w:rPr>
        <w:t xml:space="preserve"> with </w:t>
      </w:r>
      <w:ins w:id="615" w:author="Hélène Fréville" w:date="2024-07-24T12:46:00Z">
        <w:r>
          <w:rPr>
            <w:lang w:val="en-GB"/>
          </w:rPr>
          <w:t xml:space="preserve">a </w:t>
        </w:r>
      </w:ins>
      <w:r w:rsidR="00000000">
        <w:rPr>
          <w:lang w:val="en-GB"/>
        </w:rPr>
        <w:t xml:space="preserve">high root area </w:t>
      </w:r>
      <w:ins w:id="616" w:author="Hélène Fréville" w:date="2024-07-24T12:44:00Z">
        <w:r>
          <w:rPr>
            <w:lang w:val="en-GB"/>
          </w:rPr>
          <w:t xml:space="preserve">to </w:t>
        </w:r>
      </w:ins>
      <w:r w:rsidR="00000000">
        <w:rPr>
          <w:lang w:val="en-GB"/>
        </w:rPr>
        <w:t>experience strong inter-</w:t>
      </w:r>
      <w:del w:id="617" w:author="Hélène Fréville" w:date="2024-07-24T12:44:00Z">
        <w:r w:rsidR="00000000" w:rsidDel="00D00E0E">
          <w:rPr>
            <w:lang w:val="en-GB"/>
          </w:rPr>
          <w:delText xml:space="preserve">seedling </w:delText>
        </w:r>
      </w:del>
      <w:ins w:id="618" w:author="Hélène Fréville" w:date="2024-07-24T12:44:00Z">
        <w:r>
          <w:rPr>
            <w:lang w:val="en-GB"/>
          </w:rPr>
          <w:t>p</w:t>
        </w:r>
      </w:ins>
      <w:ins w:id="619" w:author="Hélène Fréville" w:date="2024-07-24T12:45:00Z">
        <w:r>
          <w:rPr>
            <w:lang w:val="en-GB"/>
          </w:rPr>
          <w:t>lant</w:t>
        </w:r>
      </w:ins>
      <w:ins w:id="620" w:author="Hélène Fréville" w:date="2024-07-24T12:44:00Z">
        <w:r>
          <w:rPr>
            <w:lang w:val="en-GB"/>
          </w:rPr>
          <w:t xml:space="preserve"> </w:t>
        </w:r>
      </w:ins>
      <w:r w:rsidR="00000000">
        <w:rPr>
          <w:lang w:val="en-GB"/>
        </w:rPr>
        <w:t xml:space="preserve">competition in pure stands, because </w:t>
      </w:r>
      <w:del w:id="621" w:author="Hélène Fréville" w:date="2024-07-24T12:46:00Z">
        <w:r w:rsidR="00000000" w:rsidDel="00D00E0E">
          <w:rPr>
            <w:lang w:val="en-GB"/>
          </w:rPr>
          <w:delText>their neighbor also</w:delText>
        </w:r>
      </w:del>
      <w:ins w:id="622" w:author="Hélène Fréville" w:date="2024-07-24T12:46:00Z">
        <w:r>
          <w:rPr>
            <w:lang w:val="en-GB"/>
          </w:rPr>
          <w:t>both</w:t>
        </w:r>
      </w:ins>
      <w:r w:rsidR="00000000">
        <w:rPr>
          <w:lang w:val="en-GB"/>
        </w:rPr>
        <w:t xml:space="preserve"> </w:t>
      </w:r>
      <w:ins w:id="623" w:author="Hélène Fréville" w:date="2024-07-24T12:46:00Z">
        <w:r>
          <w:rPr>
            <w:lang w:val="en-GB"/>
          </w:rPr>
          <w:t xml:space="preserve">plants </w:t>
        </w:r>
      </w:ins>
      <w:r w:rsidR="00000000">
        <w:rPr>
          <w:lang w:val="en-GB"/>
        </w:rPr>
        <w:t>ha</w:t>
      </w:r>
      <w:ins w:id="624" w:author="Hélène Fréville" w:date="2024-07-24T12:46:00Z">
        <w:r>
          <w:rPr>
            <w:lang w:val="en-GB"/>
          </w:rPr>
          <w:t>ve a</w:t>
        </w:r>
      </w:ins>
      <w:del w:id="625" w:author="Hélène Fréville" w:date="2024-07-24T12:46:00Z">
        <w:r w:rsidR="00000000" w:rsidDel="00D00E0E">
          <w:rPr>
            <w:lang w:val="en-GB"/>
          </w:rPr>
          <w:delText>s</w:delText>
        </w:r>
      </w:del>
      <w:r w:rsidR="00000000">
        <w:rPr>
          <w:lang w:val="en-GB"/>
        </w:rPr>
        <w:t xml:space="preserve"> high root area. Such strong competition </w:t>
      </w:r>
      <w:ins w:id="626" w:author="Hélène Fréville" w:date="2024-07-24T12:48:00Z">
        <w:r>
          <w:rPr>
            <w:lang w:val="en-GB"/>
          </w:rPr>
          <w:t xml:space="preserve">might </w:t>
        </w:r>
      </w:ins>
      <w:r w:rsidR="00000000">
        <w:rPr>
          <w:lang w:val="en-GB"/>
        </w:rPr>
        <w:t>result</w:t>
      </w:r>
      <w:del w:id="627" w:author="Hélène Fréville" w:date="2024-07-24T12:48:00Z">
        <w:r w:rsidR="00000000" w:rsidDel="00D00E0E">
          <w:rPr>
            <w:lang w:val="en-GB"/>
          </w:rPr>
          <w:delText>s</w:delText>
        </w:r>
      </w:del>
      <w:r w:rsidR="00000000">
        <w:rPr>
          <w:lang w:val="en-GB"/>
        </w:rPr>
        <w:t xml:space="preserve"> in an overinvestment in biomass to outgrow the </w:t>
      </w:r>
      <w:proofErr w:type="spellStart"/>
      <w:r w:rsidR="00000000">
        <w:rPr>
          <w:lang w:val="en-GB"/>
        </w:rPr>
        <w:t>neighbor</w:t>
      </w:r>
      <w:proofErr w:type="spellEnd"/>
      <w:r w:rsidR="00000000">
        <w:rPr>
          <w:lang w:val="en-GB"/>
        </w:rPr>
        <w:t>.</w:t>
      </w:r>
      <w:commentRangeEnd w:id="610"/>
      <w:r w:rsidR="00B73E16">
        <w:rPr>
          <w:rStyle w:val="Marquedecommentaire"/>
        </w:rPr>
        <w:commentReference w:id="610"/>
      </w:r>
      <w:r w:rsidR="00000000">
        <w:rPr>
          <w:lang w:val="en-GB"/>
        </w:rPr>
        <w:t xml:space="preserve"> Those genotypes, when grown in mixed stands, are more likely to be </w:t>
      </w:r>
      <w:del w:id="628" w:author="Hélène Fréville" w:date="2024-07-24T13:30:00Z">
        <w:r w:rsidR="00000000" w:rsidDel="00B23CD4">
          <w:rPr>
            <w:lang w:val="en-GB"/>
          </w:rPr>
          <w:delText xml:space="preserve">grown </w:delText>
        </w:r>
      </w:del>
      <w:ins w:id="629" w:author="Hélène Fréville" w:date="2024-07-24T13:30:00Z">
        <w:r w:rsidR="00B23CD4">
          <w:rPr>
            <w:lang w:val="en-GB"/>
          </w:rPr>
          <w:t>paired</w:t>
        </w:r>
        <w:r w:rsidR="00B23CD4">
          <w:rPr>
            <w:lang w:val="en-GB"/>
          </w:rPr>
          <w:t xml:space="preserve"> </w:t>
        </w:r>
      </w:ins>
      <w:r w:rsidR="00000000">
        <w:rPr>
          <w:lang w:val="en-GB"/>
        </w:rPr>
        <w:t xml:space="preserve">with genotypes that have </w:t>
      </w:r>
      <w:ins w:id="630" w:author="Hélène Fréville" w:date="2024-07-24T13:30:00Z">
        <w:r w:rsidR="00B23CD4">
          <w:rPr>
            <w:lang w:val="en-GB"/>
          </w:rPr>
          <w:t xml:space="preserve">a </w:t>
        </w:r>
      </w:ins>
      <w:r w:rsidR="00000000">
        <w:rPr>
          <w:lang w:val="en-GB"/>
        </w:rPr>
        <w:t xml:space="preserve">lower </w:t>
      </w:r>
      <w:del w:id="631" w:author="Hélène Fréville" w:date="2024-07-24T13:27:00Z">
        <w:r w:rsidR="00000000" w:rsidDel="00B23CD4">
          <w:rPr>
            <w:lang w:val="en-GB"/>
          </w:rPr>
          <w:delText xml:space="preserve">than higher </w:delText>
        </w:r>
      </w:del>
      <w:r w:rsidR="00000000">
        <w:rPr>
          <w:lang w:val="en-GB"/>
        </w:rPr>
        <w:t>root area</w:t>
      </w:r>
      <w:del w:id="632" w:author="Hélène Fréville" w:date="2024-07-24T13:30:00Z">
        <w:r w:rsidR="00000000" w:rsidDel="00B23CD4">
          <w:rPr>
            <w:lang w:val="en-GB"/>
          </w:rPr>
          <w:delText xml:space="preserve"> than themselves</w:delText>
        </w:r>
      </w:del>
      <w:r w:rsidR="00000000">
        <w:rPr>
          <w:lang w:val="en-GB"/>
        </w:rPr>
        <w:t xml:space="preserve">, </w:t>
      </w:r>
      <w:del w:id="633" w:author="Hélène Fréville" w:date="2024-07-24T13:30:00Z">
        <w:r w:rsidR="00000000" w:rsidDel="00B23CD4">
          <w:rPr>
            <w:lang w:val="en-GB"/>
          </w:rPr>
          <w:delText>and hence, to experience</w:delText>
        </w:r>
      </w:del>
      <w:ins w:id="634" w:author="Hélène Fréville" w:date="2024-07-24T13:30:00Z">
        <w:r w:rsidR="00B23CD4">
          <w:rPr>
            <w:lang w:val="en-GB"/>
          </w:rPr>
          <w:t>leading to</w:t>
        </w:r>
      </w:ins>
      <w:r w:rsidR="00000000">
        <w:rPr>
          <w:lang w:val="en-GB"/>
        </w:rPr>
        <w:t xml:space="preserve"> relaxed competition </w:t>
      </w:r>
      <w:ins w:id="635" w:author="Hélène Fréville" w:date="2024-07-24T13:31:00Z">
        <w:r w:rsidR="00B23CD4">
          <w:rPr>
            <w:lang w:val="en-GB"/>
          </w:rPr>
          <w:t xml:space="preserve">in mixtures </w:t>
        </w:r>
      </w:ins>
      <w:r w:rsidR="00000000">
        <w:rPr>
          <w:lang w:val="en-GB"/>
        </w:rPr>
        <w:t xml:space="preserve">compared to </w:t>
      </w:r>
      <w:del w:id="636" w:author="Hélène Fréville" w:date="2024-07-24T13:31:00Z">
        <w:r w:rsidR="00000000" w:rsidDel="00B23CD4">
          <w:rPr>
            <w:lang w:val="en-GB"/>
          </w:rPr>
          <w:delText xml:space="preserve">their </w:delText>
        </w:r>
      </w:del>
      <w:r w:rsidR="00000000">
        <w:rPr>
          <w:lang w:val="en-GB"/>
        </w:rPr>
        <w:t xml:space="preserve">pure stands. Such relaxed competition </w:t>
      </w:r>
      <w:del w:id="637" w:author="Hélène Fréville" w:date="2024-07-24T13:28:00Z">
        <w:r w:rsidR="00000000" w:rsidDel="00B23CD4">
          <w:rPr>
            <w:lang w:val="en-GB"/>
          </w:rPr>
          <w:delText xml:space="preserve">might </w:delText>
        </w:r>
      </w:del>
      <w:ins w:id="638" w:author="Hélène Fréville" w:date="2024-07-24T13:28:00Z">
        <w:r w:rsidR="00B23CD4">
          <w:rPr>
            <w:lang w:val="en-GB"/>
          </w:rPr>
          <w:t>could</w:t>
        </w:r>
        <w:r w:rsidR="00B23CD4">
          <w:rPr>
            <w:lang w:val="en-GB"/>
          </w:rPr>
          <w:t xml:space="preserve"> </w:t>
        </w:r>
      </w:ins>
      <w:r w:rsidR="00000000">
        <w:rPr>
          <w:lang w:val="en-GB"/>
        </w:rPr>
        <w:t xml:space="preserve">in turn lead to a disengagement from the </w:t>
      </w:r>
      <w:ins w:id="639" w:author="Hélène Fréville" w:date="2024-07-24T13:28:00Z">
        <w:r w:rsidR="00B23CD4">
          <w:rPr>
            <w:lang w:val="en-GB"/>
          </w:rPr>
          <w:t>“</w:t>
        </w:r>
      </w:ins>
      <w:r w:rsidR="00000000">
        <w:rPr>
          <w:lang w:val="en-GB"/>
        </w:rPr>
        <w:t>arms race</w:t>
      </w:r>
      <w:ins w:id="640" w:author="Hélène Fréville" w:date="2024-07-24T13:28:00Z">
        <w:r w:rsidR="00B23CD4">
          <w:rPr>
            <w:lang w:val="en-GB"/>
          </w:rPr>
          <w:t>”</w:t>
        </w:r>
      </w:ins>
      <w:r w:rsidR="00000000">
        <w:rPr>
          <w:lang w:val="en-GB"/>
        </w:rPr>
        <w:t xml:space="preserve"> between </w:t>
      </w:r>
      <w:ins w:id="641" w:author="Hélène Fréville" w:date="2024-07-24T13:28:00Z">
        <w:r w:rsidR="00B23CD4">
          <w:rPr>
            <w:lang w:val="en-GB"/>
          </w:rPr>
          <w:t>plants</w:t>
        </w:r>
      </w:ins>
      <w:del w:id="642" w:author="Hélène Fréville" w:date="2024-07-24T13:28:00Z">
        <w:r w:rsidR="00000000" w:rsidDel="00B23CD4">
          <w:rPr>
            <w:lang w:val="en-GB"/>
          </w:rPr>
          <w:delText>seedlings</w:delText>
        </w:r>
      </w:del>
      <w:r w:rsidR="00000000">
        <w:rPr>
          <w:lang w:val="en-GB"/>
        </w:rPr>
        <w:t xml:space="preserve">, </w:t>
      </w:r>
      <w:del w:id="643" w:author="Hélène Fréville" w:date="2024-07-24T13:29:00Z">
        <w:r w:rsidR="00000000" w:rsidDel="00B23CD4">
          <w:rPr>
            <w:lang w:val="en-GB"/>
          </w:rPr>
          <w:delText>thus reducing</w:delText>
        </w:r>
      </w:del>
      <w:ins w:id="644" w:author="Hélène Fréville" w:date="2024-07-24T13:29:00Z">
        <w:r w:rsidR="00B23CD4">
          <w:rPr>
            <w:lang w:val="en-GB"/>
          </w:rPr>
          <w:t>potentially resulting in lower</w:t>
        </w:r>
      </w:ins>
      <w:r w:rsidR="00000000">
        <w:rPr>
          <w:lang w:val="en-GB"/>
        </w:rPr>
        <w:t xml:space="preserve"> above and belowground biomass production, </w:t>
      </w:r>
      <w:del w:id="645" w:author="Hélène Fréville" w:date="2024-07-24T13:29:00Z">
        <w:r w:rsidR="00000000" w:rsidDel="00B23CD4">
          <w:rPr>
            <w:lang w:val="en-GB"/>
          </w:rPr>
          <w:delText xml:space="preserve">leading </w:delText>
        </w:r>
      </w:del>
      <w:ins w:id="646" w:author="Hélène Fréville" w:date="2024-07-24T13:29:00Z">
        <w:r w:rsidR="00B23CD4">
          <w:rPr>
            <w:lang w:val="en-GB"/>
          </w:rPr>
          <w:t xml:space="preserve">and thus </w:t>
        </w:r>
      </w:ins>
      <w:del w:id="647" w:author="Hélène Fréville" w:date="2024-07-24T13:29:00Z">
        <w:r w:rsidR="00000000" w:rsidDel="00B23CD4">
          <w:rPr>
            <w:lang w:val="en-GB"/>
          </w:rPr>
          <w:delText xml:space="preserve">to </w:delText>
        </w:r>
      </w:del>
      <w:r w:rsidR="00000000">
        <w:rPr>
          <w:lang w:val="en-GB"/>
        </w:rPr>
        <w:t>low RYTs</w:t>
      </w:r>
      <w:ins w:id="648" w:author="Hélène Fréville" w:date="2024-07-24T13:31:00Z">
        <w:r w:rsidR="003F5E22">
          <w:rPr>
            <w:lang w:val="en-GB"/>
          </w:rPr>
          <w:t xml:space="preserve"> </w:t>
        </w:r>
      </w:ins>
      <w:ins w:id="649" w:author="Hélène Fréville" w:date="2024-07-24T13:32:00Z">
        <w:r w:rsidR="003F5E22">
          <w:rPr>
            <w:lang w:val="en-GB"/>
          </w:rPr>
          <w:t xml:space="preserve">when mixing </w:t>
        </w:r>
      </w:ins>
      <w:ins w:id="650" w:author="Hélène Fréville" w:date="2024-07-24T13:33:00Z">
        <w:r w:rsidR="003F5E22">
          <w:rPr>
            <w:lang w:val="en-GB"/>
          </w:rPr>
          <w:t>genotypes with hight root area in pure stands</w:t>
        </w:r>
      </w:ins>
      <w:r w:rsidR="00000000">
        <w:rPr>
          <w:lang w:val="en-GB"/>
        </w:rPr>
        <w:t xml:space="preserve">. In line with this hypothesis, there was a strong positive relationship between the total biomass of the pure stands and their root area (Figure 5a). This relationship was stronger in the S treatment (Figure 5a, Pearson’s </w:t>
      </w:r>
      <w:r w:rsidR="00000000">
        <w:rPr>
          <w:i/>
          <w:lang w:val="en-GB"/>
        </w:rPr>
        <w:t>R</w:t>
      </w:r>
      <w:r w:rsidR="00000000">
        <w:rPr>
          <w:lang w:val="en-GB"/>
        </w:rPr>
        <w:t xml:space="preserve"> = 0.87, slope = 0.079</w:t>
      </w:r>
      <w:del w:id="651" w:author="Hélène Fréville" w:date="2024-07-24T13:37:00Z">
        <w:r w:rsidR="00000000" w:rsidDel="003F5E22">
          <w:rPr>
            <w:lang w:val="en-GB"/>
          </w:rPr>
          <w:delText>3</w:delText>
        </w:r>
      </w:del>
      <w:r w:rsidR="00000000">
        <w:rPr>
          <w:lang w:val="en-GB"/>
        </w:rPr>
        <w:t xml:space="preserve"> mg.mm</w:t>
      </w:r>
      <w:r w:rsidR="00000000">
        <w:rPr>
          <w:vertAlign w:val="superscript"/>
          <w:lang w:val="en-GB"/>
        </w:rPr>
        <w:t>-2</w:t>
      </w:r>
      <w:r w:rsidR="00000000">
        <w:rPr>
          <w:lang w:val="en-GB"/>
        </w:rPr>
        <w:t xml:space="preserve">, </w:t>
      </w:r>
      <w:r w:rsidR="00000000">
        <w:rPr>
          <w:i/>
          <w:lang w:val="en-GB"/>
        </w:rPr>
        <w:t>p</w:t>
      </w:r>
      <w:r w:rsidR="00000000">
        <w:rPr>
          <w:lang w:val="en-GB"/>
        </w:rPr>
        <w:t xml:space="preserve"> &lt; 0.001) than </w:t>
      </w:r>
      <w:del w:id="652" w:author="Hélène Fréville" w:date="2024-07-24T13:38:00Z">
        <w:r w:rsidR="00000000" w:rsidDel="003F5E22">
          <w:rPr>
            <w:lang w:val="en-GB"/>
          </w:rPr>
          <w:delText xml:space="preserve">in </w:delText>
        </w:r>
      </w:del>
      <w:r w:rsidR="00000000">
        <w:rPr>
          <w:lang w:val="en-GB"/>
        </w:rPr>
        <w:t xml:space="preserve">in the C treatment (Pearson’s </w:t>
      </w:r>
      <w:r w:rsidR="00000000">
        <w:rPr>
          <w:i/>
          <w:lang w:val="en-GB"/>
        </w:rPr>
        <w:t>R</w:t>
      </w:r>
      <w:r w:rsidR="00000000">
        <w:rPr>
          <w:lang w:val="en-GB"/>
        </w:rPr>
        <w:t xml:space="preserve"> = 0.74, slope = 0.0446 mg.mm</w:t>
      </w:r>
      <w:r w:rsidR="00000000">
        <w:rPr>
          <w:vertAlign w:val="superscript"/>
          <w:lang w:val="en-GB"/>
        </w:rPr>
        <w:t>-2</w:t>
      </w:r>
      <w:r w:rsidR="00000000">
        <w:rPr>
          <w:lang w:val="en-GB"/>
        </w:rPr>
        <w:t xml:space="preserve">, </w:t>
      </w:r>
      <w:r w:rsidR="00000000">
        <w:rPr>
          <w:i/>
          <w:lang w:val="en-GB"/>
        </w:rPr>
        <w:t xml:space="preserve">p </w:t>
      </w:r>
      <w:r w:rsidR="00000000">
        <w:rPr>
          <w:lang w:val="en-GB"/>
        </w:rPr>
        <w:t xml:space="preserve">&lt; 0.001). </w:t>
      </w:r>
      <w:del w:id="653" w:author="Hélène Fréville" w:date="2024-07-24T13:39:00Z">
        <w:r w:rsidR="00000000" w:rsidDel="003F5E22">
          <w:rPr>
            <w:lang w:val="en-GB"/>
          </w:rPr>
          <w:delText xml:space="preserve">Also </w:delText>
        </w:r>
      </w:del>
      <w:ins w:id="654" w:author="Hélène Fréville" w:date="2024-07-24T13:39:00Z">
        <w:r w:rsidR="003F5E22">
          <w:rPr>
            <w:lang w:val="en-GB"/>
          </w:rPr>
          <w:t>Additionally,</w:t>
        </w:r>
        <w:r w:rsidR="003F5E22">
          <w:rPr>
            <w:lang w:val="en-GB"/>
          </w:rPr>
          <w:t xml:space="preserve"> </w:t>
        </w:r>
      </w:ins>
      <w:r w:rsidR="00000000">
        <w:rPr>
          <w:lang w:val="en-GB"/>
        </w:rPr>
        <w:t xml:space="preserve">consistent with our hypothesis, cultivars with the highest root areas in pure stands and the highest hierarchical distances in root area with their </w:t>
      </w:r>
      <w:proofErr w:type="spellStart"/>
      <w:r w:rsidR="00000000">
        <w:rPr>
          <w:lang w:val="en-GB"/>
        </w:rPr>
        <w:t>neighbors</w:t>
      </w:r>
      <w:proofErr w:type="spellEnd"/>
      <w:r w:rsidR="00000000">
        <w:rPr>
          <w:lang w:val="en-GB"/>
        </w:rPr>
        <w:t xml:space="preserve"> were the ones with the strongest biomass reduction</w:t>
      </w:r>
      <w:del w:id="655" w:author="Hélène Fréville" w:date="2024-07-24T13:40:00Z">
        <w:r w:rsidR="00000000" w:rsidDel="003F5E22">
          <w:rPr>
            <w:lang w:val="en-GB"/>
          </w:rPr>
          <w:delText>s</w:delText>
        </w:r>
      </w:del>
      <w:r w:rsidR="00000000">
        <w:rPr>
          <w:lang w:val="en-GB"/>
        </w:rPr>
        <w:t xml:space="preserve"> in mixed stands in the S treatment</w:t>
      </w:r>
      <w:del w:id="656" w:author="Hélène Fréville" w:date="2024-07-24T13:40:00Z">
        <w:r w:rsidR="00000000" w:rsidDel="003F5E22">
          <w:rPr>
            <w:lang w:val="en-GB"/>
          </w:rPr>
          <w:delText>s</w:delText>
        </w:r>
      </w:del>
      <w:r w:rsidR="00000000">
        <w:rPr>
          <w:lang w:val="en-GB"/>
        </w:rPr>
        <w:t xml:space="preserve"> (Figure 5b, Pearson’s </w:t>
      </w:r>
      <w:r w:rsidR="00000000">
        <w:rPr>
          <w:i/>
          <w:lang w:val="en-GB"/>
        </w:rPr>
        <w:t>R</w:t>
      </w:r>
      <w:r w:rsidR="00000000">
        <w:rPr>
          <w:lang w:val="en-GB"/>
        </w:rPr>
        <w:t xml:space="preserve"> = -0.</w:t>
      </w:r>
      <w:commentRangeStart w:id="657"/>
      <w:r w:rsidR="00000000">
        <w:rPr>
          <w:lang w:val="en-GB"/>
        </w:rPr>
        <w:t>7</w:t>
      </w:r>
      <w:ins w:id="658" w:author="Hélène Fréville" w:date="2024-07-24T13:40:00Z">
        <w:r w:rsidR="003F5E22">
          <w:rPr>
            <w:lang w:val="en-GB"/>
          </w:rPr>
          <w:t>0</w:t>
        </w:r>
        <w:commentRangeEnd w:id="657"/>
        <w:r w:rsidR="003F5E22">
          <w:rPr>
            <w:rStyle w:val="Marquedecommentaire"/>
          </w:rPr>
          <w:commentReference w:id="657"/>
        </w:r>
      </w:ins>
      <w:r w:rsidR="00000000">
        <w:rPr>
          <w:lang w:val="en-GB"/>
        </w:rPr>
        <w:t xml:space="preserve">, </w:t>
      </w:r>
      <w:r w:rsidR="00000000">
        <w:rPr>
          <w:i/>
          <w:lang w:val="en-GB"/>
        </w:rPr>
        <w:t>p</w:t>
      </w:r>
      <w:r w:rsidR="00000000">
        <w:rPr>
          <w:lang w:val="en-GB"/>
        </w:rPr>
        <w:t xml:space="preserve"> &lt; 0.001; Figure 5c, Pearson’s </w:t>
      </w:r>
      <w:r w:rsidR="00000000">
        <w:rPr>
          <w:i/>
          <w:lang w:val="en-GB"/>
        </w:rPr>
        <w:t>R</w:t>
      </w:r>
      <w:r w:rsidR="00000000">
        <w:rPr>
          <w:lang w:val="en-GB"/>
        </w:rPr>
        <w:t xml:space="preserve"> = -0.51, </w:t>
      </w:r>
      <w:r w:rsidR="00000000">
        <w:rPr>
          <w:i/>
          <w:lang w:val="en-GB"/>
        </w:rPr>
        <w:t xml:space="preserve">p </w:t>
      </w:r>
      <w:r w:rsidR="00000000">
        <w:rPr>
          <w:lang w:val="en-GB"/>
        </w:rPr>
        <w:t>&lt; 0.001). These relationships were not significant in the C treatment (Figure</w:t>
      </w:r>
      <w:ins w:id="659" w:author="Hélène Fréville" w:date="2024-07-24T13:42:00Z">
        <w:r w:rsidR="005D70BF">
          <w:rPr>
            <w:lang w:val="en-GB"/>
          </w:rPr>
          <w:t>s</w:t>
        </w:r>
      </w:ins>
      <w:r w:rsidR="00000000">
        <w:rPr>
          <w:lang w:val="en-GB"/>
        </w:rPr>
        <w:t xml:space="preserve"> 5b and 5c). Finally, the strongest biomass reductions occurred in mixtures where the observed root area was lower than the root area predicted from the pure stands, i.e., where phenotypic plasticity led to reduced root area </w:t>
      </w:r>
      <w:ins w:id="660" w:author="Hélène Fréville" w:date="2024-07-24T13:44:00Z">
        <w:r w:rsidR="005D70BF">
          <w:rPr>
            <w:lang w:val="en-GB"/>
          </w:rPr>
          <w:t xml:space="preserve">in mixtures </w:t>
        </w:r>
      </w:ins>
      <w:r w:rsidR="00000000">
        <w:rPr>
          <w:lang w:val="en-GB"/>
        </w:rPr>
        <w:t>(Figure 5d). Again, the relationship between RYT and root area plasticity was stronger in the S (Pe</w:t>
      </w:r>
      <w:ins w:id="661" w:author="Hélène Fréville" w:date="2024-07-24T17:26:00Z">
        <w:r w:rsidR="006720FE">
          <w:rPr>
            <w:lang w:val="en-GB"/>
          </w:rPr>
          <w:t>a</w:t>
        </w:r>
      </w:ins>
      <w:r w:rsidR="00000000">
        <w:rPr>
          <w:lang w:val="en-GB"/>
        </w:rPr>
        <w:t xml:space="preserve">rson’s </w:t>
      </w:r>
      <w:r w:rsidR="00000000">
        <w:rPr>
          <w:i/>
          <w:lang w:val="en-GB"/>
        </w:rPr>
        <w:t>R</w:t>
      </w:r>
      <w:r w:rsidR="00000000">
        <w:rPr>
          <w:lang w:val="en-GB"/>
        </w:rPr>
        <w:t xml:space="preserve"> = 0.8</w:t>
      </w:r>
      <w:ins w:id="662" w:author="Hélène Fréville" w:date="2024-07-24T17:26:00Z">
        <w:r w:rsidR="006720FE">
          <w:rPr>
            <w:lang w:val="en-GB"/>
          </w:rPr>
          <w:t>0</w:t>
        </w:r>
      </w:ins>
      <w:r w:rsidR="00000000">
        <w:rPr>
          <w:lang w:val="en-GB"/>
        </w:rPr>
        <w:t xml:space="preserve">, </w:t>
      </w:r>
      <w:r w:rsidR="00000000">
        <w:rPr>
          <w:i/>
          <w:lang w:val="en-GB"/>
        </w:rPr>
        <w:t xml:space="preserve">p </w:t>
      </w:r>
      <w:r w:rsidR="00000000">
        <w:rPr>
          <w:lang w:val="en-GB"/>
        </w:rPr>
        <w:t>&lt;0.001,</w:t>
      </w:r>
      <w:r w:rsidR="00000000">
        <w:rPr>
          <w:i/>
          <w:lang w:val="en-GB"/>
        </w:rPr>
        <w:t xml:space="preserve"> </w:t>
      </w:r>
      <w:r w:rsidR="00000000">
        <w:rPr>
          <w:lang w:val="en-GB"/>
        </w:rPr>
        <w:t>slope = 1.93 %</w:t>
      </w:r>
      <w:r w:rsidR="00000000">
        <w:rPr>
          <w:vertAlign w:val="superscript"/>
          <w:lang w:val="en-GB"/>
        </w:rPr>
        <w:t>-1</w:t>
      </w:r>
      <w:r w:rsidR="00000000">
        <w:rPr>
          <w:lang w:val="en-GB"/>
        </w:rPr>
        <w:t xml:space="preserve">) than in the C </w:t>
      </w:r>
      <w:r w:rsidR="00000000">
        <w:rPr>
          <w:lang w:val="en-GB"/>
        </w:rPr>
        <w:lastRenderedPageBreak/>
        <w:t>treatment (Pe</w:t>
      </w:r>
      <w:ins w:id="663" w:author="Hélène Fréville" w:date="2024-07-24T17:26:00Z">
        <w:r w:rsidR="006720FE">
          <w:rPr>
            <w:lang w:val="en-GB"/>
          </w:rPr>
          <w:t>a</w:t>
        </w:r>
      </w:ins>
      <w:r w:rsidR="00000000">
        <w:rPr>
          <w:lang w:val="en-GB"/>
        </w:rPr>
        <w:t xml:space="preserve">rson’s </w:t>
      </w:r>
      <w:r w:rsidR="00000000">
        <w:rPr>
          <w:i/>
          <w:lang w:val="en-GB"/>
        </w:rPr>
        <w:t>R</w:t>
      </w:r>
      <w:r w:rsidR="00000000">
        <w:rPr>
          <w:lang w:val="en-GB"/>
        </w:rPr>
        <w:t xml:space="preserve"> = 0.54, </w:t>
      </w:r>
      <w:r w:rsidR="00000000">
        <w:rPr>
          <w:i/>
          <w:lang w:val="en-GB"/>
        </w:rPr>
        <w:t xml:space="preserve">p </w:t>
      </w:r>
      <w:r w:rsidR="00000000">
        <w:rPr>
          <w:lang w:val="en-GB"/>
        </w:rPr>
        <w:t>&lt;0.001,</w:t>
      </w:r>
      <w:r w:rsidR="00000000">
        <w:rPr>
          <w:i/>
          <w:lang w:val="en-GB"/>
        </w:rPr>
        <w:t xml:space="preserve"> </w:t>
      </w:r>
      <w:r w:rsidR="00000000">
        <w:rPr>
          <w:lang w:val="en-GB"/>
        </w:rPr>
        <w:t>slope = 0.91 %</w:t>
      </w:r>
      <w:r w:rsidR="00000000">
        <w:rPr>
          <w:vertAlign w:val="superscript"/>
          <w:lang w:val="en-GB"/>
        </w:rPr>
        <w:t>-1</w:t>
      </w:r>
      <w:r w:rsidR="00000000">
        <w:rPr>
          <w:lang w:val="en-GB"/>
        </w:rPr>
        <w:t xml:space="preserve">). Altogether, these results support the idea that low RYTs in the S treatment resulted from relaxed belowground competition in mixed relative to pure stands. </w:t>
      </w:r>
    </w:p>
    <w:p w14:paraId="0EC78D53" w14:textId="77777777" w:rsidR="00B629AA" w:rsidRDefault="00000000">
      <w:pPr>
        <w:pStyle w:val="Titre1"/>
        <w:rPr>
          <w:lang w:val="en-GB"/>
        </w:rPr>
      </w:pPr>
      <w:r>
        <w:rPr>
          <w:lang w:val="en-GB"/>
        </w:rPr>
        <w:t>Discussion</w:t>
      </w:r>
    </w:p>
    <w:p w14:paraId="18856699" w14:textId="554EEF50" w:rsidR="00B629AA" w:rsidRDefault="00000000">
      <w:pPr>
        <w:pStyle w:val="Titre2"/>
        <w:rPr>
          <w:lang w:val="en-GB"/>
        </w:rPr>
      </w:pPr>
      <w:commentRangeStart w:id="664"/>
      <w:commentRangeStart w:id="665"/>
      <w:del w:id="666" w:author="Hélène Fréville" w:date="2024-07-24T15:16:00Z">
        <w:r w:rsidDel="007E6E29">
          <w:rPr>
            <w:lang w:val="en-GB"/>
          </w:rPr>
          <w:delText xml:space="preserve">Adaptive </w:delText>
        </w:r>
      </w:del>
      <w:ins w:id="667" w:author="Hélène Fréville" w:date="2024-07-24T15:16:00Z">
        <w:r w:rsidR="007E6E29">
          <w:rPr>
            <w:lang w:val="en-GB"/>
          </w:rPr>
          <w:t>Shift in</w:t>
        </w:r>
        <w:commentRangeEnd w:id="664"/>
        <w:r w:rsidR="007E6E29">
          <w:rPr>
            <w:rStyle w:val="Marquedecommentaire"/>
            <w:rFonts w:eastAsiaTheme="minorHAnsi" w:cstheme="minorBidi"/>
            <w:b w:val="0"/>
          </w:rPr>
          <w:commentReference w:id="664"/>
        </w:r>
        <w:r w:rsidR="007E6E29">
          <w:rPr>
            <w:lang w:val="en-GB"/>
          </w:rPr>
          <w:t xml:space="preserve"> </w:t>
        </w:r>
      </w:ins>
      <w:r>
        <w:rPr>
          <w:lang w:val="en-GB"/>
        </w:rPr>
        <w:t xml:space="preserve">root allocation under water and nutrient </w:t>
      </w:r>
      <w:del w:id="668" w:author="Hélène Fréville" w:date="2024-07-24T15:16:00Z">
        <w:r w:rsidDel="007E6E29">
          <w:rPr>
            <w:lang w:val="en-GB"/>
          </w:rPr>
          <w:delText>stress</w:delText>
        </w:r>
      </w:del>
      <w:ins w:id="669" w:author="Hélène Fréville" w:date="2024-07-24T15:16:00Z">
        <w:r w:rsidR="007E6E29">
          <w:rPr>
            <w:lang w:val="en-GB"/>
          </w:rPr>
          <w:t>limitation</w:t>
        </w:r>
      </w:ins>
      <w:commentRangeEnd w:id="665"/>
      <w:ins w:id="670" w:author="Hélène Fréville" w:date="2024-07-24T15:31:00Z">
        <w:r w:rsidR="00413433">
          <w:rPr>
            <w:rStyle w:val="Marquedecommentaire"/>
            <w:rFonts w:eastAsiaTheme="minorHAnsi" w:cstheme="minorBidi"/>
            <w:b w:val="0"/>
          </w:rPr>
          <w:commentReference w:id="665"/>
        </w:r>
      </w:ins>
    </w:p>
    <w:p w14:paraId="50BDACF6" w14:textId="15B7D756" w:rsidR="00B629AA" w:rsidRDefault="00000000">
      <w:pPr>
        <w:rPr>
          <w:lang w:val="en-GB"/>
        </w:rPr>
      </w:pPr>
      <w:r>
        <w:rPr>
          <w:lang w:val="en-GB"/>
        </w:rPr>
        <w:t xml:space="preserve">Wheat seedling growth was strongly affected by the limitation of water and nutrients in our experiment. </w:t>
      </w:r>
      <w:del w:id="671" w:author="Hélène Fréville" w:date="2024-07-24T15:07:00Z">
        <w:r w:rsidDel="007E6E29">
          <w:rPr>
            <w:lang w:val="en-GB"/>
          </w:rPr>
          <w:delText>The main effect was</w:delText>
        </w:r>
      </w:del>
      <w:ins w:id="672" w:author="Hélène Fréville" w:date="2024-07-24T15:07:00Z">
        <w:r w:rsidR="007E6E29">
          <w:rPr>
            <w:lang w:val="en-GB"/>
          </w:rPr>
          <w:t>Resource limitation triggered</w:t>
        </w:r>
      </w:ins>
      <w:r>
        <w:rPr>
          <w:lang w:val="en-GB"/>
        </w:rPr>
        <w:t xml:space="preserve"> an overall reduction in biomass, </w:t>
      </w:r>
      <w:del w:id="673" w:author="Hélène Fréville" w:date="2024-07-24T15:06:00Z">
        <w:r w:rsidDel="007E6E29">
          <w:rPr>
            <w:lang w:val="en-GB"/>
          </w:rPr>
          <w:delText xml:space="preserve">accompanied </w:delText>
        </w:r>
      </w:del>
      <w:ins w:id="674" w:author="Hélène Fréville" w:date="2024-07-24T15:06:00Z">
        <w:r w:rsidR="007E6E29">
          <w:rPr>
            <w:lang w:val="en-GB"/>
          </w:rPr>
          <w:t>along with a shift in</w:t>
        </w:r>
        <w:r w:rsidR="007E6E29">
          <w:rPr>
            <w:lang w:val="en-GB"/>
          </w:rPr>
          <w:t xml:space="preserve"> </w:t>
        </w:r>
      </w:ins>
      <w:del w:id="675" w:author="Hélène Fréville" w:date="2024-07-24T15:06:00Z">
        <w:r w:rsidDel="007E6E29">
          <w:rPr>
            <w:lang w:val="en-GB"/>
          </w:rPr>
          <w:delText xml:space="preserve">by a reallocation of </w:delText>
        </w:r>
      </w:del>
      <w:r>
        <w:rPr>
          <w:lang w:val="en-GB"/>
        </w:rPr>
        <w:t xml:space="preserve">biomass </w:t>
      </w:r>
      <w:ins w:id="676" w:author="Hélène Fréville" w:date="2024-07-24T15:06:00Z">
        <w:r w:rsidR="007E6E29">
          <w:rPr>
            <w:lang w:val="en-GB"/>
          </w:rPr>
          <w:t xml:space="preserve">allocation </w:t>
        </w:r>
      </w:ins>
      <w:r>
        <w:rPr>
          <w:lang w:val="en-GB"/>
        </w:rPr>
        <w:t>from the above</w:t>
      </w:r>
      <w:ins w:id="677" w:author="Hélène Fréville" w:date="2024-07-24T15:06:00Z">
        <w:r w:rsidR="007E6E29">
          <w:rPr>
            <w:lang w:val="en-GB"/>
          </w:rPr>
          <w:t>ground</w:t>
        </w:r>
      </w:ins>
      <w:r>
        <w:rPr>
          <w:lang w:val="en-GB"/>
        </w:rPr>
        <w:t xml:space="preserve"> to the belowground compartment. This result is in line with the optimal allocation theory, which states that plants prioritize allocation to increase their uptake of the </w:t>
      </w:r>
      <w:ins w:id="678" w:author="Hélène Fréville" w:date="2024-07-24T15:08:00Z">
        <w:r w:rsidR="007E6E29">
          <w:rPr>
            <w:lang w:val="en-GB"/>
          </w:rPr>
          <w:t xml:space="preserve">most limiting </w:t>
        </w:r>
      </w:ins>
      <w:r>
        <w:rPr>
          <w:lang w:val="en-GB"/>
        </w:rPr>
        <w:t>resource</w:t>
      </w:r>
      <w:ins w:id="679" w:author="Hélène Fréville" w:date="2024-07-24T15:08:00Z">
        <w:r w:rsidR="007E6E29">
          <w:rPr>
            <w:lang w:val="en-GB"/>
          </w:rPr>
          <w:t>s</w:t>
        </w:r>
      </w:ins>
      <w:r>
        <w:rPr>
          <w:lang w:val="en-GB"/>
        </w:rPr>
        <w:t xml:space="preserve"> </w:t>
      </w:r>
      <w:del w:id="680" w:author="Hélène Fréville" w:date="2024-07-24T15:09:00Z">
        <w:r w:rsidDel="007E6E29">
          <w:rPr>
            <w:lang w:val="en-GB"/>
          </w:rPr>
          <w:delText xml:space="preserve">that is most limiting </w:delText>
        </w:r>
      </w:del>
      <w:r>
        <w:fldChar w:fldCharType="begin"/>
      </w:r>
      <w:r>
        <w:rPr>
          <w:lang w:val="en-GB"/>
        </w:rPr>
        <w:instrText>ADDIN ZOTERO_ITEM CSL_CITATION {"citationID":"TGcsFaKA","properties":{"formattedCitation":"(Bloom 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w:instrText>
      </w:r>
      <w:r>
        <w:rPr>
          <w:lang w:val="en-GB"/>
        </w:rPr>
        <w:fldChar w:fldCharType="separate"/>
      </w:r>
      <w:r>
        <w:rPr>
          <w:rFonts w:cs="Times New Roman"/>
          <w:lang w:val="en-GB"/>
        </w:rPr>
        <w:t>(Bloom et al. 1985; Weiner 2004)</w:t>
      </w:r>
      <w:r>
        <w:rPr>
          <w:lang w:val="en-GB"/>
        </w:rPr>
        <w:fldChar w:fldCharType="end"/>
      </w:r>
      <w:r>
        <w:rPr>
          <w:lang w:val="en-GB"/>
        </w:rPr>
        <w:t xml:space="preserve">. In our case, </w:t>
      </w:r>
      <w:ins w:id="681" w:author="Hélène Fréville" w:date="2024-07-24T15:09:00Z">
        <w:r w:rsidR="007E6E29">
          <w:rPr>
            <w:lang w:val="en-GB"/>
          </w:rPr>
          <w:t xml:space="preserve">the </w:t>
        </w:r>
      </w:ins>
      <w:r>
        <w:rPr>
          <w:lang w:val="en-GB"/>
        </w:rPr>
        <w:t xml:space="preserve">high allocation to roots </w:t>
      </w:r>
      <w:del w:id="682" w:author="Hélène Fréville" w:date="2024-07-24T15:10:00Z">
        <w:r w:rsidDel="007E6E29">
          <w:rPr>
            <w:lang w:val="en-GB"/>
          </w:rPr>
          <w:delText xml:space="preserve">reflects </w:delText>
        </w:r>
      </w:del>
      <w:ins w:id="683" w:author="Hélène Fréville" w:date="2024-07-24T15:10:00Z">
        <w:r w:rsidR="007E6E29">
          <w:rPr>
            <w:lang w:val="en-GB"/>
          </w:rPr>
          <w:t>suggests</w:t>
        </w:r>
        <w:r w:rsidR="007E6E29">
          <w:rPr>
            <w:lang w:val="en-GB"/>
          </w:rPr>
          <w:t xml:space="preserve"> </w:t>
        </w:r>
      </w:ins>
      <w:r>
        <w:rPr>
          <w:lang w:val="en-GB"/>
        </w:rPr>
        <w:t xml:space="preserve">that </w:t>
      </w:r>
      <w:del w:id="684" w:author="Hélène Fréville" w:date="2024-07-24T15:11:00Z">
        <w:r w:rsidDel="007E6E29">
          <w:rPr>
            <w:lang w:val="en-GB"/>
          </w:rPr>
          <w:delText>water and nutrient</w:delText>
        </w:r>
      </w:del>
      <w:ins w:id="685" w:author="Hélène Fréville" w:date="2024-07-24T15:11:00Z">
        <w:r w:rsidR="007E6E29">
          <w:rPr>
            <w:lang w:val="en-GB"/>
          </w:rPr>
          <w:t>belowground resource</w:t>
        </w:r>
      </w:ins>
      <w:r>
        <w:rPr>
          <w:lang w:val="en-GB"/>
        </w:rPr>
        <w:t xml:space="preserve"> limitations were much stronger tha</w:t>
      </w:r>
      <w:ins w:id="686" w:author="Hélène Fréville" w:date="2024-07-24T15:11:00Z">
        <w:r w:rsidR="007E6E29">
          <w:rPr>
            <w:lang w:val="en-GB"/>
          </w:rPr>
          <w:t>n aboveground resource limitations</w:t>
        </w:r>
      </w:ins>
      <w:del w:id="687" w:author="Hélène Fréville" w:date="2024-07-24T15:11:00Z">
        <w:r w:rsidDel="007E6E29">
          <w:rPr>
            <w:lang w:val="en-GB"/>
          </w:rPr>
          <w:delText>t e.g., light limitation</w:delText>
        </w:r>
      </w:del>
      <w:r>
        <w:rPr>
          <w:lang w:val="en-GB"/>
        </w:rPr>
        <w:t xml:space="preserve">, </w:t>
      </w:r>
      <w:del w:id="688" w:author="Hélène Fréville" w:date="2024-07-24T15:12:00Z">
        <w:r w:rsidDel="007E6E29">
          <w:rPr>
            <w:lang w:val="en-GB"/>
          </w:rPr>
          <w:delText xml:space="preserve">as </w:delText>
        </w:r>
      </w:del>
      <w:ins w:id="689" w:author="Hélène Fréville" w:date="2024-07-24T15:12:00Z">
        <w:r w:rsidR="007E6E29">
          <w:rPr>
            <w:lang w:val="en-GB"/>
          </w:rPr>
          <w:t>a pattern</w:t>
        </w:r>
        <w:r w:rsidR="007E6E29">
          <w:rPr>
            <w:lang w:val="en-GB"/>
          </w:rPr>
          <w:t xml:space="preserve"> </w:t>
        </w:r>
      </w:ins>
      <w:ins w:id="690" w:author="Hélène Fréville" w:date="2024-07-24T15:13:00Z">
        <w:r w:rsidR="007E6E29">
          <w:rPr>
            <w:lang w:val="en-GB"/>
          </w:rPr>
          <w:t xml:space="preserve">consistent with what we </w:t>
        </w:r>
      </w:ins>
      <w:ins w:id="691" w:author="Hélène Fréville" w:date="2024-07-24T15:43:00Z">
        <w:r w:rsidR="00BF4B43">
          <w:rPr>
            <w:lang w:val="en-GB"/>
          </w:rPr>
          <w:t xml:space="preserve">intended to </w:t>
        </w:r>
      </w:ins>
      <w:ins w:id="692" w:author="Hélène Fréville" w:date="2024-07-24T15:44:00Z">
        <w:r w:rsidR="00BF4B43">
          <w:rPr>
            <w:lang w:val="en-GB"/>
          </w:rPr>
          <w:t>induce with our experimental protocol</w:t>
        </w:r>
      </w:ins>
      <w:del w:id="693" w:author="Hélène Fréville" w:date="2024-07-24T15:13:00Z">
        <w:r w:rsidDel="007E6E29">
          <w:rPr>
            <w:lang w:val="en-GB"/>
          </w:rPr>
          <w:delText>expected</w:delText>
        </w:r>
      </w:del>
      <w:r>
        <w:rPr>
          <w:lang w:val="en-GB"/>
        </w:rPr>
        <w:t xml:space="preserve">. </w:t>
      </w:r>
      <w:proofErr w:type="spellStart"/>
      <w:r>
        <w:rPr>
          <w:lang w:val="en-GB"/>
        </w:rPr>
        <w:t xml:space="preserve">In </w:t>
      </w:r>
      <w:proofErr w:type="spellEnd"/>
      <w:r>
        <w:rPr>
          <w:lang w:val="en-GB"/>
        </w:rPr>
        <w:t xml:space="preserve">wheat, plasticity of the root-to-shoot ratio and high reallocation to roots </w:t>
      </w:r>
      <w:del w:id="694" w:author="Hélène Fréville" w:date="2024-07-24T15:15:00Z">
        <w:r w:rsidDel="007E6E29">
          <w:rPr>
            <w:lang w:val="en-GB"/>
          </w:rPr>
          <w:delText xml:space="preserve">and </w:delText>
        </w:r>
      </w:del>
      <w:r>
        <w:rPr>
          <w:lang w:val="en-GB"/>
        </w:rPr>
        <w:t xml:space="preserve">have been shown to be advantageous under drought stress </w:t>
      </w:r>
      <w:r>
        <w:fldChar w:fldCharType="begin"/>
      </w:r>
      <w:r>
        <w:rPr>
          <w:lang w:val="en-GB"/>
        </w:rPr>
        <w:instrText>ADDIN ZOTERO_ITEM CSL_CITATION {"citationID":"XIMqzFAn","properties":{"formattedCitation":"(Bacher 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w:instrText>
      </w:r>
      <w:r>
        <w:rPr>
          <w:lang w:val="en-GB"/>
        </w:rPr>
        <w:fldChar w:fldCharType="separate"/>
      </w:r>
      <w:r>
        <w:rPr>
          <w:rFonts w:cs="Times New Roman"/>
          <w:lang w:val="en-GB"/>
        </w:rPr>
        <w:t>(Bacher et al. 2021, 2022)</w:t>
      </w:r>
      <w:r>
        <w:rPr>
          <w:lang w:val="en-GB"/>
        </w:rPr>
        <w:fldChar w:fldCharType="end"/>
      </w:r>
      <w:r>
        <w:rPr>
          <w:lang w:val="en-GB"/>
        </w:rPr>
        <w:t xml:space="preserve">. Allocating carbon to the roots </w:t>
      </w:r>
      <w:del w:id="695" w:author="Hélène Fréville" w:date="2024-07-24T15:18:00Z">
        <w:r w:rsidDel="005458B5">
          <w:rPr>
            <w:lang w:val="en-GB"/>
          </w:rPr>
          <w:delText xml:space="preserve">allows </w:delText>
        </w:r>
      </w:del>
      <w:ins w:id="696" w:author="Hélène Fréville" w:date="2024-07-24T15:18:00Z">
        <w:r w:rsidR="005458B5">
          <w:rPr>
            <w:lang w:val="en-GB"/>
          </w:rPr>
          <w:t>enhances</w:t>
        </w:r>
        <w:r w:rsidR="005458B5">
          <w:rPr>
            <w:lang w:val="en-GB"/>
          </w:rPr>
          <w:t xml:space="preserve"> </w:t>
        </w:r>
      </w:ins>
      <w:r>
        <w:rPr>
          <w:lang w:val="en-GB"/>
        </w:rPr>
        <w:t>access</w:t>
      </w:r>
      <w:del w:id="697" w:author="Hélène Fréville" w:date="2024-07-24T15:18:00Z">
        <w:r w:rsidDel="005458B5">
          <w:rPr>
            <w:lang w:val="en-GB"/>
          </w:rPr>
          <w:delText>ing</w:delText>
        </w:r>
      </w:del>
      <w:r>
        <w:rPr>
          <w:lang w:val="en-GB"/>
        </w:rPr>
        <w:t xml:space="preserve"> </w:t>
      </w:r>
      <w:ins w:id="698" w:author="Hélène Fréville" w:date="2024-07-24T15:18:00Z">
        <w:r w:rsidR="005458B5">
          <w:rPr>
            <w:lang w:val="en-GB"/>
          </w:rPr>
          <w:t xml:space="preserve">to </w:t>
        </w:r>
      </w:ins>
      <w:del w:id="699" w:author="Hélène Fréville" w:date="2024-07-24T15:18:00Z">
        <w:r w:rsidDel="005458B5">
          <w:rPr>
            <w:lang w:val="en-GB"/>
          </w:rPr>
          <w:delText xml:space="preserve">more </w:delText>
        </w:r>
      </w:del>
      <w:r>
        <w:rPr>
          <w:lang w:val="en-GB"/>
        </w:rPr>
        <w:t xml:space="preserve">water through deeper, longer, and </w:t>
      </w:r>
      <w:ins w:id="700" w:author="Hélène Fréville" w:date="2024-07-24T15:18:00Z">
        <w:r w:rsidR="005458B5">
          <w:rPr>
            <w:lang w:val="en-GB"/>
          </w:rPr>
          <w:t xml:space="preserve">more </w:t>
        </w:r>
      </w:ins>
      <w:r>
        <w:rPr>
          <w:lang w:val="en-GB"/>
        </w:rPr>
        <w:t>branch</w:t>
      </w:r>
      <w:ins w:id="701" w:author="Hélène Fréville" w:date="2024-07-24T15:18:00Z">
        <w:r w:rsidR="005458B5">
          <w:rPr>
            <w:lang w:val="en-GB"/>
          </w:rPr>
          <w:t>ed</w:t>
        </w:r>
      </w:ins>
      <w:del w:id="702" w:author="Hélène Fréville" w:date="2024-07-24T15:18:00Z">
        <w:r w:rsidDel="005458B5">
          <w:rPr>
            <w:lang w:val="en-GB"/>
          </w:rPr>
          <w:delText>ier</w:delText>
        </w:r>
      </w:del>
      <w:r>
        <w:rPr>
          <w:lang w:val="en-GB"/>
        </w:rPr>
        <w:t xml:space="preserve"> roots, which in turns </w:t>
      </w:r>
      <w:del w:id="703" w:author="Hélène Fréville" w:date="2024-07-24T15:19:00Z">
        <w:r w:rsidDel="005458B5">
          <w:rPr>
            <w:lang w:val="en-GB"/>
          </w:rPr>
          <w:delText xml:space="preserve">allows </w:delText>
        </w:r>
      </w:del>
      <w:ins w:id="704" w:author="Hélène Fréville" w:date="2024-07-24T15:19:00Z">
        <w:r w:rsidR="005458B5">
          <w:rPr>
            <w:lang w:val="en-GB"/>
          </w:rPr>
          <w:t>helps</w:t>
        </w:r>
        <w:r w:rsidR="005458B5">
          <w:rPr>
            <w:lang w:val="en-GB"/>
          </w:rPr>
          <w:t xml:space="preserve"> </w:t>
        </w:r>
      </w:ins>
      <w:r>
        <w:rPr>
          <w:lang w:val="en-GB"/>
        </w:rPr>
        <w:t>maintain</w:t>
      </w:r>
      <w:del w:id="705" w:author="Hélène Fréville" w:date="2024-07-24T15:19:00Z">
        <w:r w:rsidDel="005458B5">
          <w:rPr>
            <w:lang w:val="en-GB"/>
          </w:rPr>
          <w:delText>ing</w:delText>
        </w:r>
      </w:del>
      <w:r>
        <w:rPr>
          <w:lang w:val="en-GB"/>
        </w:rPr>
        <w:t xml:space="preserve"> high stomatal conductance and physiological activity. We can thus hypothesize that higher root allocation in response to water and nutrient limitation reflected an adaptive response of </w:t>
      </w:r>
      <w:del w:id="706" w:author="Hélène Fréville" w:date="2024-07-24T15:20:00Z">
        <w:r w:rsidDel="005458B5">
          <w:rPr>
            <w:lang w:val="en-GB"/>
          </w:rPr>
          <w:delText xml:space="preserve">the </w:delText>
        </w:r>
      </w:del>
      <w:r>
        <w:rPr>
          <w:lang w:val="en-GB"/>
        </w:rPr>
        <w:t>cultivars</w:t>
      </w:r>
      <w:del w:id="707" w:author="Hélène Fréville" w:date="2024-07-24T15:20:00Z">
        <w:r w:rsidDel="005458B5">
          <w:rPr>
            <w:lang w:val="en-GB"/>
          </w:rPr>
          <w:delText xml:space="preserve"> associated the maintenance of individual plant performance under stress</w:delText>
        </w:r>
      </w:del>
      <w:r>
        <w:rPr>
          <w:lang w:val="en-GB"/>
        </w:rPr>
        <w:t xml:space="preserve">. </w:t>
      </w:r>
    </w:p>
    <w:p w14:paraId="17A127BF" w14:textId="09A76F12" w:rsidR="00B629AA" w:rsidRDefault="00000000">
      <w:pPr>
        <w:pStyle w:val="Titre2"/>
        <w:rPr>
          <w:lang w:val="en-GB"/>
        </w:rPr>
      </w:pPr>
      <w:del w:id="708" w:author="Hélène Fréville" w:date="2024-07-24T15:37:00Z">
        <w:r w:rsidDel="00BF4B43">
          <w:rPr>
            <w:lang w:val="en-GB"/>
          </w:rPr>
          <w:delText xml:space="preserve">Seedling </w:delText>
        </w:r>
      </w:del>
      <w:ins w:id="709" w:author="Hélène Fréville" w:date="2024-07-24T16:33:00Z">
        <w:r w:rsidR="00BD1B48">
          <w:rPr>
            <w:lang w:val="en-GB"/>
          </w:rPr>
          <w:t>Individual</w:t>
        </w:r>
      </w:ins>
      <w:ins w:id="710" w:author="Hélène Fréville" w:date="2024-07-24T15:37:00Z">
        <w:r w:rsidR="00BF4B43">
          <w:rPr>
            <w:lang w:val="en-GB"/>
          </w:rPr>
          <w:t xml:space="preserve"> </w:t>
        </w:r>
      </w:ins>
      <w:r>
        <w:rPr>
          <w:lang w:val="en-GB"/>
        </w:rPr>
        <w:t xml:space="preserve">biomass </w:t>
      </w:r>
      <w:commentRangeStart w:id="711"/>
      <w:r>
        <w:rPr>
          <w:lang w:val="en-GB"/>
        </w:rPr>
        <w:t>reflects individual competitiveness rather than community performance</w:t>
      </w:r>
      <w:commentRangeEnd w:id="711"/>
      <w:r w:rsidR="00BD1B48">
        <w:rPr>
          <w:rStyle w:val="Marquedecommentaire"/>
          <w:rFonts w:eastAsiaTheme="minorHAnsi" w:cstheme="minorBidi"/>
          <w:b w:val="0"/>
        </w:rPr>
        <w:commentReference w:id="711"/>
      </w:r>
    </w:p>
    <w:p w14:paraId="1C7E7DB7" w14:textId="2E97795D" w:rsidR="00B629AA" w:rsidRDefault="00000000">
      <w:pPr>
        <w:rPr>
          <w:lang w:val="en-GB"/>
        </w:rPr>
      </w:pPr>
      <w:r>
        <w:rPr>
          <w:lang w:val="en-GB"/>
        </w:rPr>
        <w:t xml:space="preserve">Contrary to our expectations, mixing cultivars did not result in increased seedling biomass. In fact, we observed the opposite pattern: </w:t>
      </w:r>
      <w:commentRangeStart w:id="712"/>
      <w:r>
        <w:rPr>
          <w:lang w:val="en-GB"/>
        </w:rPr>
        <w:t>mixed stands produced less biomass than expected based on their pure stand components</w:t>
      </w:r>
      <w:commentRangeEnd w:id="712"/>
      <w:r w:rsidR="00A62C22">
        <w:rPr>
          <w:rStyle w:val="Marquedecommentaire"/>
        </w:rPr>
        <w:commentReference w:id="712"/>
      </w:r>
      <w:r>
        <w:rPr>
          <w:lang w:val="en-GB"/>
        </w:rPr>
        <w:t xml:space="preserve">, especially under water and nutrient limitations. At first glance, we might conclude that this result contradicts ecological theory, notably the </w:t>
      </w:r>
      <w:commentRangeStart w:id="713"/>
      <w:r>
        <w:rPr>
          <w:lang w:val="en-GB"/>
        </w:rPr>
        <w:t>Stress Gradient Hypothesis</w:t>
      </w:r>
      <w:commentRangeEnd w:id="713"/>
      <w:r w:rsidR="00F84A09">
        <w:rPr>
          <w:rStyle w:val="Marquedecommentaire"/>
        </w:rPr>
        <w:commentReference w:id="713"/>
      </w:r>
      <w:r>
        <w:rPr>
          <w:lang w:val="en-GB"/>
        </w:rPr>
        <w:t xml:space="preserve"> that predicts a shift towards more positive interactions as </w:t>
      </w:r>
      <w:del w:id="714" w:author="Hélène Fréville" w:date="2024-07-24T16:11:00Z">
        <w:r w:rsidDel="00F84A09">
          <w:rPr>
            <w:lang w:val="en-GB"/>
          </w:rPr>
          <w:delText xml:space="preserve">the </w:delText>
        </w:r>
      </w:del>
      <w:r>
        <w:rPr>
          <w:lang w:val="en-GB"/>
        </w:rPr>
        <w:t xml:space="preserve">abiotic conditions become less </w:t>
      </w:r>
      <w:proofErr w:type="spellStart"/>
      <w:r>
        <w:rPr>
          <w:lang w:val="en-GB"/>
        </w:rPr>
        <w:t>favorable</w:t>
      </w:r>
      <w:proofErr w:type="spellEnd"/>
      <w:r>
        <w:rPr>
          <w:lang w:val="en-GB"/>
        </w:rPr>
        <w:t xml:space="preserve"> (</w:t>
      </w:r>
      <w:proofErr w:type="spellStart"/>
      <w:r>
        <w:fldChar w:fldCharType="begin"/>
      </w:r>
      <w:r>
        <w:rPr>
          <w:lang w:val="en-GB"/>
        </w:rPr>
        <w:instrText>ADDIN ZOTERO_ITEM CSL_CITATION {"citationID":"P6butwKc","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w:instrText>
      </w:r>
      <w:r>
        <w:rPr>
          <w:lang w:val="en-GB"/>
        </w:rPr>
        <w:fldChar w:fldCharType="separate"/>
      </w:r>
      <w:r>
        <w:rPr>
          <w:rFonts w:cs="Times New Roman"/>
          <w:lang w:val="en-GB"/>
        </w:rPr>
        <w:t>Bertness</w:t>
      </w:r>
      <w:proofErr w:type="spellEnd"/>
      <w:r>
        <w:rPr>
          <w:rFonts w:cs="Times New Roman"/>
          <w:lang w:val="en-GB"/>
        </w:rPr>
        <w:t xml:space="preserve"> and Callaway 1994; Maestre et al. 2009)</w:t>
      </w:r>
      <w:r>
        <w:rPr>
          <w:lang w:val="en-GB"/>
        </w:rPr>
        <w:fldChar w:fldCharType="end"/>
      </w:r>
      <w:r>
        <w:rPr>
          <w:lang w:val="en-GB"/>
        </w:rPr>
        <w:t xml:space="preserve">. However, individual cultivar responses to mixture cultivation </w:t>
      </w:r>
      <w:r>
        <w:rPr>
          <w:lang w:val="en-GB"/>
        </w:rPr>
        <w:lastRenderedPageBreak/>
        <w:t xml:space="preserve">combined with root trait data together suggest that </w:t>
      </w:r>
      <w:del w:id="715" w:author="Hélène Fréville" w:date="2024-07-24T16:12:00Z">
        <w:r w:rsidDel="00F84A09">
          <w:rPr>
            <w:lang w:val="en-GB"/>
          </w:rPr>
          <w:delText xml:space="preserve">this </w:delText>
        </w:r>
      </w:del>
      <w:ins w:id="716" w:author="Hélène Fréville" w:date="2024-07-24T16:12:00Z">
        <w:r w:rsidR="00F84A09">
          <w:rPr>
            <w:lang w:val="en-GB"/>
          </w:rPr>
          <w:t>such</w:t>
        </w:r>
        <w:r w:rsidR="00F84A09">
          <w:rPr>
            <w:lang w:val="en-GB"/>
          </w:rPr>
          <w:t xml:space="preserve"> </w:t>
        </w:r>
      </w:ins>
      <w:del w:id="717" w:author="Hélène Fréville" w:date="2024-07-24T16:12:00Z">
        <w:r w:rsidDel="00F84A09">
          <w:rPr>
            <w:lang w:val="en-GB"/>
          </w:rPr>
          <w:delText xml:space="preserve">biomass </w:delText>
        </w:r>
      </w:del>
      <w:r>
        <w:rPr>
          <w:lang w:val="en-GB"/>
        </w:rPr>
        <w:t xml:space="preserve">reduction </w:t>
      </w:r>
      <w:ins w:id="718" w:author="Hélène Fréville" w:date="2024-07-24T16:12:00Z">
        <w:r w:rsidR="00F84A09">
          <w:rPr>
            <w:lang w:val="en-GB"/>
          </w:rPr>
          <w:t xml:space="preserve">in relative biomass in mixtures </w:t>
        </w:r>
      </w:ins>
      <w:r>
        <w:rPr>
          <w:lang w:val="en-GB"/>
        </w:rPr>
        <w:t xml:space="preserve">was </w:t>
      </w:r>
      <w:del w:id="719" w:author="Hélène Fréville" w:date="2024-07-24T16:12:00Z">
        <w:r w:rsidDel="00F84A09">
          <w:rPr>
            <w:lang w:val="en-GB"/>
          </w:rPr>
          <w:delText xml:space="preserve">a </w:delText>
        </w:r>
      </w:del>
      <w:ins w:id="720" w:author="Hélène Fréville" w:date="2024-07-24T16:12:00Z">
        <w:r w:rsidR="00F84A09">
          <w:rPr>
            <w:lang w:val="en-GB"/>
          </w:rPr>
          <w:t>the</w:t>
        </w:r>
        <w:r w:rsidR="00F84A09">
          <w:rPr>
            <w:lang w:val="en-GB"/>
          </w:rPr>
          <w:t xml:space="preserve"> </w:t>
        </w:r>
      </w:ins>
      <w:r>
        <w:rPr>
          <w:lang w:val="en-GB"/>
        </w:rPr>
        <w:t xml:space="preserve">consequence of intense competition in pure stands, rather than evidence for decreased performance in mixed stands. </w:t>
      </w:r>
      <w:commentRangeStart w:id="721"/>
      <w:r>
        <w:rPr>
          <w:lang w:val="en-GB"/>
        </w:rPr>
        <w:t xml:space="preserve">This interpretation is based on the hypothesis that early </w:t>
      </w:r>
      <w:del w:id="722" w:author="Hélène Fréville" w:date="2024-07-24T16:14:00Z">
        <w:r w:rsidDel="004A620A">
          <w:rPr>
            <w:lang w:val="en-GB"/>
          </w:rPr>
          <w:delText xml:space="preserve">seedling </w:delText>
        </w:r>
      </w:del>
      <w:r>
        <w:rPr>
          <w:lang w:val="en-GB"/>
        </w:rPr>
        <w:t>biomass does not reflect final community performance</w:t>
      </w:r>
      <w:del w:id="723" w:author="Hélène Fréville" w:date="2024-07-24T16:15:00Z">
        <w:r w:rsidDel="004A620A">
          <w:rPr>
            <w:lang w:val="en-GB"/>
          </w:rPr>
          <w:delText>,</w:delText>
        </w:r>
      </w:del>
      <w:r>
        <w:rPr>
          <w:lang w:val="en-GB"/>
        </w:rPr>
        <w:t xml:space="preserve"> that would better be approximated by latter established </w:t>
      </w:r>
      <w:commentRangeStart w:id="724"/>
      <w:r>
        <w:rPr>
          <w:lang w:val="en-GB"/>
        </w:rPr>
        <w:t>reproductive</w:t>
      </w:r>
      <w:commentRangeEnd w:id="724"/>
      <w:r w:rsidR="004A620A">
        <w:rPr>
          <w:rStyle w:val="Marquedecommentaire"/>
        </w:rPr>
        <w:commentReference w:id="724"/>
      </w:r>
      <w:r>
        <w:rPr>
          <w:lang w:val="en-GB"/>
        </w:rPr>
        <w:t xml:space="preserve"> biomass, but rather individual plant competitiveness</w:t>
      </w:r>
      <w:commentRangeEnd w:id="721"/>
      <w:r w:rsidR="004A620A">
        <w:rPr>
          <w:rStyle w:val="Marquedecommentaire"/>
        </w:rPr>
        <w:commentReference w:id="721"/>
      </w:r>
      <w:r>
        <w:rPr>
          <w:lang w:val="en-GB"/>
        </w:rPr>
        <w:t xml:space="preserve">. In line with this interpretation, seedling growth rate and early </w:t>
      </w:r>
      <w:proofErr w:type="spellStart"/>
      <w:r>
        <w:rPr>
          <w:lang w:val="en-GB"/>
        </w:rPr>
        <w:t>vigor</w:t>
      </w:r>
      <w:proofErr w:type="spellEnd"/>
      <w:r>
        <w:rPr>
          <w:lang w:val="en-GB"/>
        </w:rPr>
        <w:t xml:space="preserve"> are traditionally targeted by plant breeders as </w:t>
      </w:r>
      <w:proofErr w:type="spellStart"/>
      <w:r>
        <w:rPr>
          <w:lang w:val="en-GB"/>
        </w:rPr>
        <w:t>favorable</w:t>
      </w:r>
      <w:proofErr w:type="spellEnd"/>
      <w:r>
        <w:rPr>
          <w:lang w:val="en-GB"/>
        </w:rPr>
        <w:t xml:space="preserve"> traits for competitiveness against weeds </w:t>
      </w:r>
      <w:r>
        <w:fldChar w:fldCharType="begin"/>
      </w:r>
      <w:r>
        <w:rPr>
          <w:lang w:val="en-GB"/>
        </w:rPr>
        <w:instrText>ADDIN ZOTERO_ITEM CSL_CITATION {"citationID":"kAdTu7Em","properties":{"formattedCitation":"(Lemerle et al. 1996; Bertholdsson 2005; Hendriks 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w:instrText>
      </w:r>
      <w:r>
        <w:rPr>
          <w:lang w:val="en-GB"/>
        </w:rPr>
        <w:fldChar w:fldCharType="separate"/>
      </w:r>
      <w:r>
        <w:rPr>
          <w:rFonts w:cs="Times New Roman"/>
          <w:lang w:val="en-GB"/>
        </w:rPr>
        <w:t>(Lemerle et al. 1996; Bertholdsson 2005; Hendriks et al. 2022)</w:t>
      </w:r>
      <w:r>
        <w:rPr>
          <w:lang w:val="en-GB"/>
        </w:rPr>
        <w:fldChar w:fldCharType="end"/>
      </w:r>
      <w:r>
        <w:rPr>
          <w:lang w:val="en-GB"/>
        </w:rPr>
        <w:t xml:space="preserve">. Hence, our results suggest an overall relaxation of competition intensity in mixed relative to pure stands at the seedling stage, especially under limiting water and nutrient resources. </w:t>
      </w:r>
    </w:p>
    <w:p w14:paraId="3BA99937" w14:textId="77777777" w:rsidR="00B629AA" w:rsidRDefault="00000000">
      <w:pPr>
        <w:pStyle w:val="Titre2"/>
        <w:rPr>
          <w:lang w:val="en-GB"/>
        </w:rPr>
      </w:pPr>
      <w:r>
        <w:rPr>
          <w:lang w:val="en-GB"/>
        </w:rPr>
        <w:t xml:space="preserve">Root area as the main driver of competitive hierarchy </w:t>
      </w:r>
    </w:p>
    <w:p w14:paraId="7467B49C" w14:textId="66DDCB1C" w:rsidR="00B629AA" w:rsidRDefault="00000000">
      <w:pPr>
        <w:rPr>
          <w:lang w:val="en-GB"/>
        </w:rPr>
      </w:pPr>
      <w:r>
        <w:rPr>
          <w:lang w:val="en-GB"/>
        </w:rPr>
        <w:t xml:space="preserve">We identified root area </w:t>
      </w:r>
      <w:del w:id="725" w:author="Hélène Fréville" w:date="2024-07-24T16:17:00Z">
        <w:r w:rsidDel="004A620A">
          <w:rPr>
            <w:lang w:val="en-GB"/>
          </w:rPr>
          <w:delText xml:space="preserve">(the 2D projected area of the root system) </w:delText>
        </w:r>
      </w:del>
      <w:r>
        <w:rPr>
          <w:lang w:val="en-GB"/>
        </w:rPr>
        <w:t xml:space="preserve">as the main driver of </w:t>
      </w:r>
      <w:del w:id="726" w:author="Hélène Fréville" w:date="2024-07-24T16:17:00Z">
        <w:r w:rsidDel="00375474">
          <w:rPr>
            <w:lang w:val="en-GB"/>
          </w:rPr>
          <w:delText xml:space="preserve">seedling </w:delText>
        </w:r>
      </w:del>
      <w:ins w:id="727" w:author="Hélène Fréville" w:date="2024-07-24T16:17:00Z">
        <w:r w:rsidR="00375474">
          <w:rPr>
            <w:lang w:val="en-GB"/>
          </w:rPr>
          <w:t>plant</w:t>
        </w:r>
        <w:r w:rsidR="00375474">
          <w:rPr>
            <w:lang w:val="en-GB"/>
          </w:rPr>
          <w:t xml:space="preserve"> </w:t>
        </w:r>
      </w:ins>
      <w:r>
        <w:rPr>
          <w:lang w:val="en-GB"/>
        </w:rPr>
        <w:t xml:space="preserve">biomass and mixing effects in our experiment. The average root area of the two cultivars </w:t>
      </w:r>
      <w:ins w:id="728" w:author="Hélène Fréville" w:date="2024-07-24T17:23:00Z">
        <w:r w:rsidR="006720FE">
          <w:rPr>
            <w:lang w:val="en-GB"/>
          </w:rPr>
          <w:t xml:space="preserve">in pure stands </w:t>
        </w:r>
      </w:ins>
      <w:r>
        <w:rPr>
          <w:lang w:val="en-GB"/>
        </w:rPr>
        <w:t xml:space="preserve">could explain </w:t>
      </w:r>
      <w:del w:id="729" w:author="Hélène Fréville" w:date="2024-07-24T16:18:00Z">
        <w:r w:rsidDel="00375474">
          <w:rPr>
            <w:lang w:val="en-GB"/>
          </w:rPr>
          <w:delText xml:space="preserve">almost </w:delText>
        </w:r>
      </w:del>
      <w:ins w:id="730" w:author="Hélène Fréville" w:date="2024-07-24T16:18:00Z">
        <w:r w:rsidR="00375474">
          <w:rPr>
            <w:lang w:val="en-GB"/>
          </w:rPr>
          <w:t>up to</w:t>
        </w:r>
        <w:r w:rsidR="00375474">
          <w:rPr>
            <w:lang w:val="en-GB"/>
          </w:rPr>
          <w:t xml:space="preserve"> </w:t>
        </w:r>
      </w:ins>
      <w:r>
        <w:rPr>
          <w:lang w:val="en-GB"/>
        </w:rPr>
        <w:t xml:space="preserve">50% of RYT variability under resource-limiting conditions. A higher root area in </w:t>
      </w:r>
      <w:del w:id="731" w:author="Hélène Fréville" w:date="2024-07-24T16:19:00Z">
        <w:r w:rsidDel="00375474">
          <w:rPr>
            <w:lang w:val="en-GB"/>
          </w:rPr>
          <w:delText xml:space="preserve">monoculture </w:delText>
        </w:r>
      </w:del>
      <w:proofErr w:type="spellStart"/>
      <w:ins w:id="732" w:author="Hélène Fréville" w:date="2024-07-24T16:19:00Z">
        <w:r w:rsidR="00375474">
          <w:rPr>
            <w:lang w:val="en-GB"/>
          </w:rPr>
          <w:t>mono</w:t>
        </w:r>
        <w:r w:rsidR="00375474">
          <w:rPr>
            <w:lang w:val="en-GB"/>
          </w:rPr>
          <w:t>genotypic</w:t>
        </w:r>
        <w:proofErr w:type="spellEnd"/>
        <w:r w:rsidR="00375474">
          <w:rPr>
            <w:lang w:val="en-GB"/>
          </w:rPr>
          <w:t xml:space="preserve"> cultures</w:t>
        </w:r>
        <w:r w:rsidR="00375474">
          <w:rPr>
            <w:lang w:val="en-GB"/>
          </w:rPr>
          <w:t xml:space="preserve"> </w:t>
        </w:r>
      </w:ins>
      <w:r>
        <w:rPr>
          <w:lang w:val="en-GB"/>
        </w:rPr>
        <w:t xml:space="preserve">was associated with a greater biomass reduction in mixture, especially when the mixture partner had a lower root area. These results support the idea of an early-stage belowground competitive hierarchy between cultivars </w:t>
      </w:r>
      <w:r>
        <w:fldChar w:fldCharType="begin"/>
      </w:r>
      <w:r>
        <w:rPr>
          <w:lang w:val="en-GB"/>
        </w:rPr>
        <w:instrText>ADDIN ZOTERO_ITEM CSL_CITATION {"citationID":"1D031mjp","properties":{"formattedCitation":"(Kunstler 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w:instrText>
      </w:r>
      <w:r>
        <w:rPr>
          <w:lang w:val="en-GB"/>
        </w:rPr>
        <w:fldChar w:fldCharType="separate"/>
      </w:r>
      <w:r>
        <w:rPr>
          <w:rFonts w:cs="Times New Roman"/>
          <w:lang w:val="en-GB"/>
        </w:rPr>
        <w:t>(Kunstler et al. 2012)</w:t>
      </w:r>
      <w:r>
        <w:rPr>
          <w:lang w:val="en-GB"/>
        </w:rPr>
        <w:fldChar w:fldCharType="end"/>
      </w:r>
      <w:ins w:id="733" w:author="Hélène Fréville" w:date="2024-07-24T16:19:00Z">
        <w:r w:rsidR="00375474">
          <w:rPr>
            <w:lang w:val="en-GB"/>
          </w:rPr>
          <w:t>,</w:t>
        </w:r>
      </w:ins>
      <w:r>
        <w:rPr>
          <w:lang w:val="en-GB"/>
        </w:rPr>
        <w:t xml:space="preserve"> where </w:t>
      </w:r>
      <w:commentRangeStart w:id="734"/>
      <w:r>
        <w:rPr>
          <w:lang w:val="en-GB"/>
        </w:rPr>
        <w:t>higher root area is associated with higher competitive ability</w:t>
      </w:r>
      <w:commentRangeEnd w:id="734"/>
      <w:r w:rsidR="004B653C">
        <w:rPr>
          <w:rStyle w:val="Marquedecommentaire"/>
        </w:rPr>
        <w:commentReference w:id="734"/>
      </w:r>
      <w:r>
        <w:rPr>
          <w:lang w:val="en-GB"/>
        </w:rPr>
        <w:t xml:space="preserve">. In line with these results, root functional traits associated with root foraging and absorption potential </w:t>
      </w:r>
      <w:del w:id="735" w:author="Hélène Fréville" w:date="2024-07-24T16:19:00Z">
        <w:r w:rsidDel="00375474">
          <w:rPr>
            <w:lang w:val="en-GB"/>
          </w:rPr>
          <w:delText xml:space="preserve"> </w:delText>
        </w:r>
      </w:del>
      <w:r>
        <w:rPr>
          <w:lang w:val="en-GB"/>
        </w:rPr>
        <w:t xml:space="preserve">have already been shown to shape early-stage competitive hierarchies between grassland species </w:t>
      </w:r>
      <w:r>
        <w:fldChar w:fldCharType="begin"/>
      </w:r>
      <w:r>
        <w:rPr>
          <w:lang w:val="en-GB"/>
        </w:rPr>
        <w:instrText>ADDIN ZOTERO_ITEM CSL_CITATION {"citationID":"fOkDrTSB","properties":{"formattedCitation":"(Fort et al. 2014; Ravenek et al. 2016; Wagg 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w:instrText>
      </w:r>
      <w:r>
        <w:rPr>
          <w:lang w:val="en-GB"/>
        </w:rPr>
        <w:fldChar w:fldCharType="separate"/>
      </w:r>
      <w:r>
        <w:rPr>
          <w:rFonts w:cs="Times New Roman"/>
          <w:lang w:val="en-GB"/>
        </w:rPr>
        <w:t>(Fort et al. 2014; Ravenek et al. 2016; Wagg et al.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4988B883" w14:textId="77777777" w:rsidR="00B629AA" w:rsidRDefault="00000000">
      <w:pPr>
        <w:pStyle w:val="Titre2"/>
        <w:rPr>
          <w:lang w:val="en-GB"/>
        </w:rPr>
      </w:pPr>
      <w:commentRangeStart w:id="736"/>
      <w:r>
        <w:rPr>
          <w:lang w:val="en-GB"/>
        </w:rPr>
        <w:t>No evidence for niche complementarity between seedlings</w:t>
      </w:r>
      <w:commentRangeEnd w:id="736"/>
      <w:r w:rsidR="00375474">
        <w:rPr>
          <w:rStyle w:val="Marquedecommentaire"/>
          <w:rFonts w:eastAsiaTheme="minorHAnsi" w:cstheme="minorBidi"/>
          <w:b w:val="0"/>
        </w:rPr>
        <w:commentReference w:id="736"/>
      </w:r>
    </w:p>
    <w:p w14:paraId="1D1B4C8A" w14:textId="5E8E6117" w:rsidR="00B629AA" w:rsidRDefault="00000000">
      <w:pPr>
        <w:rPr>
          <w:rFonts w:cs="Times New Roman"/>
          <w:lang w:val="en-GB"/>
        </w:rPr>
      </w:pPr>
      <w:r>
        <w:rPr>
          <w:lang w:val="en-GB"/>
        </w:rPr>
        <w:t xml:space="preserve">We found no evidence of complementarity effects, and no effect of functional trait diversity on mixed stand biomass, including under resource limitation. </w:t>
      </w:r>
      <w:commentRangeStart w:id="737"/>
      <w:del w:id="738" w:author="Hélène Fréville" w:date="2024-07-24T16:42:00Z">
        <w:r w:rsidDel="00FE52CA">
          <w:rPr>
            <w:lang w:val="en-GB"/>
          </w:rPr>
          <w:delText xml:space="preserve">A first hypothesis to explain the absence of complementarity effects is that our experimental set up was not adapted to detect </w:delText>
        </w:r>
      </w:del>
      <w:del w:id="739" w:author="Hélène Fréville" w:date="2024-07-24T16:28:00Z">
        <w:r w:rsidDel="00375474">
          <w:rPr>
            <w:lang w:val="en-GB"/>
          </w:rPr>
          <w:delText>it</w:delText>
        </w:r>
      </w:del>
      <w:ins w:id="740" w:author="Hélène Fréville" w:date="2024-07-24T16:42:00Z">
        <w:r w:rsidR="00FE52CA">
          <w:rPr>
            <w:lang w:val="en-GB"/>
          </w:rPr>
          <w:t xml:space="preserve">This could be explained by the fact </w:t>
        </w:r>
      </w:ins>
      <w:del w:id="741" w:author="Hélène Fréville" w:date="2024-07-24T16:42:00Z">
        <w:r w:rsidDel="00FE52CA">
          <w:rPr>
            <w:lang w:val="en-GB"/>
          </w:rPr>
          <w:delText>. First,</w:delText>
        </w:r>
      </w:del>
      <w:del w:id="742" w:author="Hélène Fréville" w:date="2024-07-24T16:43:00Z">
        <w:r w:rsidDel="00FE52CA">
          <w:rPr>
            <w:lang w:val="en-GB"/>
          </w:rPr>
          <w:delText xml:space="preserve"> </w:delText>
        </w:r>
      </w:del>
      <w:del w:id="743" w:author="Hélène Fréville" w:date="2024-07-24T16:42:00Z">
        <w:r w:rsidDel="00FE52CA">
          <w:rPr>
            <w:lang w:val="en-GB"/>
          </w:rPr>
          <w:delText xml:space="preserve">we harvested the plants </w:delText>
        </w:r>
      </w:del>
      <w:del w:id="744" w:author="Hélène Fréville" w:date="2024-07-24T16:28:00Z">
        <w:r w:rsidDel="00BD1B48">
          <w:rPr>
            <w:lang w:val="en-GB"/>
          </w:rPr>
          <w:delText xml:space="preserve">only ~ </w:delText>
        </w:r>
      </w:del>
      <w:del w:id="745" w:author="Hélène Fréville" w:date="2024-07-24T16:42:00Z">
        <w:r w:rsidDel="00FE52CA">
          <w:rPr>
            <w:lang w:val="en-GB"/>
          </w:rPr>
          <w:delText>three weeks after sowing</w:delText>
        </w:r>
      </w:del>
      <w:del w:id="746" w:author="Hélène Fréville" w:date="2024-07-24T16:43:00Z">
        <w:r w:rsidDel="00FE52CA">
          <w:rPr>
            <w:lang w:val="en-GB"/>
          </w:rPr>
          <w:delText xml:space="preserve">, and we might expect </w:delText>
        </w:r>
      </w:del>
      <w:r>
        <w:rPr>
          <w:lang w:val="en-GB"/>
        </w:rPr>
        <w:t xml:space="preserve">that functional differences between cultivars were not large enough </w:t>
      </w:r>
      <w:del w:id="747" w:author="Hélène Fréville" w:date="2024-07-24T16:44:00Z">
        <w:r w:rsidDel="00FE52CA">
          <w:rPr>
            <w:lang w:val="en-GB"/>
          </w:rPr>
          <w:delText>at such an early stage</w:delText>
        </w:r>
      </w:del>
      <w:ins w:id="748" w:author="Hélène Fréville" w:date="2024-07-24T16:44:00Z">
        <w:r w:rsidR="00FE52CA">
          <w:rPr>
            <w:lang w:val="en-GB"/>
          </w:rPr>
          <w:t>3-weeks after sowing</w:t>
        </w:r>
      </w:ins>
      <w:r>
        <w:rPr>
          <w:lang w:val="en-GB"/>
        </w:rPr>
        <w:t xml:space="preserve"> to generate </w:t>
      </w:r>
      <w:r>
        <w:rPr>
          <w:lang w:val="en-GB"/>
        </w:rPr>
        <w:lastRenderedPageBreak/>
        <w:t>complementarity effects</w:t>
      </w:r>
      <w:commentRangeEnd w:id="737"/>
      <w:r w:rsidR="00FE52CA">
        <w:rPr>
          <w:rStyle w:val="Marquedecommentaire"/>
        </w:rPr>
        <w:commentReference w:id="737"/>
      </w:r>
      <w:r>
        <w:rPr>
          <w:lang w:val="en-GB"/>
        </w:rPr>
        <w:t xml:space="preserve">. A second hypothesis is that we did not measure the </w:t>
      </w:r>
      <w:commentRangeStart w:id="749"/>
      <w:r>
        <w:rPr>
          <w:lang w:val="en-GB"/>
        </w:rPr>
        <w:t>“right” traits to detect complementarity effects</w:t>
      </w:r>
      <w:commentRangeEnd w:id="749"/>
      <w:r w:rsidR="00BD1B48">
        <w:rPr>
          <w:rStyle w:val="Marquedecommentaire"/>
        </w:rPr>
        <w:commentReference w:id="749"/>
      </w:r>
      <w:r>
        <w:rPr>
          <w:lang w:val="en-GB"/>
        </w:rPr>
        <w:t xml:space="preserve">, notably belowground. Indeed, even if root functional traits are involved in many ecosystem processes </w:t>
      </w:r>
      <w:r>
        <w:fldChar w:fldCharType="begin"/>
      </w:r>
      <w:r>
        <w:rPr>
          <w:lang w:val="en-GB"/>
        </w:rPr>
        <w:instrText>ADDIN ZOTERO_ITEM CSL_CITATION {"citationID":"I6AhC4mX","properties":{"formattedCitation":"(Bardgett 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w:instrText>
      </w:r>
      <w:r>
        <w:rPr>
          <w:lang w:val="en-GB"/>
        </w:rPr>
        <w:fldChar w:fldCharType="separate"/>
      </w:r>
      <w:r>
        <w:rPr>
          <w:rFonts w:cs="Times New Roman"/>
          <w:lang w:val="en-GB"/>
        </w:rPr>
        <w:t>(Bardgett et al. 2014)</w:t>
      </w:r>
      <w:r>
        <w:rPr>
          <w:lang w:val="en-GB"/>
        </w:rPr>
        <w:fldChar w:fldCharType="end"/>
      </w:r>
      <w:r>
        <w:rPr>
          <w:lang w:val="en-GB"/>
        </w:rPr>
        <w:t xml:space="preserve">, diversity in architectural and morphological root traits have rarely been shown to associate with complementarity effects in ecological studies </w:t>
      </w:r>
      <w:r>
        <w:fldChar w:fldCharType="begin"/>
      </w:r>
      <w:r>
        <w:rPr>
          <w:lang w:val="en-GB"/>
        </w:rPr>
        <w:instrText>ADDIN ZOTERO_ITEM CSL_CITATION {"citationID":"bNpl4JMI","properties":{"formattedCitation":"(Fort et al. 2014; Bakker 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w:instrText>
      </w:r>
      <w:r>
        <w:rPr>
          <w:lang w:val="en-GB"/>
        </w:rPr>
        <w:fldChar w:fldCharType="separate"/>
      </w:r>
      <w:r>
        <w:rPr>
          <w:rFonts w:cs="Times New Roman"/>
          <w:lang w:val="en-GB"/>
        </w:rPr>
        <w:t>(Fort et al. 2014; Bakker et al. 2018)</w:t>
      </w:r>
      <w:r>
        <w:rPr>
          <w:lang w:val="en-GB"/>
        </w:rPr>
        <w:fldChar w:fldCharType="end"/>
      </w:r>
      <w:r>
        <w:rPr>
          <w:rFonts w:cs="Times New Roman"/>
          <w:lang w:val="en-GB"/>
        </w:rPr>
        <w:t xml:space="preserve">. In cultivar mixtures, previous studies also failed to find evidence of niche complementarity based on root trait differences </w:t>
      </w:r>
      <w:r>
        <w:fldChar w:fldCharType="begin"/>
      </w:r>
      <w:r>
        <w:rPr>
          <w:rFonts w:cs="Times New Roman"/>
          <w:lang w:val="en-GB"/>
        </w:rPr>
        <w:instrText>ADDIN ZOTERO_ITEM CSL_CITATION {"citationID":"mb4E0ExR","properties":{"formattedCitation":"(Montazeaud 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w:instrText>
      </w:r>
      <w:r>
        <w:rPr>
          <w:rFonts w:cs="Times New Roman"/>
          <w:lang w:val="en-GB"/>
        </w:rPr>
        <w:fldChar w:fldCharType="separate"/>
      </w:r>
      <w:r>
        <w:rPr>
          <w:rFonts w:cs="Times New Roman"/>
          <w:lang w:val="en-GB"/>
        </w:rPr>
        <w:t>(Montazeaud et al. 2018)</w:t>
      </w:r>
      <w:r>
        <w:rPr>
          <w:rFonts w:cs="Times New Roman"/>
          <w:lang w:val="en-GB"/>
        </w:rPr>
        <w:fldChar w:fldCharType="end"/>
      </w:r>
      <w:r>
        <w:rPr>
          <w:rFonts w:cs="Times New Roman"/>
          <w:lang w:val="en-GB"/>
        </w:rPr>
        <w:t xml:space="preserve">. Overall, this study confirm that root trait differences alone are less likely to generate complementarity effects in cultivar mixtures </w:t>
      </w:r>
      <w:r>
        <w:rPr>
          <w:lang w:val="en-GB"/>
        </w:rPr>
        <w:t xml:space="preserve">than they are for example in intercropping systems where differences in root foraging strategies between species can be more significant </w:t>
      </w:r>
      <w:r>
        <w:fldChar w:fldCharType="begin"/>
      </w:r>
      <w:r>
        <w:rPr>
          <w:lang w:val="en-GB"/>
        </w:rPr>
        <w:instrText>ADDIN ZOTERO_ITEM CSL_CITATION {"citationID":"3gScW2Oh","properties":{"formattedCitation":"(Zhang et al. 2014; Homulle 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w:instrText>
      </w:r>
      <w:r>
        <w:rPr>
          <w:lang w:val="en-GB"/>
        </w:rPr>
        <w:fldChar w:fldCharType="separate"/>
      </w:r>
      <w:r>
        <w:rPr>
          <w:rFonts w:cs="Times New Roman"/>
          <w:szCs w:val="24"/>
          <w:lang w:val="en-GB"/>
        </w:rPr>
        <w:t>(Zhang et al. 2014; Homulle et al. 2022; Schmutz and Schöb 2023)</w:t>
      </w:r>
      <w:r>
        <w:rPr>
          <w:lang w:val="en-GB"/>
        </w:rPr>
        <w:fldChar w:fldCharType="end"/>
      </w:r>
      <w:r>
        <w:rPr>
          <w:lang w:val="en-GB"/>
        </w:rPr>
        <w:t xml:space="preserve">. </w:t>
      </w:r>
    </w:p>
    <w:p w14:paraId="3B540088" w14:textId="77777777" w:rsidR="00B629AA" w:rsidRDefault="00000000">
      <w:pPr>
        <w:pStyle w:val="Titre2"/>
        <w:rPr>
          <w:lang w:val="en-GB"/>
        </w:rPr>
      </w:pPr>
      <w:r>
        <w:rPr>
          <w:lang w:val="en-GB"/>
        </w:rPr>
        <w:t xml:space="preserve">Root plasticity contributes to mixing effects </w:t>
      </w:r>
    </w:p>
    <w:p w14:paraId="20A5364D" w14:textId="135BD6C4" w:rsidR="00B629AA" w:rsidRDefault="00000000">
      <w:pPr>
        <w:rPr>
          <w:lang w:val="en-GB"/>
        </w:rPr>
      </w:pPr>
      <w:r>
        <w:rPr>
          <w:lang w:val="en-GB"/>
        </w:rPr>
        <w:t xml:space="preserve">We found that root area in mixed stands deviated from root area observed in </w:t>
      </w:r>
      <w:del w:id="750" w:author="Hélène Fréville" w:date="2024-07-24T16:47:00Z">
        <w:r w:rsidDel="00594691">
          <w:rPr>
            <w:lang w:val="en-GB"/>
          </w:rPr>
          <w:delText xml:space="preserve">the </w:delText>
        </w:r>
      </w:del>
      <w:r>
        <w:rPr>
          <w:lang w:val="en-GB"/>
        </w:rPr>
        <w:t xml:space="preserve">pure stands, indicating a plastic response of the root system to neighbour genotype identity. On average, root area decreased in mixed relative to pure stands, and the stronger the decrease, the lower the RYT especially in the S treatment. In accordance with ecological theory, our results thus support the view that phenotypic plasticity contributes to mitigate competition intensity in diverse plant communities </w:t>
      </w:r>
      <w:r>
        <w:fldChar w:fldCharType="begin"/>
      </w:r>
      <w:r>
        <w:rPr>
          <w:lang w:val="en-GB"/>
        </w:rPr>
        <w:instrText>ADDIN ZOTERO_ITEM CSL_CITATION {"citationID":"qz6HGtM4","properties":{"formattedCitation":"(Callaway et al. 2003; Schiffers 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w:instrText>
      </w:r>
      <w:r>
        <w:rPr>
          <w:lang w:val="en-GB"/>
        </w:rPr>
        <w:fldChar w:fldCharType="separate"/>
      </w:r>
      <w:r>
        <w:rPr>
          <w:rFonts w:cs="Times New Roman"/>
          <w:lang w:val="en-GB"/>
        </w:rPr>
        <w:t>(Callaway et al. 2003; Schiffers et al. 2011; Burns and Strauss 2012)</w:t>
      </w:r>
      <w:r>
        <w:rPr>
          <w:lang w:val="en-GB"/>
        </w:rPr>
        <w:fldChar w:fldCharType="end"/>
      </w:r>
      <w:r>
        <w:rPr>
          <w:lang w:val="en-GB"/>
        </w:rPr>
        <w:t xml:space="preserve">. In cultivar mixtures, previous studies have already shown that plasticity in aboveground traits such as plant height, specific leaf area, or canopy cover contribute to overyielding, notably by increasing trait divergence between cultivars </w:t>
      </w:r>
      <w:r>
        <w:fldChar w:fldCharType="begin"/>
      </w:r>
      <w:r>
        <w:rPr>
          <w:lang w:val="en-GB"/>
        </w:rPr>
        <w:instrText>ADDIN ZOTERO_ITEM CSL_CITATION {"citationID":"eIuxXQcc","properties":{"formattedCitation":"(Tschurr et al. 2023; Kong and Zhao 2023; Su et al. 2024)","plainCitation":"(Tschurr et al. 2023; Kong and Zhao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w:instrText>
      </w:r>
      <w:r>
        <w:rPr>
          <w:lang w:val="en-GB"/>
        </w:rPr>
        <w:fldChar w:fldCharType="separate"/>
      </w:r>
      <w:r>
        <w:rPr>
          <w:rFonts w:cs="Times New Roman"/>
          <w:lang w:val="en-GB"/>
        </w:rPr>
        <w:t>(Tschurr et al. 2023; Kong and Zhao 2023; Su et al. 2024)</w:t>
      </w:r>
      <w:r>
        <w:rPr>
          <w:lang w:val="en-GB"/>
        </w:rPr>
        <w:fldChar w:fldCharType="end"/>
      </w:r>
      <w:r>
        <w:rPr>
          <w:lang w:val="en-GB"/>
        </w:rPr>
        <w:t xml:space="preserve">. We here show that plastic root changes may also contribute to mixture performance, although it may not be by increasing differences between cultivars, but rather by changing the average trait value. </w:t>
      </w:r>
    </w:p>
    <w:p w14:paraId="7D20FA17" w14:textId="77777777" w:rsidR="00B629AA" w:rsidRDefault="00000000">
      <w:pPr>
        <w:pStyle w:val="Titre2"/>
        <w:rPr>
          <w:lang w:val="en-GB"/>
        </w:rPr>
      </w:pPr>
      <w:r>
        <w:rPr>
          <w:lang w:val="en-GB"/>
        </w:rPr>
        <w:t>Practical implications for plant breeding</w:t>
      </w:r>
    </w:p>
    <w:p w14:paraId="7527478D" w14:textId="301367E0" w:rsidR="00B629AA" w:rsidRDefault="00000000">
      <w:pPr>
        <w:rPr>
          <w:lang w:val="en-GB"/>
        </w:rPr>
      </w:pPr>
      <w:r>
        <w:rPr>
          <w:lang w:val="en-GB"/>
        </w:rPr>
        <w:t>Crop performance, including grain yield, is affected by trade-offs between individual competitiveness and group performance. As early pointed</w:t>
      </w:r>
      <w:ins w:id="751" w:author="Hélène Fréville" w:date="2024-07-24T16:51:00Z">
        <w:r w:rsidR="00443951">
          <w:rPr>
            <w:lang w:val="en-GB"/>
          </w:rPr>
          <w:t xml:space="preserve"> </w:t>
        </w:r>
      </w:ins>
      <w:del w:id="752" w:author="Hélène Fréville" w:date="2024-07-24T16:51:00Z">
        <w:r w:rsidDel="00443951">
          <w:rPr>
            <w:lang w:val="en-GB"/>
          </w:rPr>
          <w:delText>-</w:delText>
        </w:r>
      </w:del>
      <w:r>
        <w:rPr>
          <w:lang w:val="en-GB"/>
        </w:rPr>
        <w:t xml:space="preserve">out by plant breeders </w:t>
      </w:r>
      <w:r>
        <w:fldChar w:fldCharType="begin"/>
      </w:r>
      <w:r>
        <w:rPr>
          <w:lang w:val="en-GB"/>
        </w:rPr>
        <w:instrText>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w:instrText>
      </w:r>
      <w:r>
        <w:rPr>
          <w:lang w:val="en-GB"/>
        </w:rPr>
        <w:fldChar w:fldCharType="separate"/>
      </w:r>
      <w:r>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w:t>
      </w:r>
      <w:r>
        <w:rPr>
          <w:lang w:val="en-GB"/>
        </w:rPr>
        <w:lastRenderedPageBreak/>
        <w:t xml:space="preserve">can hold promising opportunities to increase productivity, notably by reversing past selection for individual competitiveness </w:t>
      </w:r>
      <w:r>
        <w:fldChar w:fldCharType="begin"/>
      </w:r>
      <w:r>
        <w:rPr>
          <w:lang w:val="en-GB"/>
        </w:rPr>
        <w:instrText>ADDIN ZOTERO_ITEM CSL_CITATION {"citationID":"fMBuIh1c","properties":{"formattedCitation":"(Denison 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w:instrText>
      </w:r>
      <w:r>
        <w:rPr>
          <w:lang w:val="en-GB"/>
        </w:rPr>
        <w:fldChar w:fldCharType="separate"/>
      </w:r>
      <w:r>
        <w:rPr>
          <w:rFonts w:cs="Times New Roman"/>
          <w:lang w:val="en-GB"/>
        </w:rPr>
        <w:t>(Denison et al. 2003; Weiner 2019)</w:t>
      </w:r>
      <w:r>
        <w:rPr>
          <w:lang w:val="en-GB"/>
        </w:rPr>
        <w:fldChar w:fldCharType="end"/>
      </w:r>
      <w:r>
        <w:rPr>
          <w:lang w:val="en-GB"/>
        </w:rPr>
        <w:t>. This can be achieved either by selecting directly on group performance (</w:t>
      </w:r>
      <w:commentRangeStart w:id="753"/>
      <w:r>
        <w:rPr>
          <w:lang w:val="en-GB"/>
        </w:rPr>
        <w:t>i.e., selecting on population yield</w:t>
      </w:r>
      <w:commentRangeEnd w:id="753"/>
      <w:r w:rsidR="00443951">
        <w:rPr>
          <w:rStyle w:val="Marquedecommentaire"/>
        </w:rPr>
        <w:commentReference w:id="753"/>
      </w:r>
      <w:r>
        <w:rPr>
          <w:lang w:val="en-GB"/>
        </w:rPr>
        <w:t xml:space="preserve">), or by targeting key traits related to competitive ability. Our study suggests that selecting genotypes with reduced root area </w:t>
      </w:r>
      <w:ins w:id="754" w:author="Hélène Fréville" w:date="2024-07-24T17:24:00Z">
        <w:r w:rsidR="006720FE">
          <w:rPr>
            <w:lang w:val="en-GB"/>
          </w:rPr>
          <w:t xml:space="preserve">in </w:t>
        </w:r>
        <w:proofErr w:type="spellStart"/>
        <w:r w:rsidR="006720FE">
          <w:rPr>
            <w:lang w:val="en-GB"/>
          </w:rPr>
          <w:t>monogenotypic</w:t>
        </w:r>
        <w:proofErr w:type="spellEnd"/>
        <w:r w:rsidR="006720FE">
          <w:rPr>
            <w:lang w:val="en-GB"/>
          </w:rPr>
          <w:t xml:space="preserve"> stands </w:t>
        </w:r>
      </w:ins>
      <w:r>
        <w:rPr>
          <w:lang w:val="en-GB"/>
        </w:rPr>
        <w:t xml:space="preserve">and reduced root area </w:t>
      </w:r>
      <w:del w:id="755" w:author="Hélène Fréville" w:date="2024-07-24T17:28:00Z">
        <w:r w:rsidDel="006720FE">
          <w:rPr>
            <w:lang w:val="en-GB"/>
          </w:rPr>
          <w:delText>proliferation in presence of neighbours</w:delText>
        </w:r>
      </w:del>
      <w:ins w:id="756" w:author="Hélène Fréville" w:date="2024-07-24T17:28:00Z">
        <w:r w:rsidR="006720FE">
          <w:rPr>
            <w:lang w:val="en-GB"/>
          </w:rPr>
          <w:t>plasticity</w:t>
        </w:r>
      </w:ins>
      <w:r>
        <w:rPr>
          <w:lang w:val="en-GB"/>
        </w:rPr>
        <w:t xml:space="preserve"> </w:t>
      </w:r>
      <w:ins w:id="757" w:author="Hélène Fréville" w:date="2024-07-24T17:39:00Z">
        <w:r w:rsidR="00715840">
          <w:rPr>
            <w:lang w:val="en-GB"/>
          </w:rPr>
          <w:t xml:space="preserve">in response to </w:t>
        </w:r>
      </w:ins>
      <w:ins w:id="758" w:author="Hélène Fréville" w:date="2024-07-24T17:41:00Z">
        <w:r w:rsidR="00715840">
          <w:rPr>
            <w:lang w:val="en-GB"/>
          </w:rPr>
          <w:t xml:space="preserve">other </w:t>
        </w:r>
      </w:ins>
      <w:proofErr w:type="spellStart"/>
      <w:ins w:id="759" w:author="Hélène Fréville" w:date="2024-07-24T17:40:00Z">
        <w:r w:rsidR="00715840">
          <w:rPr>
            <w:lang w:val="en-GB"/>
          </w:rPr>
          <w:t>neighboring</w:t>
        </w:r>
        <w:proofErr w:type="spellEnd"/>
        <w:r w:rsidR="00715840">
          <w:rPr>
            <w:lang w:val="en-GB"/>
          </w:rPr>
          <w:t xml:space="preserve"> genotypes </w:t>
        </w:r>
      </w:ins>
      <w:r>
        <w:rPr>
          <w:lang w:val="en-GB"/>
        </w:rPr>
        <w:t xml:space="preserve">could be a way to reduce competition intensity between seedlings, </w:t>
      </w:r>
      <w:commentRangeStart w:id="760"/>
      <w:r>
        <w:rPr>
          <w:lang w:val="en-GB"/>
        </w:rPr>
        <w:t>which could then translate into higher yields</w:t>
      </w:r>
      <w:commentRangeEnd w:id="760"/>
      <w:r w:rsidR="00443951">
        <w:rPr>
          <w:rStyle w:val="Marquedecommentaire"/>
        </w:rPr>
        <w:commentReference w:id="760"/>
      </w:r>
      <w:r>
        <w:rPr>
          <w:lang w:val="en-GB"/>
        </w:rPr>
        <w:t xml:space="preserve">. In line with this hypothesis, excessive growth of the root system in the topsoil has been shown </w:t>
      </w:r>
      <w:ins w:id="761" w:author="Hélène Fréville" w:date="2024-07-24T16:54:00Z">
        <w:r w:rsidR="00443951">
          <w:rPr>
            <w:lang w:val="en-GB"/>
          </w:rPr>
          <w:t xml:space="preserve">to </w:t>
        </w:r>
      </w:ins>
      <w:r>
        <w:rPr>
          <w:lang w:val="en-GB"/>
        </w:rPr>
        <w:t xml:space="preserve">reduce collective yield in oat and barley </w:t>
      </w:r>
      <w:r>
        <w:fldChar w:fldCharType="begin"/>
      </w:r>
      <w:r>
        <w:rPr>
          <w:lang w:val="en-GB"/>
        </w:rPr>
        <w:instrText>ADDIN ZOTERO_ITEM CSL_CITATION {"citationID":"uEsmAF7K","properties":{"formattedCitation":"(Vain 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w:instrText>
      </w:r>
      <w:r>
        <w:rPr>
          <w:lang w:val="en-GB"/>
        </w:rPr>
        <w:fldChar w:fldCharType="separate"/>
      </w:r>
      <w:r>
        <w:rPr>
          <w:rFonts w:cs="Times New Roman"/>
          <w:lang w:val="en-GB"/>
        </w:rPr>
        <w:t>(Vain et al. 2023)</w:t>
      </w:r>
      <w:r>
        <w:rPr>
          <w:lang w:val="en-GB"/>
        </w:rPr>
        <w:fldChar w:fldCharType="end"/>
      </w:r>
      <w:r>
        <w:rPr>
          <w:lang w:val="en-GB"/>
        </w:rPr>
        <w:t xml:space="preserve">. </w:t>
      </w:r>
      <w:commentRangeStart w:id="762"/>
      <w:r>
        <w:rPr>
          <w:lang w:val="en-GB"/>
        </w:rPr>
        <w:t>In wheat, modern varieties that have been subject to selection for increased population yield for many generations display reduced root proliferation in presence of a neighbour compared to old landraces</w:t>
      </w:r>
      <w:commentRangeEnd w:id="762"/>
      <w:r w:rsidR="00443951">
        <w:rPr>
          <w:rStyle w:val="Marquedecommentaire"/>
        </w:rPr>
        <w:commentReference w:id="762"/>
      </w:r>
      <w:r>
        <w:rPr>
          <w:lang w:val="en-GB"/>
        </w:rPr>
        <w:t xml:space="preserve"> </w:t>
      </w:r>
      <w:r>
        <w:fldChar w:fldCharType="begin"/>
      </w:r>
      <w:r>
        <w:rPr>
          <w:lang w:val="en-GB"/>
        </w:rPr>
        <w:instrText>ADDIN ZOTERO_ITEM CSL_CITATION {"citationID":"6FGD5t1O","properties":{"formattedCitation":"(Zhu 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Triticum aestivum)","volume":"39","author":[{"family":"Zhu","given":"Yong-He"},{"family":"Weiner","given":"Jacob"},{"family":"Li","given":"Feng-Min"}],"issued":{"date-parts":[["2019",9,1]]}}}],"schema":"https://github.com/citation-style-language/schema/raw/master/csl-citation.json"}</w:instrText>
      </w:r>
      <w:r>
        <w:rPr>
          <w:lang w:val="en-GB"/>
        </w:rPr>
        <w:fldChar w:fldCharType="separate"/>
      </w:r>
      <w:r>
        <w:rPr>
          <w:rFonts w:cs="Times New Roman"/>
          <w:lang w:val="en-GB"/>
        </w:rPr>
        <w:t>(Zhu et al. 2019)</w:t>
      </w:r>
      <w:r>
        <w:rPr>
          <w:lang w:val="en-GB"/>
        </w:rPr>
        <w:fldChar w:fldCharType="end"/>
      </w:r>
      <w:r>
        <w:rPr>
          <w:lang w:val="en-GB"/>
        </w:rPr>
        <w:t xml:space="preserve">. </w:t>
      </w:r>
      <w:del w:id="763" w:author="Hélène Fréville" w:date="2024-07-24T16:54:00Z">
        <w:r w:rsidDel="00443951">
          <w:rPr>
            <w:lang w:val="en-GB"/>
          </w:rPr>
          <w:delText>Of course, s</w:delText>
        </w:r>
      </w:del>
      <w:ins w:id="764" w:author="Hélène Fréville" w:date="2024-07-24T16:54:00Z">
        <w:r w:rsidR="00443951">
          <w:rPr>
            <w:lang w:val="en-GB"/>
          </w:rPr>
          <w:t>S</w:t>
        </w:r>
      </w:ins>
      <w:r>
        <w:rPr>
          <w:lang w:val="en-GB"/>
        </w:rPr>
        <w:t xml:space="preserve">uch phenotypes should also be favoured in cultivar mixtures, where the objective would be to minimize the average root area between cultivars. More generally, </w:t>
      </w:r>
      <w:del w:id="765" w:author="Hélène Fréville" w:date="2024-07-24T16:54:00Z">
        <w:r w:rsidDel="00443951">
          <w:rPr>
            <w:lang w:val="en-GB"/>
          </w:rPr>
          <w:delText>this means</w:delText>
        </w:r>
      </w:del>
      <w:ins w:id="766" w:author="Hélène Fréville" w:date="2024-07-24T16:54:00Z">
        <w:r w:rsidR="00443951">
          <w:rPr>
            <w:lang w:val="en-GB"/>
          </w:rPr>
          <w:t xml:space="preserve">our results </w:t>
        </w:r>
      </w:ins>
      <w:ins w:id="767" w:author="Hélène Fréville" w:date="2024-07-24T16:55:00Z">
        <w:r w:rsidR="00443951">
          <w:rPr>
            <w:lang w:val="en-GB"/>
          </w:rPr>
          <w:t>show</w:t>
        </w:r>
      </w:ins>
      <w:r>
        <w:rPr>
          <w:lang w:val="en-GB"/>
        </w:rPr>
        <w:t xml:space="preserve"> that maximizing functional diversity within the mixture, as emphasize in most theoretical framework (e.g., </w:t>
      </w:r>
      <w:r>
        <w:fldChar w:fldCharType="begin"/>
      </w:r>
      <w:r>
        <w:rPr>
          <w:lang w:val="en-GB"/>
        </w:rPr>
        <w:instrText>ADDIN ZOTERO_ITEM CSL_CITATION {"citationID":"ipGh66h2","properties":{"formattedCitation":"(Barot et al. 2017; Kopp et al. 2023)","plainCitation":"(Barot et al. 2017; Kopp et al. 2023)","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3585,"uris":["http://zotero.org/users/3458704/items/H7PQ392I"],"itemData":{"id":3585,"type":"article-journal","abstract":"Crop variety mixtures can provide many benefits, including pathogen suppression and increased yield and yield stability. However, these benefits do not necessarily occur in all mixtures, and the benefits of diversity may be compromised by disadvantages due to increased crop heterogeneity. In-field development of mixtures by assembling many combinations of crop genotypes without prior expectation about which genotypes need to be combined to produce well-performing mixtures results in prohibitively large designs. Therefore, effective tools are required to narrow down the number of promising variety mixtures, and to then identify in experiments which of these deliver the highest benefits. Here, we first review current knowledge about the mechanisms underlying effects in ecological diversity experiments and in current agricultural applications. We then discuss some of the principal difficulties arising in the application of this knowledge to develop good variety mixtures. We also discuss non-conventional approaches to solve some of these issues. In particular, we highlight the potential and limitations of trait-based methods to determine good variety mixing partners, and argue that nontraditional traits and trait-derived metrics may be needed for the trait-based approach to deliver its full potential. Specifically, we argue that good mixing partners can be identified using modern genetic and genomic approaches. Alternatively, good mixtures may be obtained by combining varieties that respond differently to environmental variation; such varieties could easily be identified in standard variety testing trials. Preliminary analyses show that niche differences underlying the different environmental responses can indicate functional complementarity and promote mixture yield and yield stability.","container-title":"Journal of Plant Ecology","DOI":"10.1093/jpe/rtad017","ISSN":"1752-993X","issue":"6","journalAbbreviation":"Journal of Plant Ecology","page":"rtad017","source":"Silverchair","title":"Ecological principles to guide the development of crop variety mixtures","volume":"16","author":[{"family":"Kopp","given":"Emanuel B"},{"family":"Niklaus","given":"Pascal A"},{"family":"Wuest","given":"Samuel E"}],"issued":{"date-parts":[["2023",12,1]]}}}],"schema":"https://github.com/citation-style-language/schema/raw/master/csl-citation.json"}</w:instrText>
      </w:r>
      <w:r>
        <w:rPr>
          <w:lang w:val="en-GB"/>
        </w:rPr>
        <w:fldChar w:fldCharType="separate"/>
      </w:r>
      <w:r>
        <w:rPr>
          <w:rFonts w:cs="Times New Roman"/>
          <w:lang w:val="en-GB"/>
        </w:rPr>
        <w:t>Barot et al. 2017; Kopp et al. 2023)</w:t>
      </w:r>
      <w:r>
        <w:rPr>
          <w:lang w:val="en-GB"/>
        </w:rPr>
        <w:fldChar w:fldCharType="end"/>
      </w:r>
      <w:r>
        <w:rPr>
          <w:lang w:val="en-GB"/>
        </w:rPr>
        <w:t>, may only produce favourable effects for some traits, e.g., but for others, more attention should be paid to the average trait value.</w:t>
      </w:r>
    </w:p>
    <w:p w14:paraId="7EF0EE85" w14:textId="77777777" w:rsidR="00B629AA" w:rsidRDefault="00B629AA">
      <w:pPr>
        <w:rPr>
          <w:lang w:val="en-GB"/>
        </w:rPr>
      </w:pPr>
    </w:p>
    <w:p w14:paraId="7BFB5FB8" w14:textId="77777777" w:rsidR="00B629AA" w:rsidRDefault="00B629AA">
      <w:pPr>
        <w:rPr>
          <w:lang w:val="en-GB"/>
        </w:rPr>
      </w:pPr>
    </w:p>
    <w:p w14:paraId="75941C56" w14:textId="77777777" w:rsidR="00B629AA" w:rsidRDefault="00B629AA">
      <w:pPr>
        <w:rPr>
          <w:lang w:val="en-GB"/>
        </w:rPr>
      </w:pPr>
    </w:p>
    <w:p w14:paraId="4E10113E" w14:textId="77777777" w:rsidR="00B629AA" w:rsidRDefault="00000000">
      <w:pPr>
        <w:rPr>
          <w:lang w:val="en-GB"/>
        </w:rPr>
      </w:pPr>
      <w:r>
        <w:rPr>
          <w:lang w:val="en-GB"/>
        </w:rPr>
        <w:t xml:space="preserve"> </w:t>
      </w:r>
    </w:p>
    <w:p w14:paraId="5972570E" w14:textId="77777777" w:rsidR="00B629AA" w:rsidRDefault="00B629AA">
      <w:pPr>
        <w:rPr>
          <w:lang w:val="en-GB"/>
        </w:rPr>
      </w:pPr>
    </w:p>
    <w:p w14:paraId="1282A4A2" w14:textId="77777777" w:rsidR="00B629AA" w:rsidRDefault="00B629AA">
      <w:pPr>
        <w:rPr>
          <w:lang w:val="en-GB"/>
        </w:rPr>
      </w:pPr>
    </w:p>
    <w:p w14:paraId="38F28796" w14:textId="77777777" w:rsidR="00B629AA" w:rsidRDefault="00B629AA">
      <w:pPr>
        <w:rPr>
          <w:lang w:val="en-GB"/>
        </w:rPr>
      </w:pPr>
    </w:p>
    <w:p w14:paraId="4B4849D4" w14:textId="77777777" w:rsidR="00B629AA" w:rsidRDefault="00B629AA">
      <w:pPr>
        <w:ind w:left="60"/>
        <w:rPr>
          <w:lang w:val="en-GB"/>
        </w:rPr>
      </w:pPr>
    </w:p>
    <w:p w14:paraId="2F4516AB" w14:textId="77777777" w:rsidR="00B629AA" w:rsidRDefault="00000000">
      <w:pPr>
        <w:pStyle w:val="Titre1"/>
        <w:rPr>
          <w:lang w:val="en-GB"/>
        </w:rPr>
      </w:pPr>
      <w:r>
        <w:rPr>
          <w:lang w:val="en-GB"/>
        </w:rPr>
        <w:lastRenderedPageBreak/>
        <w:t>Figure legends</w:t>
      </w:r>
    </w:p>
    <w:p w14:paraId="088370FF" w14:textId="1F0009CB" w:rsidR="00B629AA" w:rsidRDefault="00000000">
      <w:pPr>
        <w:rPr>
          <w:lang w:val="en-GB"/>
        </w:rPr>
      </w:pPr>
      <w:r>
        <w:rPr>
          <w:b/>
          <w:lang w:val="en-GB"/>
        </w:rPr>
        <w:t>Figure 1: Experimental design.</w:t>
      </w:r>
      <w:r>
        <w:rPr>
          <w:lang w:val="en-GB"/>
        </w:rPr>
        <w:t xml:space="preserve"> (</w:t>
      </w:r>
      <w:r>
        <w:rPr>
          <w:b/>
          <w:lang w:val="en-GB"/>
        </w:rPr>
        <w:t>a</w:t>
      </w:r>
      <w:r>
        <w:rPr>
          <w:lang w:val="en-GB"/>
        </w:rPr>
        <w:t xml:space="preserve">) </w:t>
      </w:r>
      <w:commentRangeStart w:id="768"/>
      <w:r>
        <w:rPr>
          <w:lang w:val="en-GB"/>
        </w:rPr>
        <w:t xml:space="preserve">Schematic representation of the experiment, each dark square representing a </w:t>
      </w:r>
      <w:proofErr w:type="spellStart"/>
      <w:r>
        <w:rPr>
          <w:lang w:val="en-GB"/>
        </w:rPr>
        <w:t>RhizoTube</w:t>
      </w:r>
      <w:proofErr w:type="spellEnd"/>
      <w:r>
        <w:rPr>
          <w:lang w:val="en-GB"/>
        </w:rPr>
        <w:t>®</w:t>
      </w:r>
      <w:commentRangeEnd w:id="768"/>
      <w:r w:rsidR="00141D44">
        <w:rPr>
          <w:rStyle w:val="Marquedecommentaire"/>
        </w:rPr>
        <w:commentReference w:id="768"/>
      </w:r>
      <w:r>
        <w:rPr>
          <w:lang w:val="en-GB"/>
        </w:rPr>
        <w:t>. (</w:t>
      </w:r>
      <w:r>
        <w:rPr>
          <w:b/>
          <w:lang w:val="en-GB"/>
        </w:rPr>
        <w:t>b</w:t>
      </w:r>
      <w:r>
        <w:rPr>
          <w:lang w:val="en-GB"/>
        </w:rPr>
        <w:t>) and (</w:t>
      </w:r>
      <w:r>
        <w:rPr>
          <w:b/>
          <w:lang w:val="en-GB"/>
        </w:rPr>
        <w:t>c</w:t>
      </w:r>
      <w:r>
        <w:rPr>
          <w:lang w:val="en-GB"/>
        </w:rPr>
        <w:t xml:space="preserve">) close-up views on </w:t>
      </w:r>
      <w:proofErr w:type="spellStart"/>
      <w:r>
        <w:rPr>
          <w:lang w:val="en-GB"/>
        </w:rPr>
        <w:t>RhizoTubes</w:t>
      </w:r>
      <w:proofErr w:type="spellEnd"/>
      <w:r>
        <w:rPr>
          <w:lang w:val="en-GB"/>
        </w:rPr>
        <w:t>® showing wheat seedlings and their roots. (</w:t>
      </w:r>
      <w:r>
        <w:rPr>
          <w:b/>
          <w:lang w:val="en-GB"/>
        </w:rPr>
        <w:t>d</w:t>
      </w:r>
      <w:r>
        <w:rPr>
          <w:lang w:val="en-GB"/>
        </w:rPr>
        <w:t xml:space="preserve">) </w:t>
      </w:r>
      <w:del w:id="769" w:author="Hélène Fréville" w:date="2024-07-24T17:04:00Z">
        <w:r w:rsidDel="00141D44">
          <w:rPr>
            <w:lang w:val="en-GB"/>
          </w:rPr>
          <w:delText xml:space="preserve">Positions </w:delText>
        </w:r>
      </w:del>
      <w:ins w:id="770" w:author="Hélène Fréville" w:date="2024-07-24T17:04:00Z">
        <w:r w:rsidR="00141D44">
          <w:rPr>
            <w:lang w:val="en-GB"/>
          </w:rPr>
          <w:t>Spatial distribution</w:t>
        </w:r>
        <w:r w:rsidR="00141D44">
          <w:rPr>
            <w:lang w:val="en-GB"/>
          </w:rPr>
          <w:t xml:space="preserve"> </w:t>
        </w:r>
      </w:ins>
      <w:r>
        <w:rPr>
          <w:lang w:val="en-GB"/>
        </w:rPr>
        <w:t xml:space="preserve">of the seedlings within the </w:t>
      </w:r>
      <w:proofErr w:type="spellStart"/>
      <w:r>
        <w:rPr>
          <w:lang w:val="en-GB"/>
        </w:rPr>
        <w:t>RhizoTubes</w:t>
      </w:r>
      <w:proofErr w:type="spellEnd"/>
      <w:r>
        <w:rPr>
          <w:lang w:val="en-GB"/>
        </w:rPr>
        <w:t xml:space="preserve">® in both pure (up) and mixed (bottom) stands. Different </w:t>
      </w:r>
      <w:proofErr w:type="spellStart"/>
      <w:r>
        <w:rPr>
          <w:lang w:val="en-GB"/>
        </w:rPr>
        <w:t>colors</w:t>
      </w:r>
      <w:proofErr w:type="spellEnd"/>
      <w:r>
        <w:rPr>
          <w:lang w:val="en-GB"/>
        </w:rPr>
        <w:t xml:space="preserve"> represent different genotypes. </w:t>
      </w:r>
    </w:p>
    <w:p w14:paraId="35929611" w14:textId="24E37600" w:rsidR="00B629AA" w:rsidRDefault="00000000">
      <w:pPr>
        <w:rPr>
          <w:lang w:val="en-GB"/>
        </w:rPr>
      </w:pPr>
      <w:r>
        <w:rPr>
          <w:b/>
          <w:lang w:val="en-GB"/>
        </w:rPr>
        <w:t xml:space="preserve">Figure 2: Effect of resource limitation on </w:t>
      </w:r>
      <w:commentRangeStart w:id="771"/>
      <w:del w:id="772" w:author="Hélène Fréville" w:date="2024-07-24T17:44:00Z">
        <w:r w:rsidDel="004B653C">
          <w:rPr>
            <w:b/>
            <w:lang w:val="en-GB"/>
          </w:rPr>
          <w:delText xml:space="preserve">seedlings </w:delText>
        </w:r>
      </w:del>
      <w:ins w:id="773" w:author="Hélène Fréville" w:date="2024-07-24T17:44:00Z">
        <w:r w:rsidR="004B653C">
          <w:rPr>
            <w:b/>
            <w:lang w:val="en-GB"/>
          </w:rPr>
          <w:t>plant</w:t>
        </w:r>
        <w:r w:rsidR="004B653C">
          <w:rPr>
            <w:b/>
            <w:lang w:val="en-GB"/>
          </w:rPr>
          <w:t xml:space="preserve"> </w:t>
        </w:r>
      </w:ins>
      <w:r>
        <w:rPr>
          <w:b/>
          <w:lang w:val="en-GB"/>
        </w:rPr>
        <w:t>growth and architecture</w:t>
      </w:r>
      <w:commentRangeEnd w:id="771"/>
      <w:r w:rsidR="004B653C">
        <w:rPr>
          <w:rStyle w:val="Marquedecommentaire"/>
        </w:rPr>
        <w:commentReference w:id="771"/>
      </w:r>
      <w:r>
        <w:rPr>
          <w:b/>
          <w:lang w:val="en-GB"/>
        </w:rPr>
        <w:t xml:space="preserve">. </w:t>
      </w:r>
      <w:r>
        <w:rPr>
          <w:lang w:val="en-GB"/>
        </w:rPr>
        <w:t>Comparison of number of leaves (</w:t>
      </w:r>
      <w:r>
        <w:rPr>
          <w:b/>
          <w:lang w:val="en-GB"/>
        </w:rPr>
        <w:t>a</w:t>
      </w:r>
      <w:r>
        <w:rPr>
          <w:lang w:val="en-GB"/>
        </w:rPr>
        <w:t>), number of tillers (</w:t>
      </w:r>
      <w:r>
        <w:rPr>
          <w:b/>
          <w:lang w:val="en-GB"/>
        </w:rPr>
        <w:t>b</w:t>
      </w:r>
      <w:r>
        <w:rPr>
          <w:lang w:val="en-GB"/>
        </w:rPr>
        <w:t>), leaf nitrogen content (</w:t>
      </w:r>
      <w:r>
        <w:rPr>
          <w:b/>
          <w:lang w:val="en-GB"/>
        </w:rPr>
        <w:t>c</w:t>
      </w:r>
      <w:r>
        <w:rPr>
          <w:lang w:val="en-GB"/>
        </w:rPr>
        <w:t>), shoot biomass (</w:t>
      </w:r>
      <w:r>
        <w:rPr>
          <w:b/>
          <w:lang w:val="en-GB"/>
        </w:rPr>
        <w:t>d</w:t>
      </w:r>
      <w:r>
        <w:rPr>
          <w:lang w:val="en-GB"/>
        </w:rPr>
        <w:t>), root biomass (</w:t>
      </w:r>
      <w:r>
        <w:rPr>
          <w:b/>
          <w:lang w:val="en-GB"/>
        </w:rPr>
        <w:t>e</w:t>
      </w:r>
      <w:r>
        <w:rPr>
          <w:lang w:val="en-GB"/>
        </w:rPr>
        <w:t>), total biomass (</w:t>
      </w:r>
      <w:r>
        <w:rPr>
          <w:b/>
          <w:lang w:val="en-GB"/>
        </w:rPr>
        <w:t>f</w:t>
      </w:r>
      <w:r>
        <w:rPr>
          <w:lang w:val="en-GB"/>
        </w:rPr>
        <w:t xml:space="preserve">), </w:t>
      </w:r>
      <w:proofErr w:type="spellStart"/>
      <w:r>
        <w:rPr>
          <w:lang w:val="en-GB"/>
        </w:rPr>
        <w:t>Root:Shoot</w:t>
      </w:r>
      <w:proofErr w:type="spellEnd"/>
      <w:r>
        <w:rPr>
          <w:lang w:val="en-GB"/>
        </w:rPr>
        <w:t xml:space="preserve"> R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control (C, blue) and the stressed (S, red) treatments. Points and error bars represent the mean ± standard deviation. The number of observations in each treatment </w:t>
      </w:r>
      <w:del w:id="774" w:author="Hélène Fréville" w:date="2024-07-24T17:47:00Z">
        <w:r w:rsidDel="00506F38">
          <w:rPr>
            <w:lang w:val="en-GB"/>
          </w:rPr>
          <w:delText xml:space="preserve">are </w:delText>
        </w:r>
      </w:del>
      <w:ins w:id="775" w:author="Hélène Fréville" w:date="2024-07-24T17:47:00Z">
        <w:r w:rsidR="00506F38">
          <w:rPr>
            <w:lang w:val="en-GB"/>
          </w:rPr>
          <w:t>is</w:t>
        </w:r>
        <w:r w:rsidR="00506F38">
          <w:rPr>
            <w:lang w:val="en-GB"/>
          </w:rPr>
          <w:t xml:space="preserve"> </w:t>
        </w:r>
      </w:ins>
      <w:r>
        <w:rPr>
          <w:lang w:val="en-GB"/>
        </w:rPr>
        <w:t xml:space="preserve">reported below each violin plot. Symbols above the plots represent the significance of the treatment effect (**: </w:t>
      </w:r>
      <w:r>
        <w:rPr>
          <w:i/>
          <w:lang w:val="en-GB"/>
        </w:rPr>
        <w:t>p</w:t>
      </w:r>
      <w:r>
        <w:rPr>
          <w:lang w:val="en-GB"/>
        </w:rPr>
        <w:t xml:space="preserve"> &lt; 0.01, ***: </w:t>
      </w:r>
      <w:r>
        <w:rPr>
          <w:i/>
          <w:lang w:val="en-GB"/>
        </w:rPr>
        <w:t>p</w:t>
      </w:r>
      <w:r>
        <w:rPr>
          <w:lang w:val="en-GB"/>
        </w:rPr>
        <w:t xml:space="preserve"> &lt; 0.001, complete analysis of variance is reported in Supplementary Table 3). </w:t>
      </w:r>
    </w:p>
    <w:p w14:paraId="5393E331" w14:textId="173384EC" w:rsidR="00B629AA" w:rsidRDefault="00000000">
      <w:pPr>
        <w:rPr>
          <w:lang w:val="en-GB"/>
        </w:rPr>
      </w:pPr>
      <w:r>
        <w:rPr>
          <w:b/>
          <w:lang w:val="en-GB"/>
        </w:rPr>
        <w:t xml:space="preserve">Figure 3: Effect of resource limitation on cultivar interactions. </w:t>
      </w:r>
      <w:r>
        <w:rPr>
          <w:lang w:val="en-GB"/>
        </w:rPr>
        <w:t>Comparison of Relative Yield Total (RYT) indices on shoot biomass (</w:t>
      </w:r>
      <w:r>
        <w:rPr>
          <w:b/>
          <w:lang w:val="en-GB"/>
        </w:rPr>
        <w:t>a</w:t>
      </w:r>
      <w:r>
        <w:rPr>
          <w:lang w:val="en-GB"/>
        </w:rPr>
        <w:t>), root biomass (</w:t>
      </w:r>
      <w:r>
        <w:rPr>
          <w:b/>
          <w:lang w:val="en-GB"/>
        </w:rPr>
        <w:t>b</w:t>
      </w:r>
      <w:r>
        <w:rPr>
          <w:lang w:val="en-GB"/>
        </w:rPr>
        <w:t>), and total biomass (</w:t>
      </w:r>
      <w:r>
        <w:rPr>
          <w:b/>
          <w:lang w:val="en-GB"/>
        </w:rPr>
        <w:t>c</w:t>
      </w:r>
      <w:r>
        <w:rPr>
          <w:lang w:val="en-GB"/>
        </w:rPr>
        <w:t xml:space="preserve">) between the control (C, blue) and the stressed (S, red) treatments. Points and error bars represent the mean ± standard deviation. The number of observations in each treatment </w:t>
      </w:r>
      <w:del w:id="776" w:author="Hélène Fréville" w:date="2024-07-24T17:48:00Z">
        <w:r w:rsidDel="00506F38">
          <w:rPr>
            <w:lang w:val="en-GB"/>
          </w:rPr>
          <w:delText xml:space="preserve">are </w:delText>
        </w:r>
      </w:del>
      <w:ins w:id="777" w:author="Hélène Fréville" w:date="2024-07-24T17:48:00Z">
        <w:r w:rsidR="00506F38">
          <w:rPr>
            <w:lang w:val="en-GB"/>
          </w:rPr>
          <w:t>is</w:t>
        </w:r>
        <w:r w:rsidR="00506F38">
          <w:rPr>
            <w:lang w:val="en-GB"/>
          </w:rPr>
          <w:t xml:space="preserve"> </w:t>
        </w:r>
      </w:ins>
      <w:r>
        <w:rPr>
          <w:lang w:val="en-GB"/>
        </w:rPr>
        <w:t xml:space="preserve">reported below each violin plot. </w:t>
      </w:r>
      <w:commentRangeStart w:id="778"/>
      <w:r>
        <w:rPr>
          <w:lang w:val="en-GB"/>
        </w:rPr>
        <w:t xml:space="preserve">Symbols in the title of the plots represent the significance of a two-sided </w:t>
      </w:r>
      <w:r>
        <w:rPr>
          <w:i/>
          <w:lang w:val="en-GB"/>
        </w:rPr>
        <w:t>t</w:t>
      </w:r>
      <w:r>
        <w:rPr>
          <w:lang w:val="en-GB"/>
        </w:rPr>
        <w:t xml:space="preserve">-test testing if the mean RYT is significantly different from 1 (**: </w:t>
      </w:r>
      <w:r>
        <w:rPr>
          <w:i/>
          <w:lang w:val="en-GB"/>
        </w:rPr>
        <w:t xml:space="preserve">p </w:t>
      </w:r>
      <w:r>
        <w:rPr>
          <w:lang w:val="en-GB"/>
        </w:rPr>
        <w:t xml:space="preserve">&lt; 0.01, ***: </w:t>
      </w:r>
      <w:r>
        <w:rPr>
          <w:i/>
          <w:lang w:val="en-GB"/>
        </w:rPr>
        <w:t>p</w:t>
      </w:r>
      <w:r>
        <w:rPr>
          <w:lang w:val="en-GB"/>
        </w:rPr>
        <w:t xml:space="preserve"> &lt; 0.001)</w:t>
      </w:r>
      <w:commentRangeEnd w:id="778"/>
      <w:r w:rsidR="00506F38">
        <w:rPr>
          <w:rStyle w:val="Marquedecommentaire"/>
        </w:rPr>
        <w:commentReference w:id="778"/>
      </w:r>
      <w:r>
        <w:rPr>
          <w:lang w:val="en-GB"/>
        </w:rPr>
        <w:t>.</w:t>
      </w:r>
      <w:r>
        <w:rPr>
          <w:i/>
          <w:lang w:val="en-GB"/>
        </w:rPr>
        <w:t xml:space="preserve"> </w:t>
      </w:r>
      <w:r>
        <w:rPr>
          <w:lang w:val="en-GB"/>
        </w:rPr>
        <w:t xml:space="preserve">Symbols above the plots represent the significance of the treatment effect on RYTs (***: </w:t>
      </w:r>
      <w:r>
        <w:rPr>
          <w:i/>
          <w:lang w:val="en-GB"/>
        </w:rPr>
        <w:t>p</w:t>
      </w:r>
      <w:r>
        <w:rPr>
          <w:lang w:val="en-GB"/>
        </w:rPr>
        <w:t xml:space="preserve"> &lt; 0.001, complete analysis of variance is reported in Supplementary Table 4). </w:t>
      </w:r>
    </w:p>
    <w:p w14:paraId="6B7FA08C" w14:textId="7F9BFE55" w:rsidR="00B629AA" w:rsidRDefault="00000000">
      <w:pPr>
        <w:rPr>
          <w:lang w:val="en-GB"/>
        </w:rPr>
      </w:pPr>
      <w:r>
        <w:rPr>
          <w:b/>
          <w:lang w:val="en-GB"/>
        </w:rPr>
        <w:t xml:space="preserve">Figure 4: Relationships between the trait composition of the mixtures and their performance. </w:t>
      </w:r>
      <w:r>
        <w:rPr>
          <w:lang w:val="en-GB"/>
        </w:rPr>
        <w:t>Standardized effects of traits on mixture RYTs measured on total biomass in the C treatment (</w:t>
      </w:r>
      <w:r>
        <w:rPr>
          <w:b/>
          <w:lang w:val="en-GB"/>
        </w:rPr>
        <w:t>a</w:t>
      </w:r>
      <w:r>
        <w:rPr>
          <w:lang w:val="en-GB"/>
        </w:rPr>
        <w:t>)</w:t>
      </w:r>
      <w:ins w:id="779" w:author="Hélène Fréville" w:date="2024-07-24T17:51:00Z">
        <w:r w:rsidR="00506F38">
          <w:rPr>
            <w:lang w:val="en-GB"/>
          </w:rPr>
          <w:t>,</w:t>
        </w:r>
      </w:ins>
      <w:r>
        <w:rPr>
          <w:lang w:val="en-GB"/>
        </w:rPr>
        <w:t xml:space="preserve"> and S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5). Empty symbols represent </w:t>
      </w:r>
      <w:r>
        <w:rPr>
          <w:lang w:val="en-GB"/>
        </w:rPr>
        <w:lastRenderedPageBreak/>
        <w:t xml:space="preserve">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w:t>
      </w:r>
      <w:proofErr w:type="spellStart"/>
      <w:r>
        <w:rPr>
          <w:lang w:val="en-GB"/>
        </w:rPr>
        <w:t>Colors</w:t>
      </w:r>
      <w:proofErr w:type="spellEnd"/>
      <w:r>
        <w:rPr>
          <w:lang w:val="en-GB"/>
        </w:rPr>
        <w:t xml:space="preserve">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1A3EFB38" w14:textId="64EE94FB" w:rsidR="00B629AA" w:rsidRDefault="00000000">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mixture RY</w:t>
      </w:r>
      <w:del w:id="780" w:author="Hélène Fréville" w:date="2024-07-24T17:51:00Z">
        <w:r w:rsidDel="00506F38">
          <w:rPr>
            <w:lang w:val="en-GB"/>
          </w:rPr>
          <w:delText>T</w:delText>
        </w:r>
      </w:del>
      <w:r>
        <w:rPr>
          <w:lang w:val="en-GB"/>
        </w:rPr>
        <w:t xml:space="preserve"> computed on total biomass and the average total biomass produced by the two components in pure stands (n = 54 per treatment), </w:t>
      </w:r>
      <w:r>
        <w:rPr>
          <w:b/>
          <w:lang w:val="en-GB"/>
        </w:rPr>
        <w:t>(c)</w:t>
      </w:r>
      <w:r>
        <w:rPr>
          <w:lang w:val="en-GB"/>
        </w:rPr>
        <w:t xml:space="preserve"> relationship between RY computed on total biomass and root area measured in pure stands (n = 108 per treatment), </w:t>
      </w:r>
      <w:r>
        <w:rPr>
          <w:b/>
          <w:lang w:val="en-GB"/>
        </w:rPr>
        <w:t xml:space="preserve">(d) </w:t>
      </w:r>
      <w:r>
        <w:rPr>
          <w:lang w:val="en-GB"/>
        </w:rPr>
        <w:t>relationship between RY</w:t>
      </w:r>
      <w:ins w:id="781" w:author="Hélène Fréville" w:date="2024-07-24T17:52:00Z">
        <w:r w:rsidR="00506F38">
          <w:rPr>
            <w:lang w:val="en-GB"/>
          </w:rPr>
          <w:t>T</w:t>
        </w:r>
      </w:ins>
      <w:r>
        <w:rPr>
          <w:lang w:val="en-GB"/>
        </w:rPr>
        <w:t xml:space="preserve"> computed on total biomass and total biomass measured in pure stands (n = 108 per treatment). Pearson correlation coefficients (</w:t>
      </w:r>
      <w:r>
        <w:rPr>
          <w:i/>
          <w:lang w:val="en-GB"/>
        </w:rPr>
        <w:t>R</w:t>
      </w:r>
      <w:r>
        <w:rPr>
          <w:lang w:val="en-GB"/>
        </w:rPr>
        <w:t xml:space="preserve">) and </w:t>
      </w:r>
      <w:r>
        <w:rPr>
          <w:i/>
          <w:lang w:val="en-GB"/>
        </w:rPr>
        <w:t>p-</w:t>
      </w:r>
      <w:r>
        <w:rPr>
          <w:lang w:val="en-GB"/>
        </w:rPr>
        <w:t>values (</w:t>
      </w:r>
      <w:r>
        <w:rPr>
          <w:i/>
          <w:lang w:val="en-GB"/>
        </w:rPr>
        <w:t>p</w:t>
      </w:r>
      <w:r>
        <w:rPr>
          <w:lang w:val="en-GB"/>
        </w:rPr>
        <w:t>) refer to simple linear models fitted independently in the C (blue, circle) and S (red, triangles) treatments.</w:t>
      </w:r>
    </w:p>
    <w:p w14:paraId="7D385D98" w14:textId="77777777" w:rsidR="00B629AA" w:rsidRDefault="00B629AA">
      <w:pPr>
        <w:rPr>
          <w:lang w:val="en-GB"/>
        </w:rPr>
      </w:pPr>
    </w:p>
    <w:p w14:paraId="766B90A5" w14:textId="77777777" w:rsidR="00B629AA" w:rsidRDefault="00000000">
      <w:pPr>
        <w:pStyle w:val="Titre1"/>
        <w:rPr>
          <w:lang w:val="en-GB"/>
        </w:rPr>
      </w:pPr>
      <w:r>
        <w:rPr>
          <w:lang w:val="en-GB"/>
        </w:rPr>
        <w:t>Legends for Supplementary Materials</w:t>
      </w:r>
    </w:p>
    <w:p w14:paraId="1798F0AC" w14:textId="77777777" w:rsidR="00B629AA" w:rsidRDefault="00000000">
      <w:pPr>
        <w:rPr>
          <w:b/>
          <w:highlight w:val="yellow"/>
          <w:lang w:val="en-GB"/>
        </w:rPr>
      </w:pPr>
      <w:r>
        <w:rPr>
          <w:b/>
          <w:highlight w:val="yellow"/>
          <w:lang w:val="en-GB"/>
        </w:rPr>
        <w:t>Supplementary Table 1: Cultivar information.</w:t>
      </w:r>
    </w:p>
    <w:p w14:paraId="6155AB28" w14:textId="77777777" w:rsidR="00B629AA" w:rsidRDefault="00000000">
      <w:pPr>
        <w:rPr>
          <w:b/>
          <w:lang w:val="en-GB"/>
        </w:rPr>
      </w:pPr>
      <w:r>
        <w:rPr>
          <w:b/>
          <w:highlight w:val="yellow"/>
          <w:lang w:val="en-GB"/>
        </w:rPr>
        <w:t>Supplementary Table 2: Description of the nutrient solution.</w:t>
      </w:r>
    </w:p>
    <w:p w14:paraId="2E9411F9" w14:textId="77777777" w:rsidR="00B629AA" w:rsidRDefault="00000000">
      <w:pPr>
        <w:rPr>
          <w:lang w:val="en-GB"/>
        </w:rPr>
      </w:pPr>
      <w:r>
        <w:rPr>
          <w:b/>
          <w:lang w:val="en-GB"/>
        </w:rPr>
        <w:t xml:space="preserve">Supplementary Table 3: Analysis of Variance (ANOVA) of traits and biomas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xml:space="preserve">®) was used as a random effect on both the intercept and the slope of the treatment effect (C vs S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77777777" w:rsidR="00B629AA" w:rsidRDefault="00000000">
      <w:pPr>
        <w:rPr>
          <w:lang w:val="en-GB"/>
        </w:rPr>
      </w:pPr>
      <w:r>
        <w:rPr>
          <w:b/>
          <w:lang w:val="en-GB"/>
        </w:rPr>
        <w:lastRenderedPageBreak/>
        <w:t xml:space="preserve">Supplementary Table 4: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xml:space="preserve">®) was used as a random effect on both the intercept and the slope of the treatment effect (C vs S treatmen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7C28C0A5" w14:textId="77777777" w:rsidR="00B629AA" w:rsidRDefault="00000000">
      <w:pPr>
        <w:rPr>
          <w:lang w:val="en-GB"/>
        </w:rPr>
      </w:pPr>
      <w:r>
        <w:rPr>
          <w:b/>
          <w:lang w:val="en-GB"/>
        </w:rPr>
        <w:t>Supplementary Table 5: Ten best fitting models between RYT 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42738070" w14:textId="77777777" w:rsidR="00B629AA" w:rsidRDefault="00B629AA">
      <w:pPr>
        <w:rPr>
          <w:lang w:val="en-GB"/>
        </w:rPr>
      </w:pPr>
    </w:p>
    <w:p w14:paraId="64132FDD" w14:textId="51A4960D" w:rsidR="00B629AA" w:rsidRDefault="00000000">
      <w:pPr>
        <w:rPr>
          <w:lang w:val="en-GB"/>
        </w:rPr>
      </w:pPr>
      <w:r>
        <w:rPr>
          <w:b/>
          <w:lang w:val="en-GB"/>
        </w:rPr>
        <w:t xml:space="preserve">Supplementary Figure 1: </w:t>
      </w:r>
      <w:proofErr w:type="spellStart"/>
      <w:r>
        <w:rPr>
          <w:b/>
          <w:lang w:val="en-GB"/>
        </w:rPr>
        <w:t>RhizoTubes</w:t>
      </w:r>
      <w:proofErr w:type="spellEnd"/>
      <w:r>
        <w:rPr>
          <w:b/>
          <w:lang w:val="en-GB"/>
        </w:rPr>
        <w:t>® monitoring.</w:t>
      </w:r>
      <w:r>
        <w:rPr>
          <w:lang w:val="en-GB"/>
        </w:rPr>
        <w:t xml:space="preserve"> Measurements of </w:t>
      </w:r>
      <w:commentRangeStart w:id="782"/>
      <w:r>
        <w:rPr>
          <w:lang w:val="en-GB"/>
        </w:rPr>
        <w:t>nutrient solution inputs</w:t>
      </w:r>
      <w:commentRangeEnd w:id="782"/>
      <w:r w:rsidR="000858C3">
        <w:rPr>
          <w:rStyle w:val="Marquedecommentaire"/>
        </w:rPr>
        <w:commentReference w:id="782"/>
      </w:r>
      <w:r>
        <w:rPr>
          <w:lang w:val="en-GB"/>
        </w:rPr>
        <w:t xml:space="preserve"> (</w:t>
      </w:r>
      <w:r>
        <w:rPr>
          <w:b/>
          <w:lang w:val="en-GB"/>
        </w:rPr>
        <w:t>a</w:t>
      </w:r>
      <w:r>
        <w:rPr>
          <w:lang w:val="en-GB"/>
        </w:rPr>
        <w:t xml:space="preserve">) and </w:t>
      </w:r>
      <w:commentRangeStart w:id="783"/>
      <w:r>
        <w:rPr>
          <w:lang w:val="en-GB"/>
        </w:rPr>
        <w:t>water status</w:t>
      </w:r>
      <w:commentRangeEnd w:id="783"/>
      <w:r w:rsidR="009C55B3">
        <w:rPr>
          <w:rStyle w:val="Marquedecommentaire"/>
        </w:rPr>
        <w:commentReference w:id="783"/>
      </w:r>
      <w:r>
        <w:rPr>
          <w:lang w:val="en-GB"/>
        </w:rPr>
        <w:t xml:space="preserve"> (</w:t>
      </w:r>
      <w:r>
        <w:rPr>
          <w:b/>
          <w:lang w:val="en-GB"/>
        </w:rPr>
        <w:t>b</w:t>
      </w:r>
      <w:r>
        <w:rPr>
          <w:lang w:val="en-GB"/>
        </w:rPr>
        <w:t xml:space="preserve">) of the </w:t>
      </w:r>
      <w:proofErr w:type="spellStart"/>
      <w:r>
        <w:rPr>
          <w:lang w:val="en-GB"/>
        </w:rPr>
        <w:t>RhizoTubes</w:t>
      </w:r>
      <w:proofErr w:type="spellEnd"/>
      <w:r>
        <w:rPr>
          <w:lang w:val="en-GB"/>
        </w:rPr>
        <w:t xml:space="preserve">® in the C treatment (blue) and the S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ins w:id="784" w:author="Hélène Fréville" w:date="2024-07-19T18:01:00Z">
        <w:r w:rsidR="009C55B3">
          <w:rPr>
            <w:lang w:val="en-GB"/>
          </w:rPr>
          <w:t>, and plants were</w:t>
        </w:r>
      </w:ins>
      <w:r>
        <w:rPr>
          <w:lang w:val="en-GB"/>
        </w:rPr>
        <w:t xml:space="preserve"> harvested f</w:t>
      </w:r>
      <w:del w:id="785" w:author="Hélène Fréville" w:date="2024-07-19T18:01:00Z">
        <w:r w:rsidDel="009C55B3">
          <w:rPr>
            <w:lang w:val="en-GB"/>
          </w:rPr>
          <w:delText>o</w:delText>
        </w:r>
      </w:del>
      <w:r>
        <w:rPr>
          <w:lang w:val="en-GB"/>
        </w:rPr>
        <w:t>r</w:t>
      </w:r>
      <w:ins w:id="786" w:author="Hélène Fréville" w:date="2024-07-19T18:01:00Z">
        <w:r w:rsidR="009C55B3">
          <w:rPr>
            <w:lang w:val="en-GB"/>
          </w:rPr>
          <w:t>o</w:t>
        </w:r>
      </w:ins>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4F200FB2" w14:textId="77777777" w:rsidR="00B629AA" w:rsidRDefault="00000000">
      <w:pPr>
        <w:rPr>
          <w:lang w:val="en-GB"/>
        </w:rPr>
      </w:pPr>
      <w:r>
        <w:rPr>
          <w:b/>
          <w:lang w:val="en-GB"/>
        </w:rPr>
        <w:t>Supplementary Figure 2: Effect of the stand type on seedling</w:t>
      </w:r>
      <w:del w:id="787" w:author="Hélène Fréville" w:date="2024-07-24T17:52:00Z">
        <w:r w:rsidDel="00506F38">
          <w:rPr>
            <w:b/>
            <w:lang w:val="en-GB"/>
          </w:rPr>
          <w:delText>s</w:delText>
        </w:r>
      </w:del>
      <w:r>
        <w:rPr>
          <w:b/>
          <w:lang w:val="en-GB"/>
        </w:rPr>
        <w:t xml:space="preserve"> growth and architecture. </w:t>
      </w:r>
      <w:r>
        <w:rPr>
          <w:lang w:val="en-GB"/>
        </w:rPr>
        <w:t>Comparison of number of leaves (</w:t>
      </w:r>
      <w:r>
        <w:rPr>
          <w:b/>
          <w:lang w:val="en-GB"/>
        </w:rPr>
        <w:t>a</w:t>
      </w:r>
      <w:r>
        <w:rPr>
          <w:lang w:val="en-GB"/>
        </w:rPr>
        <w:t>), number of tillers (</w:t>
      </w:r>
      <w:r>
        <w:rPr>
          <w:b/>
          <w:lang w:val="en-GB"/>
        </w:rPr>
        <w:t>b</w:t>
      </w:r>
      <w:r>
        <w:rPr>
          <w:lang w:val="en-GB"/>
        </w:rPr>
        <w:t>), leaf nitrogen content (</w:t>
      </w:r>
      <w:r>
        <w:rPr>
          <w:b/>
          <w:lang w:val="en-GB"/>
        </w:rPr>
        <w:t>c</w:t>
      </w:r>
      <w:r>
        <w:rPr>
          <w:lang w:val="en-GB"/>
        </w:rPr>
        <w:t>), shoot biomass (</w:t>
      </w:r>
      <w:r>
        <w:rPr>
          <w:b/>
          <w:lang w:val="en-GB"/>
        </w:rPr>
        <w:t>d</w:t>
      </w:r>
      <w:r>
        <w:rPr>
          <w:lang w:val="en-GB"/>
        </w:rPr>
        <w:t>), root biomass (</w:t>
      </w:r>
      <w:r>
        <w:rPr>
          <w:b/>
          <w:lang w:val="en-GB"/>
        </w:rPr>
        <w:t>e</w:t>
      </w:r>
      <w:r>
        <w:rPr>
          <w:lang w:val="en-GB"/>
        </w:rPr>
        <w:t>), total biomass (</w:t>
      </w:r>
      <w:r>
        <w:rPr>
          <w:b/>
          <w:lang w:val="en-GB"/>
        </w:rPr>
        <w:t>f</w:t>
      </w:r>
      <w:r>
        <w:rPr>
          <w:lang w:val="en-GB"/>
        </w:rPr>
        <w:t xml:space="preserve">), </w:t>
      </w:r>
      <w:proofErr w:type="spellStart"/>
      <w:r>
        <w:rPr>
          <w:lang w:val="en-GB"/>
        </w:rPr>
        <w:t>Root:Shoot</w:t>
      </w:r>
      <w:proofErr w:type="spellEnd"/>
      <w:r>
        <w:rPr>
          <w:lang w:val="en-GB"/>
        </w:rPr>
        <w:t xml:space="preserve"> R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between pure and mixed stands. Points and error bars represent the mean ± standard deviation. The number of observations in each stand type are reported below each violin plot. Symbols above the plots represent the significance of the treatment effect (</w:t>
      </w:r>
      <w:proofErr w:type="spellStart"/>
      <w:r>
        <w:rPr>
          <w:lang w:val="en-GB"/>
        </w:rPr>
        <w:t>n.s</w:t>
      </w:r>
      <w:proofErr w:type="spellEnd"/>
      <w:r>
        <w:rPr>
          <w:lang w:val="en-GB"/>
        </w:rPr>
        <w:t xml:space="preserve">.: not significant, complete analysis of variance is reported in Supplementary Table 3). </w:t>
      </w:r>
    </w:p>
    <w:p w14:paraId="1C06F469" w14:textId="77777777" w:rsidR="00B629AA" w:rsidRDefault="00000000">
      <w:pPr>
        <w:rPr>
          <w:lang w:val="en-GB"/>
        </w:rPr>
      </w:pPr>
      <w:r>
        <w:rPr>
          <w:b/>
          <w:lang w:val="en-GB"/>
        </w:rPr>
        <w:t xml:space="preserve">Supplementary Figure 3: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ground biomass in the C treatment (</w:t>
      </w:r>
      <w:r>
        <w:rPr>
          <w:b/>
          <w:lang w:val="en-GB"/>
        </w:rPr>
        <w:t xml:space="preserve">a </w:t>
      </w:r>
      <w:r>
        <w:rPr>
          <w:lang w:val="en-GB"/>
        </w:rPr>
        <w:t>and</w:t>
      </w:r>
      <w:r>
        <w:rPr>
          <w:b/>
          <w:lang w:val="en-GB"/>
        </w:rPr>
        <w:t xml:space="preserve"> c</w:t>
      </w:r>
      <w:r>
        <w:rPr>
          <w:lang w:val="en-GB"/>
        </w:rPr>
        <w:t>) and S treatment (</w:t>
      </w:r>
      <w:r>
        <w:rPr>
          <w:b/>
          <w:lang w:val="en-GB"/>
        </w:rPr>
        <w:t xml:space="preserve">b </w:t>
      </w:r>
      <w:r>
        <w:rPr>
          <w:lang w:val="en-GB"/>
        </w:rPr>
        <w:t>and</w:t>
      </w:r>
      <w:r>
        <w:rPr>
          <w:b/>
          <w:lang w:val="en-GB"/>
        </w:rPr>
        <w:t xml:space="preserve"> d</w:t>
      </w:r>
      <w:r>
        <w:rPr>
          <w:lang w:val="en-GB"/>
        </w:rPr>
        <w:t xml:space="preserve">). </w:t>
      </w:r>
      <w:r>
        <w:rPr>
          <w:lang w:val="en-GB"/>
        </w:rPr>
        <w:lastRenderedPageBreak/>
        <w:t>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5).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w:t>
      </w:r>
      <w:proofErr w:type="spellStart"/>
      <w:r>
        <w:rPr>
          <w:lang w:val="en-GB"/>
        </w:rPr>
        <w:t>Colors</w:t>
      </w:r>
      <w:proofErr w:type="spellEnd"/>
      <w:r>
        <w:rPr>
          <w:lang w:val="en-GB"/>
        </w:rPr>
        <w:t xml:space="preserve">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sectPr w:rsidR="00B629AA">
      <w:pgSz w:w="11906" w:h="16838"/>
      <w:pgMar w:top="1440" w:right="1440" w:bottom="1440" w:left="1440" w:header="0" w:footer="0" w:gutter="0"/>
      <w:lnNumType w:countBy="1" w:distance="283"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élène Fréville" w:date="2024-07-19T09:38:00Z" w:initials="HF">
    <w:p w14:paraId="6124573D" w14:textId="7B8E2C87" w:rsidR="00E1152E" w:rsidRDefault="00E1152E">
      <w:pPr>
        <w:pStyle w:val="Commentaire"/>
      </w:pPr>
      <w:r>
        <w:rPr>
          <w:rStyle w:val="Marquedecommentaire"/>
        </w:rPr>
        <w:annotationRef/>
      </w:r>
      <w:r>
        <w:t>Je parlerais de ‘</w:t>
      </w:r>
      <w:proofErr w:type="spellStart"/>
      <w:r>
        <w:t>genotypes</w:t>
      </w:r>
      <w:proofErr w:type="spellEnd"/>
      <w:r>
        <w:t>’</w:t>
      </w:r>
      <w:r w:rsidR="00201CFD">
        <w:t xml:space="preserve"> ou de ‘</w:t>
      </w:r>
      <w:proofErr w:type="spellStart"/>
      <w:r w:rsidR="00201CFD">
        <w:t>varieties</w:t>
      </w:r>
      <w:proofErr w:type="spellEnd"/>
      <w:r w:rsidR="00201CFD">
        <w:t>’</w:t>
      </w:r>
      <w:r>
        <w:t> :</w:t>
      </w:r>
    </w:p>
    <w:p w14:paraId="7BA7AE52" w14:textId="77777777" w:rsidR="00E1152E" w:rsidRDefault="00E1152E" w:rsidP="00E1152E">
      <w:pPr>
        <w:pStyle w:val="Commentaire"/>
        <w:numPr>
          <w:ilvl w:val="0"/>
          <w:numId w:val="1"/>
        </w:numPr>
      </w:pPr>
      <w:r>
        <w:t xml:space="preserve">terme plus général </w:t>
      </w:r>
    </w:p>
    <w:p w14:paraId="0C2302C9" w14:textId="2F1F77AD" w:rsidR="00E1152E" w:rsidRDefault="00E1152E" w:rsidP="00E1152E">
      <w:pPr>
        <w:pStyle w:val="Commentaire"/>
        <w:numPr>
          <w:ilvl w:val="0"/>
          <w:numId w:val="1"/>
        </w:numPr>
      </w:pPr>
      <w:r>
        <w:t>pour moi, les lignées EPO ne sont pas des cultivars dans le sens communément accepté</w:t>
      </w:r>
      <w:r w:rsidR="00201CFD">
        <w:t>. Ca passe mieux avec le terme ‘</w:t>
      </w:r>
      <w:proofErr w:type="spellStart"/>
      <w:r w:rsidR="00201CFD">
        <w:t>varieties</w:t>
      </w:r>
      <w:proofErr w:type="spellEnd"/>
      <w:r w:rsidR="00201CFD">
        <w:t>’ si tu préfères rester sur un titre plus agro</w:t>
      </w:r>
    </w:p>
  </w:comment>
  <w:comment w:id="1" w:author="Hélène Fréville" w:date="2024-07-19T09:53:00Z" w:initials="HF">
    <w:p w14:paraId="55862AF7" w14:textId="2B5CCC2D" w:rsidR="00201CFD" w:rsidRDefault="00201CFD">
      <w:pPr>
        <w:pStyle w:val="Commentaire"/>
      </w:pPr>
      <w:r>
        <w:rPr>
          <w:rStyle w:val="Marquedecommentaire"/>
        </w:rPr>
        <w:annotationRef/>
      </w:r>
      <w:r>
        <w:t>ou ‘</w:t>
      </w:r>
      <w:proofErr w:type="spellStart"/>
      <w:r>
        <w:t>mitigates</w:t>
      </w:r>
      <w:proofErr w:type="spellEnd"/>
      <w:r>
        <w:t>’ (je trouve que ça sonne mieux)</w:t>
      </w:r>
    </w:p>
  </w:comment>
  <w:comment w:id="2" w:author="Hélène Fréville" w:date="2024-07-19T09:46:00Z" w:initials="HF">
    <w:p w14:paraId="157A98BE" w14:textId="636BEB04" w:rsidR="00E1152E" w:rsidRDefault="00E1152E">
      <w:pPr>
        <w:pStyle w:val="Commentaire"/>
      </w:pPr>
      <w:r>
        <w:rPr>
          <w:rStyle w:val="Marquedecommentaire"/>
        </w:rPr>
        <w:annotationRef/>
      </w:r>
      <w:r>
        <w:t xml:space="preserve">comme tu mets </w:t>
      </w:r>
      <w:proofErr w:type="spellStart"/>
      <w:r>
        <w:t>early</w:t>
      </w:r>
      <w:proofErr w:type="spellEnd"/>
      <w:r>
        <w:t>, ça me semble honnête de simplifier ici</w:t>
      </w:r>
    </w:p>
  </w:comment>
  <w:comment w:id="6" w:author="Hélène Fréville" w:date="2024-07-19T09:49:00Z" w:initials="HF">
    <w:p w14:paraId="281F7D2B" w14:textId="47EF381A" w:rsidR="00201CFD" w:rsidRDefault="00201CFD">
      <w:pPr>
        <w:pStyle w:val="Commentaire"/>
      </w:pPr>
      <w:r>
        <w:rPr>
          <w:rStyle w:val="Marquedecommentaire"/>
        </w:rPr>
        <w:annotationRef/>
      </w:r>
      <w:r>
        <w:t>adresse institutionnelle maintenant que tu as un poste à vie </w:t>
      </w:r>
      <w:r>
        <w:sym w:font="Wingdings" w:char="F04A"/>
      </w:r>
    </w:p>
  </w:comment>
  <w:comment w:id="7" w:author="Hélène Fréville" w:date="2024-07-19T09:48:00Z" w:initials="HF">
    <w:p w14:paraId="12CE8B2F" w14:textId="585152C9" w:rsidR="00201CFD" w:rsidRDefault="00201CFD">
      <w:pPr>
        <w:pStyle w:val="Commentaire"/>
      </w:pPr>
      <w:r>
        <w:rPr>
          <w:rStyle w:val="Marquedecommentaire"/>
        </w:rPr>
        <w:annotationRef/>
      </w:r>
      <w:r>
        <w:t>Je changerais dans tout le papier</w:t>
      </w:r>
    </w:p>
  </w:comment>
  <w:comment w:id="8" w:author="Hélène Fréville" w:date="2024-07-19T10:28:00Z" w:initials="HF">
    <w:p w14:paraId="47D9D0C1" w14:textId="65A1C279" w:rsidR="00AB6DDD" w:rsidRDefault="00AB6DDD">
      <w:pPr>
        <w:pStyle w:val="Commentaire"/>
      </w:pPr>
      <w:r>
        <w:rPr>
          <w:rStyle w:val="Marquedecommentaire"/>
        </w:rPr>
        <w:annotationRef/>
      </w:r>
      <w:r>
        <w:t>Voir mon commentaire ci-dessous</w:t>
      </w:r>
    </w:p>
  </w:comment>
  <w:comment w:id="23" w:author="Hélène Fréville" w:date="2024-07-19T10:05:00Z" w:initials="HF">
    <w:p w14:paraId="1C189BEE" w14:textId="185FBB5D" w:rsidR="00C81DC6" w:rsidRDefault="00C81DC6">
      <w:pPr>
        <w:pStyle w:val="Commentaire"/>
      </w:pPr>
      <w:r>
        <w:rPr>
          <w:rStyle w:val="Marquedecommentaire"/>
        </w:rPr>
        <w:annotationRef/>
      </w:r>
      <w:r>
        <w:t>Je trouve cette formulation trop vague</w:t>
      </w:r>
    </w:p>
  </w:comment>
  <w:comment w:id="25" w:author="Hélène Fréville" w:date="2024-07-19T10:15:00Z" w:initials="HF">
    <w:p w14:paraId="45685420" w14:textId="1149B751" w:rsidR="00AB6DDD" w:rsidRDefault="00416643">
      <w:pPr>
        <w:pStyle w:val="Commentaire"/>
      </w:pPr>
      <w:r>
        <w:rPr>
          <w:rStyle w:val="Marquedecommentaire"/>
        </w:rPr>
        <w:annotationRef/>
      </w:r>
      <w:r>
        <w:t xml:space="preserve">Dans le papier </w:t>
      </w:r>
      <w:proofErr w:type="spellStart"/>
      <w:r w:rsidR="00AB6DDD">
        <w:t>SolACE</w:t>
      </w:r>
      <w:proofErr w:type="spellEnd"/>
      <w:r w:rsidR="00AB6DDD">
        <w:t xml:space="preserve"> de Michel</w:t>
      </w:r>
      <w:r w:rsidR="00312171">
        <w:t xml:space="preserve"> (que je dois reprendre)</w:t>
      </w:r>
      <w:r w:rsidR="00AB6DDD">
        <w:t>,</w:t>
      </w:r>
      <w:r w:rsidR="00312171">
        <w:t xml:space="preserve"> </w:t>
      </w:r>
      <w:r w:rsidR="00AB6DDD">
        <w:t xml:space="preserve">de la manip au champ qui est une réplique de celle de la 4PMI, on était finalement tombé d’accord avec Cyrille et Florian sur le fait de caler notre hypothèse de travail dans le cadre de la « niche </w:t>
      </w:r>
      <w:proofErr w:type="spellStart"/>
      <w:r w:rsidR="00AB6DDD">
        <w:t>dimensionality</w:t>
      </w:r>
      <w:proofErr w:type="spellEnd"/>
      <w:r w:rsidR="00AB6DDD">
        <w:t xml:space="preserve"> </w:t>
      </w:r>
      <w:proofErr w:type="spellStart"/>
      <w:r w:rsidR="00AB6DDD">
        <w:t>theory</w:t>
      </w:r>
      <w:proofErr w:type="spellEnd"/>
      <w:r w:rsidR="00AB6DDD">
        <w:t xml:space="preserve"> » qui a d’après Cyrille et Florian un fondement théorique bcp plus solide avec des maths derrière, que la stress gradient </w:t>
      </w:r>
      <w:proofErr w:type="spellStart"/>
      <w:r w:rsidR="00AB6DDD">
        <w:t>hypothesis</w:t>
      </w:r>
      <w:proofErr w:type="spellEnd"/>
      <w:r w:rsidR="00AB6DDD">
        <w:t xml:space="preserve"> :  </w:t>
      </w:r>
    </w:p>
    <w:p w14:paraId="2C600458" w14:textId="454B9EB1" w:rsidR="00416643" w:rsidRDefault="00000000">
      <w:pPr>
        <w:pStyle w:val="Commentaire"/>
      </w:pPr>
      <w:hyperlink r:id="rId1" w:history="1">
        <w:r w:rsidR="00416643" w:rsidRPr="006022A0">
          <w:rPr>
            <w:rStyle w:val="Lienhypertexte"/>
          </w:rPr>
          <w:t>https://doi.org/10.1038/nature19324</w:t>
        </w:r>
      </w:hyperlink>
    </w:p>
    <w:p w14:paraId="3D5315A9" w14:textId="1D24BE7C" w:rsidR="00416643" w:rsidRDefault="00000000">
      <w:pPr>
        <w:pStyle w:val="Commentaire"/>
        <w:rPr>
          <w:rStyle w:val="c-bibliographic-informationvalue"/>
        </w:rPr>
      </w:pPr>
      <w:hyperlink r:id="rId2" w:history="1">
        <w:r w:rsidR="00416643" w:rsidRPr="006022A0">
          <w:rPr>
            <w:rStyle w:val="Lienhypertexte"/>
          </w:rPr>
          <w:t>https://doi.org/10.1038/nature05684</w:t>
        </w:r>
      </w:hyperlink>
    </w:p>
    <w:p w14:paraId="2FF9798D" w14:textId="2631EC4A" w:rsidR="00B5156D" w:rsidRDefault="00B5156D">
      <w:pPr>
        <w:pStyle w:val="Commentaire"/>
        <w:rPr>
          <w:rStyle w:val="c-bibliographic-informationvalue"/>
        </w:rPr>
      </w:pPr>
      <w:r w:rsidRPr="00B5156D">
        <w:rPr>
          <w:rStyle w:val="c-bibliographic-informationvalue"/>
        </w:rPr>
        <w:t>https://doi.org/10.1046/j.1461-0248.2003.00551.x</w:t>
      </w:r>
    </w:p>
    <w:p w14:paraId="1FEF2443" w14:textId="1979B5D5" w:rsidR="00312171" w:rsidRPr="00312171" w:rsidRDefault="00312171">
      <w:pPr>
        <w:pStyle w:val="Commentaire"/>
      </w:pPr>
      <w:r w:rsidRPr="00312171">
        <w:t>Selon cette théorie, l'augmentation du nombre de ressources limitantes favorise la coexistence de génotypes qui diffèrent dans leur utilisation des ressources</w:t>
      </w:r>
      <w:r>
        <w:t>.</w:t>
      </w:r>
      <w:r w:rsidR="00B5156D">
        <w:t xml:space="preserve"> </w:t>
      </w:r>
      <w:r>
        <w:t>Ca ne change donc pas nos attendus</w:t>
      </w:r>
      <w:r w:rsidR="00B5156D">
        <w:t>.</w:t>
      </w:r>
      <w:r>
        <w:t xml:space="preserve"> </w:t>
      </w:r>
    </w:p>
  </w:comment>
  <w:comment w:id="35" w:author="Hélène Fréville" w:date="2024-07-19T10:54:00Z" w:initials="HF">
    <w:p w14:paraId="3B4320D2" w14:textId="0385DCBD" w:rsidR="008D1821" w:rsidRDefault="008D1821">
      <w:pPr>
        <w:pStyle w:val="Commentaire"/>
      </w:pPr>
      <w:r>
        <w:rPr>
          <w:rStyle w:val="Marquedecommentaire"/>
        </w:rPr>
        <w:annotationRef/>
      </w:r>
      <w:r>
        <w:t>Ce serait bien de mettre le mot stress quelque part pour faire le lien avec l’abréviation</w:t>
      </w:r>
    </w:p>
  </w:comment>
  <w:comment w:id="36" w:author="Hélène Fréville" w:date="2024-07-19T11:02:00Z" w:initials="HF">
    <w:p w14:paraId="078CC112" w14:textId="654062E8" w:rsidR="00954C28" w:rsidRPr="00AC1742" w:rsidRDefault="00954C28">
      <w:pPr>
        <w:pStyle w:val="Commentaire"/>
      </w:pPr>
      <w:r>
        <w:rPr>
          <w:rStyle w:val="Marquedecommentaire"/>
        </w:rPr>
        <w:annotationRef/>
      </w:r>
      <w:proofErr w:type="spellStart"/>
      <w:r w:rsidRPr="00AC1742">
        <w:t>above</w:t>
      </w:r>
      <w:proofErr w:type="spellEnd"/>
      <w:r w:rsidRPr="00AC1742">
        <w:t xml:space="preserve"> and </w:t>
      </w:r>
      <w:proofErr w:type="spellStart"/>
      <w:r w:rsidRPr="00AC1742">
        <w:t>belowground</w:t>
      </w:r>
      <w:proofErr w:type="spellEnd"/>
    </w:p>
  </w:comment>
  <w:comment w:id="38" w:author="Hélène Fréville" w:date="2024-07-19T11:07:00Z" w:initials="HF">
    <w:p w14:paraId="6D073C6D" w14:textId="0E0AB17E" w:rsidR="00954C28" w:rsidRDefault="00954C28">
      <w:pPr>
        <w:pStyle w:val="Commentaire"/>
      </w:pPr>
      <w:r>
        <w:rPr>
          <w:rStyle w:val="Marquedecommentaire"/>
        </w:rPr>
        <w:annotationRef/>
      </w:r>
      <w:r>
        <w:t xml:space="preserve">la phrase commence à être longue </w:t>
      </w:r>
      <w:r>
        <w:sym w:font="Wingdings" w:char="F0E0"/>
      </w:r>
      <w:r>
        <w:t xml:space="preserve"> en faire 2 pour rajouter aussi le fait que les valeurs de traits </w:t>
      </w:r>
      <w:r w:rsidR="007B47F7">
        <w:t>utilisées sont celles des monos</w:t>
      </w:r>
    </w:p>
  </w:comment>
  <w:comment w:id="47" w:author="Hélène Fréville" w:date="2024-07-19T10:58:00Z" w:initials="HF">
    <w:p w14:paraId="0D8A1551" w14:textId="19D8FF63" w:rsidR="008D1821" w:rsidRPr="00954C28" w:rsidRDefault="008D1821">
      <w:pPr>
        <w:pStyle w:val="Commentaire"/>
      </w:pPr>
      <w:r>
        <w:rPr>
          <w:rStyle w:val="Marquedecommentaire"/>
        </w:rPr>
        <w:annotationRef/>
      </w:r>
      <w:proofErr w:type="spellStart"/>
      <w:r w:rsidRPr="00954C28">
        <w:t>Uner</w:t>
      </w:r>
      <w:proofErr w:type="spellEnd"/>
      <w:r w:rsidRPr="00954C28">
        <w:t> ?</w:t>
      </w:r>
    </w:p>
  </w:comment>
  <w:comment w:id="49" w:author="Hélène Fréville" w:date="2024-07-19T11:10:00Z" w:initials="HF">
    <w:p w14:paraId="2D3DA2A3" w14:textId="37392ECC" w:rsidR="007B47F7" w:rsidRDefault="007B47F7">
      <w:pPr>
        <w:pStyle w:val="Commentaire"/>
      </w:pPr>
      <w:r>
        <w:rPr>
          <w:rStyle w:val="Marquedecommentaire"/>
        </w:rPr>
        <w:annotationRef/>
      </w:r>
      <w:r>
        <w:t>Pour la moyenne ou la différence ?</w:t>
      </w:r>
    </w:p>
  </w:comment>
  <w:comment w:id="54" w:author="Hélène Fréville" w:date="2024-07-19T11:13:00Z" w:initials="HF">
    <w:p w14:paraId="0C1D0667" w14:textId="34A874FA" w:rsidR="007B47F7" w:rsidRDefault="007B47F7">
      <w:pPr>
        <w:pStyle w:val="Commentaire"/>
      </w:pPr>
      <w:r>
        <w:rPr>
          <w:rStyle w:val="Marquedecommentaire"/>
        </w:rPr>
        <w:annotationRef/>
      </w:r>
      <w:r>
        <w:t>Il manque une phrase pour expliquer le résultat en question. La phrase précédente n’est pas assez détaillée</w:t>
      </w:r>
    </w:p>
  </w:comment>
  <w:comment w:id="55" w:author="Hélène Fréville" w:date="2024-07-19T11:16:00Z" w:initials="HF">
    <w:p w14:paraId="0FBB9045" w14:textId="37A34122" w:rsidR="007B47F7" w:rsidRDefault="007B47F7" w:rsidP="00B90822">
      <w:pPr>
        <w:pStyle w:val="Commentaire"/>
      </w:pPr>
      <w:r>
        <w:rPr>
          <w:rStyle w:val="Marquedecommentaire"/>
        </w:rPr>
        <w:annotationRef/>
      </w:r>
      <w:r>
        <w:t>Sans avoir lu le papier, je ne comprends pas cette phras</w:t>
      </w:r>
      <w:r w:rsidR="00B90822">
        <w:t>e, étant donné ce qui précède</w:t>
      </w:r>
    </w:p>
  </w:comment>
  <w:comment w:id="56" w:author="Hélène Fréville" w:date="2024-07-19T11:22:00Z" w:initials="HF">
    <w:p w14:paraId="30635415" w14:textId="2903BC62" w:rsidR="00B90822" w:rsidRDefault="00B90822">
      <w:pPr>
        <w:pStyle w:val="Commentaire"/>
      </w:pPr>
      <w:r>
        <w:rPr>
          <w:rStyle w:val="Marquedecommentaire"/>
        </w:rPr>
        <w:annotationRef/>
      </w:r>
      <w:r>
        <w:t>Tu ne parles pas de plasticité dans la méthodo du résumé. Du coup, ça surprend ici</w:t>
      </w:r>
    </w:p>
  </w:comment>
  <w:comment w:id="73" w:author="Hélène Fréville" w:date="2024-07-19T11:32:00Z" w:initials="HF">
    <w:p w14:paraId="0ACC3E0C" w14:textId="0CAF5812" w:rsidR="00EC7C37" w:rsidRDefault="00EC7C37">
      <w:pPr>
        <w:pStyle w:val="Commentaire"/>
      </w:pPr>
      <w:r>
        <w:rPr>
          <w:rStyle w:val="Marquedecommentaire"/>
        </w:rPr>
        <w:annotationRef/>
      </w:r>
      <w:r>
        <w:t>J’enlèverais, le scope de ton papier portant sur l’</w:t>
      </w:r>
      <w:proofErr w:type="spellStart"/>
      <w:r>
        <w:t>intraspé</w:t>
      </w:r>
      <w:proofErr w:type="spellEnd"/>
      <w:r>
        <w:t xml:space="preserve"> (avec 1 seul exemple, je trouve que ça suffit)</w:t>
      </w:r>
    </w:p>
  </w:comment>
  <w:comment w:id="72" w:author="Hélène Fréville" w:date="2024-07-19T11:41:00Z" w:initials="HF">
    <w:p w14:paraId="5BF8E07F" w14:textId="6A22A197" w:rsidR="00086912" w:rsidRDefault="00086912">
      <w:pPr>
        <w:pStyle w:val="Commentaire"/>
      </w:pPr>
      <w:r>
        <w:rPr>
          <w:rStyle w:val="Marquedecommentaire"/>
        </w:rPr>
        <w:annotationRef/>
      </w:r>
      <w:r>
        <w:t xml:space="preserve">Ce paragraphe est très orienté agro. Voir en fonction de la revue choisie s’il ne vaut pas mieux partir sur le fait qu’un certain nombre d’études ont aussi documenté ces </w:t>
      </w:r>
      <w:proofErr w:type="spellStart"/>
      <w:r>
        <w:t>mixing</w:t>
      </w:r>
      <w:proofErr w:type="spellEnd"/>
      <w:r>
        <w:t xml:space="preserve"> </w:t>
      </w:r>
      <w:proofErr w:type="spellStart"/>
      <w:r>
        <w:t>effects</w:t>
      </w:r>
      <w:proofErr w:type="spellEnd"/>
      <w:r>
        <w:t xml:space="preserve"> à l’échelle </w:t>
      </w:r>
      <w:proofErr w:type="spellStart"/>
      <w:r>
        <w:t>intraspé</w:t>
      </w:r>
      <w:proofErr w:type="spellEnd"/>
      <w:r>
        <w:t xml:space="preserve">, et qu’il est donc intéressant de mobiliser ces effets chez les </w:t>
      </w:r>
      <w:proofErr w:type="spellStart"/>
      <w:r>
        <w:t>crops</w:t>
      </w:r>
      <w:proofErr w:type="spellEnd"/>
      <w:r>
        <w:t>, en allant directement à ton § suivant</w:t>
      </w:r>
    </w:p>
  </w:comment>
  <w:comment w:id="75" w:author="Hélène Fréville" w:date="2024-07-19T11:48:00Z" w:initials="HF">
    <w:p w14:paraId="2AFC41E8" w14:textId="5166D511" w:rsidR="00086912" w:rsidRDefault="00086912" w:rsidP="00086912">
      <w:pPr>
        <w:pStyle w:val="Commentaire"/>
        <w:numPr>
          <w:ilvl w:val="0"/>
          <w:numId w:val="1"/>
        </w:numPr>
      </w:pPr>
      <w:r>
        <w:rPr>
          <w:rStyle w:val="Marquedecommentaire"/>
        </w:rPr>
        <w:annotationRef/>
      </w:r>
      <w:r>
        <w:t>Phrase à ajuster en fonction de est-ce que tu veux garder le paragraphe précédent</w:t>
      </w:r>
    </w:p>
    <w:p w14:paraId="389D385B" w14:textId="39E2905D" w:rsidR="00086912" w:rsidRDefault="00086912" w:rsidP="00086912">
      <w:pPr>
        <w:pStyle w:val="Commentaire"/>
        <w:numPr>
          <w:ilvl w:val="0"/>
          <w:numId w:val="1"/>
        </w:numPr>
      </w:pPr>
      <w:r>
        <w:t xml:space="preserve">Même si tu gardes le § précédent, je tempérerais car ce n’est pas la solution miracle non plus, notamment sur la base de la taille des effets attendus (voir </w:t>
      </w:r>
      <w:r w:rsidR="00474E34">
        <w:t xml:space="preserve">par ex </w:t>
      </w:r>
      <w:r w:rsidR="00474E34" w:rsidRPr="00474E34">
        <w:t>https://doi.org/10.1111/gcb.15747</w:t>
      </w:r>
      <w:r w:rsidR="00474E34">
        <w:t>)</w:t>
      </w:r>
    </w:p>
  </w:comment>
  <w:comment w:id="76" w:author="Hélène Fréville" w:date="2024-07-19T11:57:00Z" w:initials="HF">
    <w:p w14:paraId="2898FB12" w14:textId="420276DE" w:rsidR="00474E34" w:rsidRDefault="00474E34">
      <w:pPr>
        <w:pStyle w:val="Commentaire"/>
      </w:pPr>
      <w:r>
        <w:rPr>
          <w:rStyle w:val="Marquedecommentaire"/>
        </w:rPr>
        <w:annotationRef/>
      </w:r>
      <w:r>
        <w:t xml:space="preserve">Citer le papier de Julie Borg et al (2018) qui montre bien que les mélanges ont d’abord été étudiés avec une entrée </w:t>
      </w:r>
      <w:proofErr w:type="spellStart"/>
      <w:r>
        <w:t>patho</w:t>
      </w:r>
      <w:proofErr w:type="spellEnd"/>
    </w:p>
  </w:comment>
  <w:comment w:id="91" w:author="Hélène Fréville" w:date="2024-07-19T11:59:00Z" w:initials="HF">
    <w:p w14:paraId="32F64318" w14:textId="4FD8F624" w:rsidR="00474E34" w:rsidRDefault="00474E34">
      <w:pPr>
        <w:pStyle w:val="Commentaire"/>
      </w:pPr>
      <w:r>
        <w:rPr>
          <w:rStyle w:val="Marquedecommentaire"/>
        </w:rPr>
        <w:annotationRef/>
      </w:r>
      <w:r>
        <w:t xml:space="preserve">Je supprimerais car non pertinent / scope du papier </w:t>
      </w:r>
      <w:r>
        <w:sym w:font="Wingdings" w:char="F0E0"/>
      </w:r>
      <w:r>
        <w:t xml:space="preserve"> aller droit au but / à la réduction des intrants</w:t>
      </w:r>
      <w:r w:rsidR="00F4024F">
        <w:t xml:space="preserve"> et le changement climatique</w:t>
      </w:r>
    </w:p>
  </w:comment>
  <w:comment w:id="93" w:author="Hélène Fréville" w:date="2024-07-19T11:59:00Z" w:initials="HF">
    <w:p w14:paraId="74CB1A4F" w14:textId="279F64A4" w:rsidR="00474E34" w:rsidRDefault="00474E34">
      <w:pPr>
        <w:pStyle w:val="Commentaire"/>
      </w:pPr>
      <w:r>
        <w:rPr>
          <w:rStyle w:val="Marquedecommentaire"/>
        </w:rPr>
        <w:annotationRef/>
      </w:r>
      <w:r>
        <w:t>Je fusionnerais avec le précédent §</w:t>
      </w:r>
    </w:p>
  </w:comment>
  <w:comment w:id="94" w:author="Hélène Fréville" w:date="2024-07-19T12:01:00Z" w:initials="HF">
    <w:p w14:paraId="123DF3DF" w14:textId="1CF27BA0" w:rsidR="00F4024F" w:rsidRDefault="00F4024F">
      <w:pPr>
        <w:pStyle w:val="Commentaire"/>
      </w:pPr>
      <w:r>
        <w:rPr>
          <w:rStyle w:val="Marquedecommentaire"/>
        </w:rPr>
        <w:annotationRef/>
      </w:r>
      <w:r>
        <w:t>Si tu fusionnes, tu peux supprimer</w:t>
      </w:r>
    </w:p>
  </w:comment>
  <w:comment w:id="108" w:author="Hélène Fréville" w:date="2024-07-19T12:17:00Z" w:initials="HF">
    <w:p w14:paraId="4C34DB82" w14:textId="33D254C6" w:rsidR="001F6456" w:rsidRDefault="001F6456">
      <w:pPr>
        <w:pStyle w:val="Commentaire"/>
      </w:pPr>
      <w:r>
        <w:rPr>
          <w:rStyle w:val="Marquedecommentaire"/>
        </w:rPr>
        <w:annotationRef/>
      </w:r>
      <w:r>
        <w:t>Ajouter une phrase pour expliquer les bases de cette théorie si tu es OK avec cette façon de présenter notre hypothèse</w:t>
      </w:r>
    </w:p>
  </w:comment>
  <w:comment w:id="111" w:author="Hélène Fréville" w:date="2024-07-19T12:06:00Z" w:initials="HF">
    <w:p w14:paraId="2D5D74EC" w14:textId="230B7CE9" w:rsidR="00F4024F" w:rsidRDefault="00F4024F">
      <w:pPr>
        <w:pStyle w:val="Commentaire"/>
      </w:pPr>
      <w:r>
        <w:rPr>
          <w:rStyle w:val="Marquedecommentaire"/>
        </w:rPr>
        <w:annotationRef/>
      </w:r>
      <w:r>
        <w:sym w:font="Wingdings" w:char="F0E0"/>
      </w:r>
      <w:r>
        <w:t xml:space="preserve"> niche </w:t>
      </w:r>
      <w:proofErr w:type="spellStart"/>
      <w:r>
        <w:t>dimensionality</w:t>
      </w:r>
      <w:proofErr w:type="spellEnd"/>
      <w:r>
        <w:t xml:space="preserve"> </w:t>
      </w:r>
      <w:proofErr w:type="spellStart"/>
      <w:r>
        <w:t>theory</w:t>
      </w:r>
      <w:proofErr w:type="spellEnd"/>
    </w:p>
  </w:comment>
  <w:comment w:id="135" w:author="Hélène Fréville" w:date="2024-07-19T12:25:00Z" w:initials="HF">
    <w:p w14:paraId="434A4139" w14:textId="67341B5C" w:rsidR="0075046F" w:rsidRDefault="0075046F">
      <w:pPr>
        <w:pStyle w:val="Commentaire"/>
      </w:pPr>
      <w:r>
        <w:rPr>
          <w:rStyle w:val="Marquedecommentaire"/>
        </w:rPr>
        <w:annotationRef/>
      </w:r>
      <w:r>
        <w:t>Je trouve que c’est important à ajouter pour faire le lien avec la phrase qui suit</w:t>
      </w:r>
    </w:p>
  </w:comment>
  <w:comment w:id="141" w:author="Hélène Fréville" w:date="2024-07-19T13:09:00Z" w:initials="HF">
    <w:p w14:paraId="68112737" w14:textId="7B9A20A8" w:rsidR="009342D8" w:rsidRDefault="009342D8">
      <w:pPr>
        <w:pStyle w:val="Commentaire"/>
      </w:pPr>
      <w:r>
        <w:rPr>
          <w:rStyle w:val="Marquedecommentaire"/>
        </w:rPr>
        <w:annotationRef/>
      </w:r>
      <w:r>
        <w:t>bien de mettre en avant un effet moyenne et un effet différence, étant donné les analyses que tu as faites</w:t>
      </w:r>
    </w:p>
  </w:comment>
  <w:comment w:id="140" w:author="Hélène Fréville" w:date="2024-07-24T16:25:00Z" w:initials="HF">
    <w:p w14:paraId="2FC5544A" w14:textId="74330816" w:rsidR="00375474" w:rsidRDefault="00375474">
      <w:pPr>
        <w:pStyle w:val="Commentaire"/>
      </w:pPr>
      <w:r>
        <w:rPr>
          <w:rStyle w:val="Marquedecommentaire"/>
        </w:rPr>
        <w:annotationRef/>
      </w:r>
      <w:r>
        <w:t>il faut que tu cases ici ce qu’on appelle ‘</w:t>
      </w:r>
      <w:proofErr w:type="spellStart"/>
      <w:r>
        <w:t>competitive</w:t>
      </w:r>
      <w:proofErr w:type="spellEnd"/>
      <w:r>
        <w:t xml:space="preserve"> </w:t>
      </w:r>
      <w:proofErr w:type="spellStart"/>
      <w:r>
        <w:t>hierarchy</w:t>
      </w:r>
      <w:proofErr w:type="spellEnd"/>
      <w:r>
        <w:t>’ (ce terme apparait dans les mots clefs et dans un titre de la discussion)</w:t>
      </w:r>
    </w:p>
  </w:comment>
  <w:comment w:id="149" w:author="Hélène Fréville" w:date="2024-07-19T12:32:00Z" w:initials="HF">
    <w:p w14:paraId="2F5E1AE7" w14:textId="5FEEEA8E" w:rsidR="0075046F" w:rsidRDefault="0075046F">
      <w:pPr>
        <w:pStyle w:val="Commentaire"/>
      </w:pPr>
      <w:r>
        <w:rPr>
          <w:rStyle w:val="Marquedecommentaire"/>
        </w:rPr>
        <w:annotationRef/>
      </w:r>
      <w:r>
        <w:t xml:space="preserve">Rajouter un e.g. ; </w:t>
      </w:r>
      <w:r w:rsidR="00D944CD">
        <w:t>il y en a d’autres (</w:t>
      </w:r>
      <w:proofErr w:type="spellStart"/>
      <w:r w:rsidR="00D944CD">
        <w:t>refs</w:t>
      </w:r>
      <w:proofErr w:type="spellEnd"/>
      <w:r w:rsidR="00D944CD">
        <w:t xml:space="preserve"> pour la hauteur et la </w:t>
      </w:r>
      <w:proofErr w:type="spellStart"/>
      <w:r w:rsidR="00D944CD">
        <w:t>phéno</w:t>
      </w:r>
      <w:proofErr w:type="spellEnd"/>
      <w:r w:rsidR="00D944CD">
        <w:t xml:space="preserve"> dans Borg et al 2018 par ex</w:t>
      </w:r>
      <w:r w:rsidR="00730844">
        <w:t>). Voir aussi avec les outils de recherche biblio sur l’AI </w:t>
      </w:r>
      <w:r w:rsidR="00730844">
        <w:sym w:font="Wingdings" w:char="F04A"/>
      </w:r>
    </w:p>
  </w:comment>
  <w:comment w:id="157" w:author="Hélène Fréville" w:date="2024-07-19T13:38:00Z" w:initials="HF">
    <w:p w14:paraId="6BC2ACE0" w14:textId="39973F6A" w:rsidR="00B365ED" w:rsidRDefault="00B365ED">
      <w:pPr>
        <w:pStyle w:val="Commentaire"/>
      </w:pPr>
      <w:r>
        <w:rPr>
          <w:rStyle w:val="Marquedecommentaire"/>
        </w:rPr>
        <w:annotationRef/>
      </w:r>
      <w:r>
        <w:t xml:space="preserve">10 ans, ce n’est plus si récent </w:t>
      </w:r>
      <w:r>
        <w:sym w:font="Wingdings" w:char="F0E0"/>
      </w:r>
      <w:r>
        <w:t xml:space="preserve"> voir le papier de Florian : </w:t>
      </w:r>
      <w:r w:rsidRPr="009342D8">
        <w:t>https://doi.org/10.1111/1365-2435.14381</w:t>
      </w:r>
    </w:p>
  </w:comment>
  <w:comment w:id="190" w:author="Hélène Fréville" w:date="2024-07-19T13:43:00Z" w:initials="HF">
    <w:p w14:paraId="2F70ADFE" w14:textId="55EB1F60" w:rsidR="00B365ED" w:rsidRDefault="00B365ED">
      <w:pPr>
        <w:pStyle w:val="Commentaire"/>
      </w:pPr>
      <w:r>
        <w:rPr>
          <w:rStyle w:val="Marquedecommentaire"/>
        </w:rPr>
        <w:annotationRef/>
      </w:r>
      <w:r>
        <w:t xml:space="preserve">J’enlèverais car ça amène dès l’intro la question de la transférabilité de tes résultats au champ. </w:t>
      </w:r>
    </w:p>
  </w:comment>
  <w:comment w:id="206" w:author="Hélène Fréville" w:date="2024-07-19T13:46:00Z" w:initials="HF">
    <w:p w14:paraId="65F9D2E5" w14:textId="3EA86304" w:rsidR="002B1AB6" w:rsidRDefault="002B1AB6">
      <w:pPr>
        <w:pStyle w:val="Commentaire"/>
      </w:pPr>
      <w:r>
        <w:rPr>
          <w:rStyle w:val="Marquedecommentaire"/>
        </w:rPr>
        <w:annotationRef/>
      </w:r>
      <w:r>
        <w:t>J’enlèverais (question de la transférabilité)</w:t>
      </w:r>
    </w:p>
  </w:comment>
  <w:comment w:id="232" w:author="Hélène Fréville" w:date="2024-07-19T14:38:00Z" w:initials="HF">
    <w:p w14:paraId="21AE615C" w14:textId="5104481D" w:rsidR="00333151" w:rsidRDefault="00333151">
      <w:pPr>
        <w:pStyle w:val="Commentaire"/>
      </w:pPr>
      <w:r>
        <w:rPr>
          <w:rStyle w:val="Marquedecommentaire"/>
        </w:rPr>
        <w:annotationRef/>
      </w:r>
      <w:r>
        <w:t xml:space="preserve">Il n’y en a pas qu’une </w:t>
      </w:r>
      <w:r>
        <w:sym w:font="Wingdings" w:char="F0E0"/>
      </w:r>
      <w:r>
        <w:t xml:space="preserve"> je supprimerais car bien expliqué dans l’intro</w:t>
      </w:r>
    </w:p>
  </w:comment>
  <w:comment w:id="238" w:author="Hélène Fréville" w:date="2024-07-19T14:41:00Z" w:initials="HF">
    <w:p w14:paraId="0393F031" w14:textId="6661B0B7" w:rsidR="00F6194E" w:rsidRDefault="00F6194E">
      <w:pPr>
        <w:pStyle w:val="Commentaire"/>
      </w:pPr>
      <w:r>
        <w:rPr>
          <w:rStyle w:val="Marquedecommentaire"/>
        </w:rPr>
        <w:annotationRef/>
      </w:r>
      <w:r>
        <w:t xml:space="preserve">Cette hypothèse n’est pas </w:t>
      </w:r>
      <w:proofErr w:type="spellStart"/>
      <w:r>
        <w:t>straightforward</w:t>
      </w:r>
      <w:proofErr w:type="spellEnd"/>
      <w:r>
        <w:t xml:space="preserve"> sur la base de l’intro. Soit tu restes plus large en parlant de ‘trait composition’, soit il faut préciser qu’étant donné le stade de développement des plantes, la compétition pour la lumière n’est probablement pas le facteur important </w:t>
      </w:r>
      <w:r>
        <w:sym w:font="Wingdings" w:char="F0E0"/>
      </w:r>
      <w:r>
        <w:t xml:space="preserve"> je partirais sur la 1</w:t>
      </w:r>
      <w:r w:rsidRPr="00F6194E">
        <w:rPr>
          <w:vertAlign w:val="superscript"/>
        </w:rPr>
        <w:t>ère</w:t>
      </w:r>
      <w:r>
        <w:t xml:space="preserve"> option</w:t>
      </w:r>
    </w:p>
  </w:comment>
  <w:comment w:id="254" w:author="Hélène Fréville" w:date="2024-07-19T15:14:00Z" w:initials="HF">
    <w:p w14:paraId="7D8D200D" w14:textId="261678D2" w:rsidR="00633415" w:rsidRDefault="00633415">
      <w:pPr>
        <w:pStyle w:val="Commentaire"/>
      </w:pPr>
      <w:r>
        <w:rPr>
          <w:rStyle w:val="Marquedecommentaire"/>
        </w:rPr>
        <w:annotationRef/>
      </w:r>
      <w:r w:rsidRPr="00696371">
        <w:t>La thèse de Clot</w:t>
      </w:r>
      <w:r w:rsidR="00696371" w:rsidRPr="00696371">
        <w:t xml:space="preserve">hilde est disponible </w:t>
      </w:r>
      <w:r w:rsidR="00696371">
        <w:t xml:space="preserve">sur cette page : </w:t>
      </w:r>
      <w:hyperlink r:id="rId3" w:history="1">
        <w:r w:rsidR="00696371" w:rsidRPr="006022A0">
          <w:rPr>
            <w:rStyle w:val="Lienhypertexte"/>
          </w:rPr>
          <w:t>https://www.solace-eu.net/service/news/clothilde-collets-phd-thesis-a-novel-phenotyping-pipeline-for-root-architecture-evaluation-with-diversity-panels-of-bread-and-durum-wheat.html</w:t>
        </w:r>
      </w:hyperlink>
    </w:p>
    <w:p w14:paraId="6AE26795" w14:textId="760F73BE" w:rsidR="00696371" w:rsidRPr="00696371" w:rsidRDefault="00696371">
      <w:pPr>
        <w:pStyle w:val="Commentaire"/>
      </w:pPr>
      <w:r>
        <w:t>Tu trouveras une description du panel p67</w:t>
      </w:r>
      <w:r w:rsidR="00293F93">
        <w:t>, que j’ai condensée ici</w:t>
      </w:r>
    </w:p>
  </w:comment>
  <w:comment w:id="275" w:author="Hélène Fréville" w:date="2024-07-19T17:02:00Z" w:initials="HF">
    <w:p w14:paraId="7543B419" w14:textId="3602BCAD" w:rsidR="00A64EA0" w:rsidRDefault="00A64EA0">
      <w:pPr>
        <w:pStyle w:val="Commentaire"/>
      </w:pPr>
      <w:r>
        <w:rPr>
          <w:rStyle w:val="Marquedecommentaire"/>
        </w:rPr>
        <w:annotationRef/>
      </w:r>
      <w:r>
        <w:t>J’ai mis dans le Sup Table 1 que ce panel venait d’ARVALIS. Il faudra vérifier avec Pierre</w:t>
      </w:r>
    </w:p>
  </w:comment>
  <w:comment w:id="289" w:author="Hélène Fréville" w:date="2024-07-19T15:46:00Z" w:initials="HF">
    <w:p w14:paraId="67063E91" w14:textId="4187A148" w:rsidR="0034174C" w:rsidRDefault="0034174C">
      <w:pPr>
        <w:pStyle w:val="Commentaire"/>
      </w:pPr>
      <w:r>
        <w:rPr>
          <w:rStyle w:val="Marquedecommentaire"/>
        </w:rPr>
        <w:annotationRef/>
      </w:r>
      <w:r>
        <w:t>En fait 38 ont été sélectionnés et j’</w:t>
      </w:r>
      <w:r w:rsidR="005E1C0E">
        <w:t xml:space="preserve">ai enlevé 1GPDUR et 1 CREA </w:t>
      </w:r>
      <w:r>
        <w:t xml:space="preserve">qui présentaient des valeurs moyennes de root/shoot ratio, pour avoir un nombre de génotypes qui soit compatible avec la place dont on disposait dans la 4PMI et le fait que chaque </w:t>
      </w:r>
      <w:r w:rsidR="005E1C0E">
        <w:t>génotype soit vu avec exactement 3 voisins. Soit on l’explique dans la section ci-dessous, soit on laisse 36. Je privilégierais la 2</w:t>
      </w:r>
      <w:r w:rsidR="005E1C0E" w:rsidRPr="005E1C0E">
        <w:rPr>
          <w:vertAlign w:val="superscript"/>
        </w:rPr>
        <w:t>ème</w:t>
      </w:r>
      <w:r w:rsidR="005E1C0E">
        <w:t xml:space="preserve"> option pour faire simple tout en ne mentant pas puisque les 36 font partie des 38</w:t>
      </w:r>
    </w:p>
  </w:comment>
  <w:comment w:id="294" w:author="Hélène Fréville" w:date="2024-07-19T15:34:00Z" w:initials="HF">
    <w:p w14:paraId="5BE33511" w14:textId="5CD619C2" w:rsidR="00293F93" w:rsidRPr="00293F93" w:rsidRDefault="00293F93">
      <w:pPr>
        <w:pStyle w:val="Commentaire"/>
      </w:pPr>
      <w:r>
        <w:rPr>
          <w:rStyle w:val="Marquedecommentaire"/>
        </w:rPr>
        <w:annotationRef/>
      </w:r>
      <w:r w:rsidRPr="00293F93">
        <w:t>Utiliser le terme plastic plutôt?</w:t>
      </w:r>
    </w:p>
  </w:comment>
  <w:comment w:id="297" w:author="Hélène Fréville" w:date="2024-07-23T09:08:00Z" w:initials="HF">
    <w:p w14:paraId="4E45E616" w14:textId="3C2888C2" w:rsidR="00AC1742" w:rsidRPr="00AC1742" w:rsidRDefault="00AC1742">
      <w:pPr>
        <w:pStyle w:val="Commentaire"/>
      </w:pPr>
      <w:r>
        <w:rPr>
          <w:rStyle w:val="Marquedecommentaire"/>
        </w:rPr>
        <w:annotationRef/>
      </w:r>
      <w:r w:rsidRPr="00AC1742">
        <w:t xml:space="preserve">Il y avait peut-être </w:t>
      </w:r>
      <w:r>
        <w:t>aussi le rendement. A vérifier avec Pierre</w:t>
      </w:r>
    </w:p>
  </w:comment>
  <w:comment w:id="307" w:author="Germain Montazeaud" w:date="2024-03-04T17:23:00Z" w:initials="GM">
    <w:p w14:paraId="6782EBFF" w14:textId="77777777" w:rsidR="00B629AA" w:rsidRPr="00E1152E" w:rsidRDefault="00000000">
      <w:pPr>
        <w:rPr>
          <w:lang w:val="en-US"/>
        </w:rPr>
      </w:pPr>
      <w:r>
        <w:rPr>
          <w:rFonts w:ascii="Liberation Serif" w:eastAsia="DejaVu Sans" w:hAnsi="Liberation Serif" w:cs="Noto Sans Arabic UI"/>
          <w:kern w:val="0"/>
          <w:sz w:val="24"/>
          <w:szCs w:val="24"/>
          <w:lang w:val="en-GB" w:bidi="en-US"/>
        </w:rPr>
        <w:t>This table needs to be checked and completed for genotypes for which I do not have information</w:t>
      </w:r>
    </w:p>
  </w:comment>
  <w:comment w:id="308" w:author="Hélène Fréville" w:date="2024-07-19T17:12:00Z" w:initials="HF">
    <w:p w14:paraId="7A7F5921" w14:textId="1F0B672E" w:rsidR="0025434D" w:rsidRDefault="0025434D">
      <w:pPr>
        <w:pStyle w:val="Commentaire"/>
      </w:pPr>
      <w:r>
        <w:rPr>
          <w:rStyle w:val="Marquedecommentaire"/>
        </w:rPr>
        <w:annotationRef/>
      </w:r>
      <w:r>
        <w:t>J’ai complété. Je m’étais lancé</w:t>
      </w:r>
      <w:r w:rsidR="009842FB">
        <w:t>e</w:t>
      </w:r>
      <w:r>
        <w:t xml:space="preserve"> dans une colonne ‘date d’inscription’ mais j’ai laissé tomber, les infos n’étant pas congruentes entre les bases de données </w:t>
      </w:r>
      <w:r w:rsidR="009842FB">
        <w:t>que j’ai consultées. Ce n’est pas important pour ce papier.</w:t>
      </w:r>
    </w:p>
  </w:comment>
  <w:comment w:id="314" w:author="Hélène Fréville" w:date="2024-07-19T16:17:00Z" w:initials="HF">
    <w:p w14:paraId="5410941F" w14:textId="7CD9FE2F" w:rsidR="00643257" w:rsidRPr="00643257" w:rsidRDefault="00643257">
      <w:pPr>
        <w:pStyle w:val="Commentaire"/>
      </w:pPr>
      <w:r>
        <w:rPr>
          <w:rStyle w:val="Marquedecommentaire"/>
        </w:rPr>
        <w:annotationRef/>
      </w:r>
      <w:r w:rsidRPr="00643257">
        <w:t>En agronomie, monoculture désigne le fait de cultivar la même espè</w:t>
      </w:r>
      <w:r>
        <w:t xml:space="preserve">ce chaque année (Philippe </w:t>
      </w:r>
      <w:proofErr w:type="spellStart"/>
      <w:r>
        <w:t>Hinsinger</w:t>
      </w:r>
      <w:proofErr w:type="spellEnd"/>
      <w:r>
        <w:t xml:space="preserve"> qui était dans le comité de thèse de </w:t>
      </w:r>
      <w:proofErr w:type="spellStart"/>
      <w:r>
        <w:t>Taïna</w:t>
      </w:r>
      <w:proofErr w:type="spellEnd"/>
      <w:r>
        <w:t xml:space="preserve"> ne laissait jamais passer son utilisation pour </w:t>
      </w:r>
      <w:proofErr w:type="spellStart"/>
      <w:r>
        <w:t>monogénotypique</w:t>
      </w:r>
      <w:proofErr w:type="spellEnd"/>
      <w:r>
        <w:t>). Je serais d’avis de changer (</w:t>
      </w:r>
      <w:proofErr w:type="spellStart"/>
      <w:r>
        <w:t>monogenotypic</w:t>
      </w:r>
      <w:proofErr w:type="spellEnd"/>
      <w:r>
        <w:t xml:space="preserve"> cultures ?)</w:t>
      </w:r>
    </w:p>
  </w:comment>
  <w:comment w:id="316" w:author="Hélène Fréville" w:date="2024-07-19T17:27:00Z" w:initials="HF">
    <w:p w14:paraId="32A33E2D" w14:textId="08C25DE8" w:rsidR="00740E98" w:rsidRDefault="00740E98">
      <w:pPr>
        <w:pStyle w:val="Commentaire"/>
      </w:pPr>
      <w:r>
        <w:rPr>
          <w:rStyle w:val="Marquedecommentaire"/>
        </w:rPr>
        <w:annotationRef/>
      </w:r>
      <w:r>
        <w:t>Je pense que c’est la 1</w:t>
      </w:r>
      <w:r w:rsidRPr="00740E98">
        <w:rPr>
          <w:vertAlign w:val="superscript"/>
        </w:rPr>
        <w:t>ère</w:t>
      </w:r>
      <w:r>
        <w:t xml:space="preserve"> fois que tu utilises le terme ‘stress’. Dans le papier avec Michel, on utilise R+ et R- avec R pour </w:t>
      </w:r>
      <w:proofErr w:type="spellStart"/>
      <w:r>
        <w:t>resource</w:t>
      </w:r>
      <w:proofErr w:type="spellEnd"/>
      <w:r>
        <w:t xml:space="preserve">. Je trouve ça mieux, car on ne fait pas d’hypothèse sur le fait que les plantes ont bien subi un stress </w:t>
      </w:r>
      <w:r w:rsidR="007D3FCB">
        <w:t xml:space="preserve">combiné </w:t>
      </w:r>
      <w:r>
        <w:t xml:space="preserve">dans le R-. </w:t>
      </w:r>
      <w:r w:rsidR="007D3FCB">
        <w:t>On analyse a posteriori les effets d’une réduction d’apports</w:t>
      </w:r>
      <w:r w:rsidR="00C645F2">
        <w:t xml:space="preserve"> en eau/nutriments</w:t>
      </w:r>
    </w:p>
  </w:comment>
  <w:comment w:id="319" w:author="Hélène Fréville" w:date="2024-07-23T15:49:00Z" w:initials="HF">
    <w:p w14:paraId="4978D42B" w14:textId="725DE58E" w:rsidR="00D273C9" w:rsidRDefault="00D273C9">
      <w:pPr>
        <w:pStyle w:val="Commentaire"/>
      </w:pPr>
      <w:r>
        <w:rPr>
          <w:rStyle w:val="Marquedecommentaire"/>
        </w:rPr>
        <w:annotationRef/>
      </w:r>
      <w:r>
        <w:t xml:space="preserve">Dans la figure 1, il y 96 </w:t>
      </w:r>
      <w:proofErr w:type="spellStart"/>
      <w:r>
        <w:t>rhizotubes</w:t>
      </w:r>
      <w:proofErr w:type="spellEnd"/>
      <w:r>
        <w:t xml:space="preserve"> par bloc. En plus des 36 monos et 54 mélanges par bloc, il y avait des témoins ‘climatiques’ et des témoins pour les calibrations </w:t>
      </w:r>
      <w:r w:rsidR="003534AA">
        <w:t xml:space="preserve">des analyses d’image. Comme la </w:t>
      </w:r>
      <w:proofErr w:type="spellStart"/>
      <w:r w:rsidR="003534AA">
        <w:t>fig</w:t>
      </w:r>
      <w:proofErr w:type="spellEnd"/>
      <w:r w:rsidR="003534AA">
        <w:t xml:space="preserve"> 1 est dans le main </w:t>
      </w:r>
      <w:proofErr w:type="spellStart"/>
      <w:r w:rsidR="003534AA">
        <w:t>text</w:t>
      </w:r>
      <w:proofErr w:type="spellEnd"/>
      <w:r w:rsidR="003534AA">
        <w:t xml:space="preserve">, ce serait bien de positionner nos 90 </w:t>
      </w:r>
      <w:proofErr w:type="spellStart"/>
      <w:r w:rsidR="003534AA">
        <w:t>rhizotubes</w:t>
      </w:r>
      <w:proofErr w:type="spellEnd"/>
      <w:r w:rsidR="003534AA">
        <w:t xml:space="preserve"> par bloc sur le schéma (l’info est dans le fichier PLAT012_Solace_gestion_essai, feuille ‘lots récolte’). Je ne me souviens plus de la signification des témoins climatiques. On pourra solliciter Dijon pour mettre cette info en légende de la figure</w:t>
      </w:r>
    </w:p>
  </w:comment>
  <w:comment w:id="320" w:author="Hélène Fréville" w:date="2024-07-19T17:42:00Z" w:initials="HF">
    <w:p w14:paraId="519AF29B" w14:textId="77777777" w:rsidR="007501D4" w:rsidRDefault="007501D4">
      <w:pPr>
        <w:pStyle w:val="Commentaire"/>
      </w:pPr>
      <w:r>
        <w:rPr>
          <w:rStyle w:val="Marquedecommentaire"/>
        </w:rPr>
        <w:annotationRef/>
      </w:r>
      <w:r>
        <w:t>Les infos sont dans le fichier PLAT012_Solace_gestion_essai, feuille Organisation ETP</w:t>
      </w:r>
    </w:p>
    <w:p w14:paraId="599753C9" w14:textId="73E500AF" w:rsidR="007501D4" w:rsidRPr="007D3FCB" w:rsidRDefault="007501D4">
      <w:pPr>
        <w:pStyle w:val="Commentaire"/>
      </w:pPr>
      <w:r>
        <w:t>Il y a aus</w:t>
      </w:r>
      <w:r w:rsidR="007D3FCB">
        <w:t xml:space="preserve">si une feuille décrivant le protocole de désinfection des graines. </w:t>
      </w:r>
      <w:r w:rsidR="007D3FCB" w:rsidRPr="007D3FCB">
        <w:t>C’est utile de rajouter cette info dans le ms (le protocole doit être déjà rédigé dans les papiers blé issu</w:t>
      </w:r>
      <w:r w:rsidR="007D3FCB">
        <w:t>s de la 4PMI (pas mis dans le papier publié de Michel </w:t>
      </w:r>
      <w:r w:rsidR="007D3FCB">
        <w:sym w:font="Wingdings" w:char="F04C"/>
      </w:r>
      <w:r w:rsidR="007D3FCB">
        <w:t>)</w:t>
      </w:r>
    </w:p>
  </w:comment>
  <w:comment w:id="325" w:author="Hélène Fréville" w:date="2024-07-19T18:09:00Z" w:initials="HF">
    <w:p w14:paraId="41230B10" w14:textId="666F527E" w:rsidR="00154701" w:rsidRDefault="00154701">
      <w:pPr>
        <w:pStyle w:val="Commentaire"/>
      </w:pPr>
      <w:r>
        <w:rPr>
          <w:rStyle w:val="Marquedecommentaire"/>
        </w:rPr>
        <w:annotationRef/>
      </w:r>
      <w:r>
        <w:t>Dans le papier de Michel (</w:t>
      </w:r>
      <w:proofErr w:type="spellStart"/>
      <w:r>
        <w:rPr>
          <w:rFonts w:cs="Times New Roman"/>
          <w:color w:val="4D4D4D"/>
          <w:kern w:val="0"/>
          <w:sz w:val="14"/>
          <w:szCs w:val="14"/>
        </w:rPr>
        <w:t>doi</w:t>
      </w:r>
      <w:proofErr w:type="spellEnd"/>
      <w:r>
        <w:rPr>
          <w:rFonts w:cs="Times New Roman"/>
          <w:color w:val="4D4D4D"/>
          <w:kern w:val="0"/>
          <w:sz w:val="14"/>
          <w:szCs w:val="14"/>
        </w:rPr>
        <w:t>: 10.3389/fpls.2022.853601</w:t>
      </w:r>
      <w:r>
        <w:t>), il y a ça (à vérifier avec ce qu’il y a dans le fichier Excel) :</w:t>
      </w:r>
    </w:p>
    <w:p w14:paraId="71E07CAD" w14:textId="6DDDC0ED" w:rsidR="00154701" w:rsidRPr="00154701" w:rsidRDefault="00154701" w:rsidP="00154701">
      <w:pPr>
        <w:pStyle w:val="Commentaire"/>
        <w:rPr>
          <w:lang w:val="en-US"/>
        </w:rPr>
      </w:pPr>
      <w:r w:rsidRPr="00154701">
        <w:rPr>
          <w:lang w:val="en-US"/>
        </w:rPr>
        <w:t>The growth media was a 25:75 mixture of sand (</w:t>
      </w:r>
      <w:proofErr w:type="spellStart"/>
      <w:r w:rsidRPr="00154701">
        <w:rPr>
          <w:lang w:val="en-US"/>
        </w:rPr>
        <w:t>Biot</w:t>
      </w:r>
      <w:proofErr w:type="spellEnd"/>
      <w:r w:rsidRPr="00154701">
        <w:rPr>
          <w:lang w:val="en-US"/>
        </w:rPr>
        <w:t xml:space="preserve"> B4, </w:t>
      </w:r>
      <w:proofErr w:type="spellStart"/>
      <w:r w:rsidRPr="00154701">
        <w:rPr>
          <w:lang w:val="en-US"/>
        </w:rPr>
        <w:t>Silices</w:t>
      </w:r>
      <w:proofErr w:type="spellEnd"/>
      <w:r w:rsidRPr="00154701">
        <w:rPr>
          <w:lang w:val="en-US"/>
        </w:rPr>
        <w:t xml:space="preserve"> et </w:t>
      </w:r>
      <w:proofErr w:type="spellStart"/>
      <w:r w:rsidRPr="00154701">
        <w:rPr>
          <w:lang w:val="en-US"/>
        </w:rPr>
        <w:t>Refractaires</w:t>
      </w:r>
      <w:proofErr w:type="spellEnd"/>
      <w:r w:rsidRPr="00154701">
        <w:rPr>
          <w:lang w:val="en-US"/>
        </w:rPr>
        <w:t xml:space="preserve"> de la</w:t>
      </w:r>
      <w:r>
        <w:rPr>
          <w:lang w:val="en-US"/>
        </w:rPr>
        <w:t xml:space="preserve"> </w:t>
      </w:r>
      <w:proofErr w:type="spellStart"/>
      <w:r w:rsidRPr="00154701">
        <w:rPr>
          <w:lang w:val="en-US"/>
        </w:rPr>
        <w:t>Méditerranée</w:t>
      </w:r>
      <w:proofErr w:type="spellEnd"/>
      <w:r w:rsidRPr="00154701">
        <w:rPr>
          <w:lang w:val="en-US"/>
        </w:rPr>
        <w:t>) and perlite. Nutrition was provided in a solution</w:t>
      </w:r>
      <w:r>
        <w:rPr>
          <w:lang w:val="en-US"/>
        </w:rPr>
        <w:t xml:space="preserve"> </w:t>
      </w:r>
      <w:r w:rsidRPr="00154701">
        <w:rPr>
          <w:lang w:val="en-US"/>
        </w:rPr>
        <w:t>containing: 1 mM K2HPO4, 5 mM KNO3, 2.5 mM Ca(NO3)2,</w:t>
      </w:r>
    </w:p>
    <w:p w14:paraId="495F694E" w14:textId="77777777" w:rsidR="00154701" w:rsidRDefault="00154701" w:rsidP="00154701">
      <w:pPr>
        <w:pStyle w:val="Commentaire"/>
        <w:rPr>
          <w:lang w:val="en-US"/>
        </w:rPr>
      </w:pPr>
      <w:r w:rsidRPr="00154701">
        <w:rPr>
          <w:lang w:val="en-US"/>
        </w:rPr>
        <w:t>2 mM MgSO4, 2 mM CaCl2, 50 mM Fe EFTA, 10 mM H3BO3,</w:t>
      </w:r>
      <w:r>
        <w:rPr>
          <w:lang w:val="en-US"/>
        </w:rPr>
        <w:t xml:space="preserve"> </w:t>
      </w:r>
      <w:r w:rsidRPr="00154701">
        <w:rPr>
          <w:lang w:val="en-US"/>
        </w:rPr>
        <w:t>4.5 mM MnCl2, 0.2 mM Mo(Na2O4), 0.4 mM CuCl2, and 0.7 mM</w:t>
      </w:r>
      <w:r>
        <w:rPr>
          <w:lang w:val="en-US"/>
        </w:rPr>
        <w:t xml:space="preserve"> </w:t>
      </w:r>
      <w:r w:rsidRPr="00154701">
        <w:rPr>
          <w:lang w:val="en-US"/>
        </w:rPr>
        <w:t xml:space="preserve">ZnCl2. </w:t>
      </w:r>
    </w:p>
    <w:p w14:paraId="5F5CE2C0" w14:textId="7B85717B" w:rsidR="00154701" w:rsidRPr="00154701" w:rsidRDefault="00154701" w:rsidP="00154701">
      <w:pPr>
        <w:pStyle w:val="Commentaire"/>
        <w:rPr>
          <w:lang w:val="en-US"/>
        </w:rPr>
      </w:pPr>
      <w:r w:rsidRPr="00154701">
        <w:rPr>
          <w:lang w:val="en-US"/>
        </w:rPr>
        <w:t xml:space="preserve">A </w:t>
      </w:r>
      <w:proofErr w:type="spellStart"/>
      <w:r w:rsidRPr="00154701">
        <w:rPr>
          <w:lang w:val="en-US"/>
        </w:rPr>
        <w:t>RhizoTube</w:t>
      </w:r>
      <w:proofErr w:type="spellEnd"/>
      <w:r w:rsidRPr="00154701">
        <w:rPr>
          <w:lang w:val="en-US"/>
        </w:rPr>
        <w:t xml:space="preserve"> has a diameter of 17 cm and a depth of</w:t>
      </w:r>
      <w:r>
        <w:rPr>
          <w:lang w:val="en-US"/>
        </w:rPr>
        <w:t xml:space="preserve"> </w:t>
      </w:r>
      <w:r w:rsidRPr="00154701">
        <w:rPr>
          <w:lang w:val="en-US"/>
        </w:rPr>
        <w:t>49.5 cm (</w:t>
      </w:r>
      <w:proofErr w:type="spellStart"/>
      <w:r w:rsidRPr="00154701">
        <w:rPr>
          <w:lang w:val="en-US"/>
        </w:rPr>
        <w:t>Jeudy</w:t>
      </w:r>
      <w:proofErr w:type="spellEnd"/>
      <w:r w:rsidRPr="00154701">
        <w:rPr>
          <w:lang w:val="en-US"/>
        </w:rPr>
        <w:t xml:space="preserve"> et al., 2016).</w:t>
      </w:r>
    </w:p>
  </w:comment>
  <w:comment w:id="329" w:author="Hélène Fréville" w:date="2024-07-19T18:16:00Z" w:initials="HF">
    <w:p w14:paraId="1E771112" w14:textId="23694033" w:rsidR="00154701" w:rsidRDefault="00154701">
      <w:pPr>
        <w:pStyle w:val="Commentaire"/>
      </w:pPr>
      <w:r>
        <w:rPr>
          <w:rStyle w:val="Marquedecommentaire"/>
        </w:rPr>
        <w:annotationRef/>
      </w:r>
      <w:r>
        <w:t>Tu as les données ? j’ai un fichier qui s’appelle PLAT012_Solace_climat ; on peut mettre les moyennes jour/nuit. Pour l’humidité relative, on peut mettre la moyenne journalière</w:t>
      </w:r>
    </w:p>
  </w:comment>
  <w:comment w:id="332" w:author="Germain Montazeaud" w:date="2024-04-07T18:32:00Z" w:initials="GM">
    <w:p w14:paraId="56018E36" w14:textId="77777777" w:rsidR="00B629AA" w:rsidRPr="00AC1742" w:rsidRDefault="00000000">
      <w:r w:rsidRPr="00AC1742">
        <w:rPr>
          <w:rFonts w:ascii="Liberation Serif" w:eastAsia="DejaVu Sans" w:hAnsi="Liberation Serif" w:cs="Noto Sans Arabic UI"/>
          <w:kern w:val="0"/>
          <w:sz w:val="24"/>
          <w:szCs w:val="24"/>
          <w:lang w:bidi="en-US"/>
        </w:rPr>
        <w:t xml:space="preserve">It </w:t>
      </w:r>
      <w:proofErr w:type="spellStart"/>
      <w:r w:rsidRPr="00AC1742">
        <w:rPr>
          <w:rFonts w:ascii="Liberation Serif" w:eastAsia="DejaVu Sans" w:hAnsi="Liberation Serif" w:cs="Noto Sans Arabic UI"/>
          <w:kern w:val="0"/>
          <w:sz w:val="24"/>
          <w:szCs w:val="24"/>
          <w:lang w:bidi="en-US"/>
        </w:rPr>
        <w:t>would</w:t>
      </w:r>
      <w:proofErr w:type="spellEnd"/>
      <w:r w:rsidRPr="00AC1742">
        <w:rPr>
          <w:rFonts w:ascii="Liberation Serif" w:eastAsia="DejaVu Sans" w:hAnsi="Liberation Serif" w:cs="Noto Sans Arabic UI"/>
          <w:kern w:val="0"/>
          <w:sz w:val="24"/>
          <w:szCs w:val="24"/>
          <w:lang w:bidi="en-US"/>
        </w:rPr>
        <w:t xml:space="preserve"> </w:t>
      </w:r>
      <w:proofErr w:type="spellStart"/>
      <w:r w:rsidRPr="00AC1742">
        <w:rPr>
          <w:rFonts w:ascii="Liberation Serif" w:eastAsia="DejaVu Sans" w:hAnsi="Liberation Serif" w:cs="Noto Sans Arabic UI"/>
          <w:kern w:val="0"/>
          <w:sz w:val="24"/>
          <w:szCs w:val="24"/>
          <w:lang w:bidi="en-US"/>
        </w:rPr>
        <w:t>be</w:t>
      </w:r>
      <w:proofErr w:type="spellEnd"/>
      <w:r w:rsidRPr="00AC1742">
        <w:rPr>
          <w:rFonts w:ascii="Liberation Serif" w:eastAsia="DejaVu Sans" w:hAnsi="Liberation Serif" w:cs="Noto Sans Arabic UI"/>
          <w:kern w:val="0"/>
          <w:sz w:val="24"/>
          <w:szCs w:val="24"/>
          <w:lang w:bidi="en-US"/>
        </w:rPr>
        <w:t xml:space="preserve"> </w:t>
      </w:r>
      <w:proofErr w:type="spellStart"/>
      <w:r w:rsidRPr="00AC1742">
        <w:rPr>
          <w:rFonts w:ascii="Liberation Serif" w:eastAsia="DejaVu Sans" w:hAnsi="Liberation Serif" w:cs="Noto Sans Arabic UI"/>
          <w:kern w:val="0"/>
          <w:sz w:val="24"/>
          <w:szCs w:val="24"/>
          <w:lang w:bidi="en-US"/>
        </w:rPr>
        <w:t>nice</w:t>
      </w:r>
      <w:proofErr w:type="spellEnd"/>
      <w:r w:rsidRPr="00AC1742">
        <w:rPr>
          <w:rFonts w:ascii="Liberation Serif" w:eastAsia="DejaVu Sans" w:hAnsi="Liberation Serif" w:cs="Noto Sans Arabic UI"/>
          <w:kern w:val="0"/>
          <w:sz w:val="24"/>
          <w:szCs w:val="24"/>
          <w:lang w:bidi="en-US"/>
        </w:rPr>
        <w:t xml:space="preserve"> to have a table </w:t>
      </w:r>
      <w:proofErr w:type="spellStart"/>
      <w:r w:rsidRPr="00AC1742">
        <w:rPr>
          <w:rFonts w:ascii="Liberation Serif" w:eastAsia="DejaVu Sans" w:hAnsi="Liberation Serif" w:cs="Noto Sans Arabic UI"/>
          <w:kern w:val="0"/>
          <w:sz w:val="24"/>
          <w:szCs w:val="24"/>
          <w:lang w:bidi="en-US"/>
        </w:rPr>
        <w:t>with</w:t>
      </w:r>
      <w:proofErr w:type="spellEnd"/>
      <w:r w:rsidRPr="00AC1742">
        <w:rPr>
          <w:rFonts w:ascii="Liberation Serif" w:eastAsia="DejaVu Sans" w:hAnsi="Liberation Serif" w:cs="Noto Sans Arabic UI"/>
          <w:kern w:val="0"/>
          <w:sz w:val="24"/>
          <w:szCs w:val="24"/>
          <w:lang w:bidi="en-US"/>
        </w:rPr>
        <w:t xml:space="preserve"> the composition of the </w:t>
      </w:r>
      <w:proofErr w:type="spellStart"/>
      <w:r w:rsidRPr="00AC1742">
        <w:rPr>
          <w:rFonts w:ascii="Liberation Serif" w:eastAsia="DejaVu Sans" w:hAnsi="Liberation Serif" w:cs="Noto Sans Arabic UI"/>
          <w:kern w:val="0"/>
          <w:sz w:val="24"/>
          <w:szCs w:val="24"/>
          <w:lang w:bidi="en-US"/>
        </w:rPr>
        <w:t>nutrient</w:t>
      </w:r>
      <w:proofErr w:type="spellEnd"/>
      <w:r w:rsidRPr="00AC1742">
        <w:rPr>
          <w:rFonts w:ascii="Liberation Serif" w:eastAsia="DejaVu Sans" w:hAnsi="Liberation Serif" w:cs="Noto Sans Arabic UI"/>
          <w:kern w:val="0"/>
          <w:sz w:val="24"/>
          <w:szCs w:val="24"/>
          <w:lang w:bidi="en-US"/>
        </w:rPr>
        <w:t xml:space="preserve"> solution</w:t>
      </w:r>
    </w:p>
  </w:comment>
  <w:comment w:id="333" w:author="Hélène Fréville" w:date="2024-07-19T17:49:00Z" w:initials="HF">
    <w:p w14:paraId="004D43BB" w14:textId="5AE4A36E" w:rsidR="007D3FCB" w:rsidRDefault="007D3FCB">
      <w:pPr>
        <w:pStyle w:val="Commentaire"/>
      </w:pPr>
      <w:r>
        <w:rPr>
          <w:rStyle w:val="Marquedecommentaire"/>
        </w:rPr>
        <w:annotationRef/>
      </w:r>
      <w:r>
        <w:t xml:space="preserve">Oui. Les données sont dispos dans la feuille </w:t>
      </w:r>
      <w:proofErr w:type="spellStart"/>
      <w:r>
        <w:t>recap</w:t>
      </w:r>
      <w:proofErr w:type="spellEnd"/>
      <w:r>
        <w:t xml:space="preserve"> sol </w:t>
      </w:r>
      <w:proofErr w:type="spellStart"/>
      <w:r>
        <w:t>nut</w:t>
      </w:r>
      <w:proofErr w:type="spellEnd"/>
      <w:r>
        <w:t xml:space="preserve"> de ce même fichier </w:t>
      </w:r>
      <w:r>
        <w:sym w:font="Wingdings" w:char="F0E0"/>
      </w:r>
      <w:r>
        <w:t xml:space="preserve"> ça deviendrait à Table 3 si on ajoute la liste des combinaisons de génotypes</w:t>
      </w:r>
    </w:p>
  </w:comment>
  <w:comment w:id="345" w:author="Hélène Fréville" w:date="2024-07-19T18:57:00Z" w:initials="HF">
    <w:p w14:paraId="53037F2C" w14:textId="37105EF4" w:rsidR="002C187D" w:rsidRDefault="002C187D">
      <w:pPr>
        <w:pStyle w:val="Commentaire"/>
      </w:pPr>
      <w:r>
        <w:rPr>
          <w:rStyle w:val="Marquedecommentaire"/>
        </w:rPr>
        <w:annotationRef/>
      </w:r>
      <w:r>
        <w:t xml:space="preserve">Préciser que les systèmes racinaires se chevauchaient dans la plupart des </w:t>
      </w:r>
      <w:proofErr w:type="spellStart"/>
      <w:r>
        <w:t>rhizoboxes</w:t>
      </w:r>
      <w:proofErr w:type="spellEnd"/>
    </w:p>
  </w:comment>
  <w:comment w:id="349" w:author="Hélène Fréville" w:date="2024-07-19T18:50:00Z" w:initials="HF">
    <w:p w14:paraId="271A866A" w14:textId="024B9540" w:rsidR="00E51444" w:rsidRDefault="00E51444">
      <w:pPr>
        <w:pStyle w:val="Commentaire"/>
      </w:pPr>
      <w:r>
        <w:rPr>
          <w:rStyle w:val="Marquedecommentaire"/>
        </w:rPr>
        <w:annotationRef/>
      </w:r>
      <w:r>
        <w:rPr>
          <w:rStyle w:val="Marquedecommentaire"/>
        </w:rPr>
        <w:t>A supprimer (la récolte s’est étalée sur plusieurs jours)</w:t>
      </w:r>
    </w:p>
  </w:comment>
  <w:comment w:id="350" w:author="Germain Montazeaud" w:date="2024-04-07T18:45:00Z" w:initials="GM">
    <w:p w14:paraId="14B997A5" w14:textId="77777777" w:rsidR="00B629AA" w:rsidRPr="00E1152E" w:rsidRDefault="00000000">
      <w:pPr>
        <w:rPr>
          <w:lang w:val="en-US"/>
        </w:rPr>
      </w:pPr>
      <w:r>
        <w:rPr>
          <w:rFonts w:ascii="Liberation Serif" w:eastAsia="DejaVu Sans" w:hAnsi="Liberation Serif" w:cs="Noto Sans Arabic UI"/>
          <w:kern w:val="0"/>
          <w:sz w:val="24"/>
          <w:szCs w:val="24"/>
          <w:lang w:val="en-GB" w:bidi="en-US"/>
        </w:rPr>
        <w:t>would be nice place to describe the pipe-line of image analysis</w:t>
      </w:r>
    </w:p>
  </w:comment>
  <w:comment w:id="351" w:author="Hélène Fréville" w:date="2024-07-19T18:26:00Z" w:initials="HF">
    <w:p w14:paraId="1F0BA3E5" w14:textId="23985F13" w:rsidR="00C645F2" w:rsidRDefault="00C645F2">
      <w:pPr>
        <w:pStyle w:val="Commentaire"/>
      </w:pPr>
      <w:r>
        <w:rPr>
          <w:rStyle w:val="Marquedecommentaire"/>
        </w:rPr>
        <w:annotationRef/>
      </w:r>
      <w:r>
        <w:t xml:space="preserve">Voir si ce qu’il y a dans le papier de Christian </w:t>
      </w:r>
      <w:proofErr w:type="spellStart"/>
      <w:r>
        <w:t>Jeudy</w:t>
      </w:r>
      <w:proofErr w:type="spellEnd"/>
      <w:r>
        <w:t xml:space="preserve"> : </w:t>
      </w:r>
      <w:proofErr w:type="spellStart"/>
      <w:r>
        <w:rPr>
          <w:rFonts w:cs="Times New Roman"/>
          <w:kern w:val="0"/>
          <w:sz w:val="15"/>
          <w:szCs w:val="15"/>
        </w:rPr>
        <w:t>doi</w:t>
      </w:r>
      <w:proofErr w:type="spellEnd"/>
      <w:r>
        <w:rPr>
          <w:rFonts w:cs="Times New Roman"/>
          <w:kern w:val="0"/>
          <w:sz w:val="15"/>
          <w:szCs w:val="15"/>
        </w:rPr>
        <w:t xml:space="preserve">: 10.1186/s13007-016-0131-9, et celui de Michel : </w:t>
      </w:r>
      <w:hyperlink r:id="rId4" w:history="1">
        <w:r w:rsidRPr="006022A0">
          <w:rPr>
            <w:rStyle w:val="Lienhypertexte"/>
            <w:rFonts w:cs="Times New Roman"/>
            <w:kern w:val="0"/>
            <w:sz w:val="15"/>
            <w:szCs w:val="15"/>
          </w:rPr>
          <w:t>https://doi.org/10.3389/fpls.2022.853601</w:t>
        </w:r>
      </w:hyperlink>
      <w:r>
        <w:rPr>
          <w:rFonts w:cs="Times New Roman"/>
          <w:kern w:val="0"/>
          <w:sz w:val="15"/>
          <w:szCs w:val="15"/>
        </w:rPr>
        <w:t>, suffit</w:t>
      </w:r>
    </w:p>
  </w:comment>
  <w:comment w:id="355" w:author="Hélène Fréville" w:date="2024-07-19T18:29:00Z" w:initials="HF">
    <w:p w14:paraId="4A04720B" w14:textId="1F26938D" w:rsidR="00C645F2" w:rsidRPr="00C645F2" w:rsidRDefault="00C645F2">
      <w:pPr>
        <w:pStyle w:val="Commentaire"/>
        <w:rPr>
          <w:lang w:val="en-US"/>
        </w:rPr>
      </w:pPr>
      <w:r>
        <w:rPr>
          <w:rStyle w:val="Marquedecommentaire"/>
        </w:rPr>
        <w:annotationRef/>
      </w:r>
      <w:r w:rsidRPr="00C645F2">
        <w:rPr>
          <w:lang w:val="en-US"/>
        </w:rPr>
        <w:t xml:space="preserve">Je </w:t>
      </w:r>
      <w:proofErr w:type="spellStart"/>
      <w:r w:rsidRPr="00C645F2">
        <w:rPr>
          <w:lang w:val="en-US"/>
        </w:rPr>
        <w:t>supprimerais</w:t>
      </w:r>
      <w:proofErr w:type="spellEnd"/>
    </w:p>
  </w:comment>
  <w:comment w:id="368" w:author="Germain Montazeaud" w:date="2024-04-07T18:37:00Z" w:initials="GM">
    <w:p w14:paraId="2EFB493E" w14:textId="77777777" w:rsidR="00B629AA" w:rsidRPr="00E1152E" w:rsidRDefault="00000000">
      <w:pPr>
        <w:rPr>
          <w:lang w:val="en-US"/>
        </w:rPr>
      </w:pPr>
      <w:r>
        <w:rPr>
          <w:rFonts w:ascii="Liberation Serif" w:eastAsia="DejaVu Sans" w:hAnsi="Liberation Serif" w:cs="Noto Sans Arabic UI"/>
          <w:kern w:val="0"/>
          <w:sz w:val="24"/>
          <w:szCs w:val="24"/>
          <w:lang w:val="en-GB" w:bidi="en-US"/>
        </w:rPr>
        <w:t>I could not find information on the biomass drying conditions (?)</w:t>
      </w:r>
    </w:p>
  </w:comment>
  <w:comment w:id="369" w:author="Hélène Fréville" w:date="2024-07-19T18:46:00Z" w:initials="HF">
    <w:p w14:paraId="5E35A2BA" w14:textId="5E6B3F0E" w:rsidR="007D513A" w:rsidRDefault="007D513A">
      <w:pPr>
        <w:pStyle w:val="Commentaire"/>
      </w:pPr>
      <w:r>
        <w:rPr>
          <w:rStyle w:val="Marquedecommentaire"/>
        </w:rPr>
        <w:annotationRef/>
      </w:r>
      <w:r>
        <w:t>Je sèche aussi </w:t>
      </w:r>
      <w:r>
        <w:sym w:font="Wingdings" w:char="F04A"/>
      </w:r>
      <w:r>
        <w:t xml:space="preserve"> Je n’ai pas trouvé l’info dans les fichiers et dans mes mails. A voir avec Dijon</w:t>
      </w:r>
    </w:p>
  </w:comment>
  <w:comment w:id="374" w:author="Martin Ecarnot" w:date="2024-05-29T17:49:00Z" w:initials="ME">
    <w:p w14:paraId="7935A11E" w14:textId="77777777" w:rsidR="00B629AA" w:rsidRPr="00E1152E" w:rsidRDefault="00000000">
      <w:pPr>
        <w:rPr>
          <w:lang w:val="en-US"/>
        </w:rPr>
      </w:pPr>
      <w:proofErr w:type="spellStart"/>
      <w:r w:rsidRPr="00AC1742">
        <w:rPr>
          <w:rFonts w:ascii="Calibri" w:hAnsi="Calibri" w:cs="Arial"/>
          <w:sz w:val="20"/>
        </w:rPr>
        <w:t>Ecarnot</w:t>
      </w:r>
      <w:proofErr w:type="spellEnd"/>
      <w:r w:rsidRPr="00AC1742">
        <w:rPr>
          <w:rFonts w:ascii="Calibri" w:hAnsi="Calibri" w:cs="Arial"/>
          <w:sz w:val="20"/>
        </w:rPr>
        <w:t xml:space="preserve">, M., Compan, F., &amp; </w:t>
      </w:r>
      <w:proofErr w:type="spellStart"/>
      <w:r w:rsidRPr="00AC1742">
        <w:rPr>
          <w:rFonts w:ascii="Calibri" w:hAnsi="Calibri" w:cs="Arial"/>
          <w:sz w:val="20"/>
        </w:rPr>
        <w:t>Roumet</w:t>
      </w:r>
      <w:proofErr w:type="spellEnd"/>
      <w:r w:rsidRPr="00AC1742">
        <w:rPr>
          <w:rFonts w:ascii="Calibri" w:hAnsi="Calibri" w:cs="Arial"/>
          <w:sz w:val="20"/>
        </w:rPr>
        <w:t xml:space="preserve">, P. (2013). </w:t>
      </w:r>
      <w:r>
        <w:rPr>
          <w:rFonts w:ascii="Calibri" w:hAnsi="Calibri" w:cs="Arial"/>
          <w:sz w:val="20"/>
          <w:lang w:val="en-GB"/>
        </w:rPr>
        <w:t>Assessing leaf nitrogen content and leaf mass per unit area of wheat in the field throughout plant cycle with a portable spectrometer. Field Crops Research, 140, 44-50.</w:t>
      </w:r>
    </w:p>
    <w:p w14:paraId="1972F4AF" w14:textId="77777777" w:rsidR="00B629AA" w:rsidRPr="00E1152E" w:rsidRDefault="00B629AA">
      <w:pPr>
        <w:rPr>
          <w:lang w:val="en-US"/>
        </w:rPr>
      </w:pPr>
    </w:p>
    <w:p w14:paraId="6A21AFEB" w14:textId="77777777" w:rsidR="00B629AA" w:rsidRPr="00E1152E" w:rsidRDefault="00000000">
      <w:pPr>
        <w:rPr>
          <w:lang w:val="en-US"/>
        </w:rPr>
      </w:pPr>
      <w:r>
        <w:rPr>
          <w:rFonts w:asciiTheme="minorHAnsi" w:hAnsiTheme="minorHAnsi"/>
          <w:sz w:val="20"/>
          <w:lang w:val="en-GB"/>
        </w:rPr>
        <w:t>Germain, Ok with this citation, or need for more detail here?</w:t>
      </w:r>
    </w:p>
  </w:comment>
  <w:comment w:id="377" w:author="Germain Montazeaud" w:date="2024-04-07T18:49:00Z" w:initials="GM">
    <w:p w14:paraId="2966BC1D" w14:textId="77777777" w:rsidR="00B629AA" w:rsidRPr="00E1152E" w:rsidRDefault="00000000">
      <w:pPr>
        <w:rPr>
          <w:lang w:val="en-US"/>
        </w:rPr>
      </w:pPr>
      <w:r>
        <w:rPr>
          <w:rFonts w:ascii="Liberation Serif" w:eastAsia="DejaVu Sans" w:hAnsi="Liberation Serif" w:cs="Noto Sans Arabic UI"/>
          <w:kern w:val="0"/>
          <w:sz w:val="24"/>
          <w:szCs w:val="24"/>
          <w:lang w:val="en-GB" w:bidi="en-US"/>
        </w:rPr>
        <w:t>would be a nice place to describe the computation of Leaf N from NIR spectrums</w:t>
      </w:r>
    </w:p>
  </w:comment>
  <w:comment w:id="378" w:author="Hélène Fréville" w:date="2024-07-19T19:13:00Z" w:initials="HF">
    <w:p w14:paraId="2EAFB348" w14:textId="6189D884" w:rsidR="00586075" w:rsidRDefault="00586075">
      <w:pPr>
        <w:pStyle w:val="Commentaire"/>
      </w:pPr>
      <w:r>
        <w:rPr>
          <w:rStyle w:val="Marquedecommentaire"/>
        </w:rPr>
        <w:annotationRef/>
      </w:r>
      <w:r>
        <w:rPr>
          <w:rStyle w:val="Marquedecommentaire"/>
        </w:rPr>
        <w:t>Je mettrais ça dans la partie ‘</w:t>
      </w:r>
      <w:proofErr w:type="spellStart"/>
      <w:r>
        <w:rPr>
          <w:rStyle w:val="Marquedecommentaire"/>
        </w:rPr>
        <w:t>Statistical</w:t>
      </w:r>
      <w:proofErr w:type="spellEnd"/>
      <w:r>
        <w:rPr>
          <w:rStyle w:val="Marquedecommentaire"/>
        </w:rPr>
        <w:t xml:space="preserve"> </w:t>
      </w:r>
      <w:proofErr w:type="spellStart"/>
      <w:r>
        <w:rPr>
          <w:rStyle w:val="Marquedecommentaire"/>
        </w:rPr>
        <w:t>analysis</w:t>
      </w:r>
      <w:proofErr w:type="spellEnd"/>
      <w:r>
        <w:rPr>
          <w:rStyle w:val="Marquedecommentaire"/>
        </w:rPr>
        <w:t>’ car tu as aussi fait des analyses pour lesquelles tu as calculé des valeurs par génotype et non par pot</w:t>
      </w:r>
      <w:r w:rsidR="00FC2C70">
        <w:rPr>
          <w:rStyle w:val="Marquedecommentaire"/>
        </w:rPr>
        <w:t xml:space="preserve"> (sinon ça donne l’impression qu’on s’est fait suer pour rien à séparer les plantes à la récolte </w:t>
      </w:r>
      <w:r w:rsidR="00FC2C70" w:rsidRPr="00FC2C70">
        <w:rPr>
          <w:rStyle w:val="Marquedecommentaire"/>
        </w:rPr>
        <w:sym w:font="Wingdings" w:char="F04A"/>
      </w:r>
      <w:r w:rsidR="00FC2C70">
        <w:rPr>
          <w:rStyle w:val="Marquedecommentaire"/>
        </w:rPr>
        <w:t>)</w:t>
      </w:r>
    </w:p>
  </w:comment>
  <w:comment w:id="381" w:author="Hélène Fréville" w:date="2024-07-23T09:15:00Z" w:initials="HF">
    <w:p w14:paraId="1E116DDF" w14:textId="38D86C9E" w:rsidR="00AC1742" w:rsidRDefault="00AC1742">
      <w:pPr>
        <w:pStyle w:val="Commentaire"/>
      </w:pPr>
      <w:r>
        <w:rPr>
          <w:rStyle w:val="Marquedecommentaire"/>
        </w:rPr>
        <w:annotationRef/>
      </w:r>
      <w:r w:rsidRPr="00AC1742">
        <w:t>R</w:t>
      </w:r>
      <w:r w:rsidRPr="00AC1742">
        <w:rPr>
          <w:vertAlign w:val="superscript"/>
        </w:rPr>
        <w:t>+</w:t>
      </w:r>
      <w:r w:rsidRPr="00AC1742">
        <w:t>, R</w:t>
      </w:r>
      <w:r w:rsidRPr="00AC1742">
        <w:rPr>
          <w:vertAlign w:val="superscript"/>
        </w:rPr>
        <w:t>-</w:t>
      </w:r>
    </w:p>
  </w:comment>
  <w:comment w:id="392" w:author="Hélène Fréville" w:date="2024-07-23T09:15:00Z" w:initials="HF">
    <w:p w14:paraId="611F1C04" w14:textId="243708E5" w:rsidR="00AC1742" w:rsidRDefault="00AC1742">
      <w:pPr>
        <w:pStyle w:val="Commentaire"/>
      </w:pPr>
      <w:r>
        <w:rPr>
          <w:rStyle w:val="Marquedecommentaire"/>
        </w:rPr>
        <w:annotationRef/>
      </w:r>
      <w:r>
        <w:t>Je crois que c’est la 1</w:t>
      </w:r>
      <w:r w:rsidRPr="00AC1742">
        <w:rPr>
          <w:vertAlign w:val="superscript"/>
        </w:rPr>
        <w:t>ère</w:t>
      </w:r>
      <w:r>
        <w:t xml:space="preserve"> fois que tu utilises ce terme</w:t>
      </w:r>
    </w:p>
  </w:comment>
  <w:comment w:id="391" w:author="Hélène Fréville" w:date="2024-07-23T09:35:00Z" w:initials="HF">
    <w:p w14:paraId="1A845292" w14:textId="77777777" w:rsidR="004E758B" w:rsidRDefault="004E758B" w:rsidP="009E2312">
      <w:pPr>
        <w:pStyle w:val="Commentaire"/>
        <w:numPr>
          <w:ilvl w:val="0"/>
          <w:numId w:val="1"/>
        </w:numPr>
      </w:pPr>
      <w:r>
        <w:rPr>
          <w:rStyle w:val="Marquedecommentaire"/>
        </w:rPr>
        <w:annotationRef/>
      </w:r>
      <w:r w:rsidR="00EA6AD6">
        <w:t>Si l’idée ici est de voir si notre traitement R- a bien eu les effets escomptés, j’utiliserais juste les monos pour tester uniquement l’effet stress. Je trouve qu’inclure l’effet stand type ajoute de l’info non nécessaire ici dans la mesure où tu travailles ensuite avec les RY</w:t>
      </w:r>
      <w:r w:rsidR="00722201">
        <w:t xml:space="preserve"> qui ont l’intérêt de prendre en compte l’identité des génotypes</w:t>
      </w:r>
      <w:r w:rsidR="00EA6AD6">
        <w:t xml:space="preserve">. Je n’ai pas encore lu la suite donc peut-être que </w:t>
      </w:r>
      <w:r w:rsidR="00722201">
        <w:t>tu discutes de l’intérêt de comparer les résultats de cette comparaison mélanges/mono en prenant en compte ou pas l’identité des génotypes</w:t>
      </w:r>
    </w:p>
    <w:p w14:paraId="4582BF01" w14:textId="2FBF5777" w:rsidR="009E2312" w:rsidRDefault="009E2312" w:rsidP="009E2312">
      <w:pPr>
        <w:pStyle w:val="Commentaire"/>
        <w:numPr>
          <w:ilvl w:val="0"/>
          <w:numId w:val="1"/>
        </w:numPr>
      </w:pPr>
      <w:r>
        <w:t xml:space="preserve"> Si tu veux garder cette analyse et les RYT, alors mieux expliquer ce que chacune apporte</w:t>
      </w:r>
      <w:r w:rsidR="005458B5">
        <w:t>, et le discuter</w:t>
      </w:r>
    </w:p>
  </w:comment>
  <w:comment w:id="425" w:author="Hélène Fréville" w:date="2024-07-23T10:20:00Z" w:initials="HF">
    <w:p w14:paraId="3D1579C7" w14:textId="77777777" w:rsidR="006F2BDB" w:rsidRDefault="006F2BDB" w:rsidP="000F3053">
      <w:pPr>
        <w:pStyle w:val="Commentaire"/>
        <w:numPr>
          <w:ilvl w:val="0"/>
          <w:numId w:val="1"/>
        </w:numPr>
      </w:pPr>
      <w:r>
        <w:rPr>
          <w:rStyle w:val="Marquedecommentaire"/>
        </w:rPr>
        <w:annotationRef/>
      </w:r>
      <w:r>
        <w:t xml:space="preserve">Je pense que ce serait encore plus clair si tu donnes la formule comme tu l’as fait dans ton papier riz, en utilisant des indices i et j pour les génotypes et </w:t>
      </w:r>
      <w:proofErr w:type="spellStart"/>
      <w:r>
        <w:t>k,l</w:t>
      </w:r>
      <w:proofErr w:type="spellEnd"/>
      <w:r>
        <w:t xml:space="preserve">, m pour le design, avant d’expliquer comment tu calcules chaque terme du ratio. </w:t>
      </w:r>
    </w:p>
    <w:p w14:paraId="49ADC7ED" w14:textId="3065FA4B" w:rsidR="000F3053" w:rsidRDefault="000F3053" w:rsidP="000F3053">
      <w:pPr>
        <w:pStyle w:val="Commentaire"/>
        <w:numPr>
          <w:ilvl w:val="0"/>
          <w:numId w:val="1"/>
        </w:numPr>
      </w:pPr>
      <w:r>
        <w:t xml:space="preserve">Ce pourrait être utile de rappeler que pour chaque génotype il y a 3 voisins possibles au moment où tu parles des pair </w:t>
      </w:r>
      <w:proofErr w:type="spellStart"/>
      <w:r>
        <w:t>identities</w:t>
      </w:r>
      <w:proofErr w:type="spellEnd"/>
    </w:p>
  </w:comment>
  <w:comment w:id="439" w:author="Hélène Fréville" w:date="2024-07-23T10:09:00Z" w:initials="HF">
    <w:p w14:paraId="238C671E" w14:textId="6CD1DAA9" w:rsidR="000025D7" w:rsidRDefault="000025D7">
      <w:pPr>
        <w:pStyle w:val="Commentaire"/>
      </w:pPr>
      <w:r>
        <w:rPr>
          <w:rStyle w:val="Marquedecommentaire"/>
        </w:rPr>
        <w:annotationRef/>
      </w:r>
      <w:r>
        <w:t xml:space="preserve">Je laisse le terme ‘cultivar’ mais proposition d’utiliser </w:t>
      </w:r>
      <w:proofErr w:type="spellStart"/>
      <w:r>
        <w:t>variety</w:t>
      </w:r>
      <w:proofErr w:type="spellEnd"/>
      <w:r>
        <w:t xml:space="preserve"> ou </w:t>
      </w:r>
      <w:proofErr w:type="spellStart"/>
      <w:r>
        <w:t>genotype</w:t>
      </w:r>
      <w:proofErr w:type="spellEnd"/>
    </w:p>
  </w:comment>
  <w:comment w:id="442" w:author="Hélène Fréville" w:date="2024-07-23T10:53:00Z" w:initials="HF">
    <w:p w14:paraId="31FDDBC4" w14:textId="6DA15245" w:rsidR="00D43540" w:rsidRPr="00D43540" w:rsidRDefault="00D43540">
      <w:pPr>
        <w:pStyle w:val="Commentaire"/>
        <w:rPr>
          <w:lang w:val="en-US"/>
        </w:rPr>
      </w:pPr>
      <w:r>
        <w:rPr>
          <w:rStyle w:val="Marquedecommentaire"/>
        </w:rPr>
        <w:annotationRef/>
      </w:r>
      <w:r w:rsidRPr="00D43540">
        <w:rPr>
          <w:lang w:val="en-US"/>
        </w:rPr>
        <w:t xml:space="preserve">RY </w:t>
      </w:r>
      <w:proofErr w:type="spellStart"/>
      <w:r w:rsidRPr="00D43540">
        <w:rPr>
          <w:lang w:val="en-US"/>
        </w:rPr>
        <w:t>puis</w:t>
      </w:r>
      <w:proofErr w:type="spellEnd"/>
      <w:r w:rsidRPr="00D43540">
        <w:rPr>
          <w:lang w:val="en-US"/>
        </w:rPr>
        <w:t xml:space="preserve"> 2d step = R</w:t>
      </w:r>
      <w:r>
        <w:rPr>
          <w:lang w:val="en-US"/>
        </w:rPr>
        <w:t>YT</w:t>
      </w:r>
    </w:p>
  </w:comment>
  <w:comment w:id="447" w:author="Hélène Fréville" w:date="2024-07-23T10:29:00Z" w:initials="HF">
    <w:p w14:paraId="213352C1" w14:textId="1F86C275" w:rsidR="000F3053" w:rsidRDefault="000F3053">
      <w:pPr>
        <w:pStyle w:val="Commentaire"/>
      </w:pPr>
      <w:r>
        <w:rPr>
          <w:rStyle w:val="Marquedecommentaire"/>
        </w:rPr>
        <w:annotationRef/>
      </w:r>
      <w:r w:rsidR="00FF73F0">
        <w:t>Mal dit. Ca donne l’impression que tu calcules la somme des productivités de chacune des composantes du mélange</w:t>
      </w:r>
    </w:p>
  </w:comment>
  <w:comment w:id="463" w:author="Hélène Fréville" w:date="2024-07-23T10:47:00Z" w:initials="HF">
    <w:p w14:paraId="2129F618" w14:textId="755F08BE" w:rsidR="00D43540" w:rsidRDefault="00D43540">
      <w:pPr>
        <w:pStyle w:val="Commentaire"/>
      </w:pPr>
      <w:r>
        <w:rPr>
          <w:rStyle w:val="Marquedecommentaire"/>
        </w:rPr>
        <w:annotationRef/>
      </w:r>
      <w:r>
        <w:t>Bof, faire plutôt deux phrases</w:t>
      </w:r>
    </w:p>
  </w:comment>
  <w:comment w:id="469" w:author="Hélène Fréville" w:date="2024-07-23T10:55:00Z" w:initials="HF">
    <w:p w14:paraId="2C3CD446" w14:textId="54A7003F" w:rsidR="00D43540" w:rsidRDefault="00D43540">
      <w:pPr>
        <w:pStyle w:val="Commentaire"/>
      </w:pPr>
      <w:r>
        <w:rPr>
          <w:rStyle w:val="Marquedecommentaire"/>
        </w:rPr>
        <w:annotationRef/>
      </w:r>
      <w:r>
        <w:t>bof</w:t>
      </w:r>
    </w:p>
  </w:comment>
  <w:comment w:id="475" w:author="Hélène Fréville" w:date="2024-07-23T11:01:00Z" w:initials="HF">
    <w:p w14:paraId="6965CFC3" w14:textId="05CBAED3" w:rsidR="00AB6262" w:rsidRDefault="00AB6262">
      <w:pPr>
        <w:pStyle w:val="Commentaire"/>
      </w:pPr>
      <w:r>
        <w:rPr>
          <w:rStyle w:val="Marquedecommentaire"/>
        </w:rPr>
        <w:annotationRef/>
      </w:r>
      <w:r>
        <w:t>ici il n’y a plus de distinction entre paire (1,2) et paire (2,1) comme tu l’expliques plus haut pour les analyses par génotype. A expliquer ou variable à appeler différemment ?</w:t>
      </w:r>
    </w:p>
  </w:comment>
  <w:comment w:id="470" w:author="Hélène Fréville" w:date="2024-07-24T16:03:00Z" w:initials="HF">
    <w:p w14:paraId="57D44C7E" w14:textId="7B376D79" w:rsidR="00A62C22" w:rsidRDefault="00A62C22">
      <w:pPr>
        <w:pStyle w:val="Commentaire"/>
      </w:pPr>
      <w:r>
        <w:rPr>
          <w:rStyle w:val="Marquedecommentaire"/>
        </w:rPr>
        <w:annotationRef/>
      </w:r>
      <w:r>
        <w:t xml:space="preserve">J’aurais plutôt fait d’abord le modèle pour tester l’effet traitement, puis si effet traitement t-test au sein de chaque traitement, et si pas d’effet traitement, t-test sur le jeu de données </w:t>
      </w:r>
      <w:proofErr w:type="spellStart"/>
      <w:r>
        <w:t>poolé</w:t>
      </w:r>
      <w:proofErr w:type="spellEnd"/>
      <w:r>
        <w:t>. La valeur moyenne de RYT = 0,97 (significativement différente pour tous les composantes de la biomasse) ne veut pas dire grand-chose, sachant que tu as un effet du traitement</w:t>
      </w:r>
    </w:p>
  </w:comment>
  <w:comment w:id="495" w:author="Hélène Fréville" w:date="2024-07-23T11:16:00Z" w:initials="HF">
    <w:p w14:paraId="5284CEA6" w14:textId="0D735A2B" w:rsidR="00C121E1" w:rsidRDefault="00C121E1">
      <w:pPr>
        <w:pStyle w:val="Commentaire"/>
      </w:pPr>
      <w:r>
        <w:rPr>
          <w:rStyle w:val="Marquedecommentaire"/>
        </w:rPr>
        <w:annotationRef/>
      </w:r>
      <w:r>
        <w:t>Ce serait mieux de dire pour quels traits tu as fait quoi</w:t>
      </w:r>
    </w:p>
  </w:comment>
  <w:comment w:id="520" w:author="Hélène Fréville" w:date="2024-07-23T11:30:00Z" w:initials="HF">
    <w:p w14:paraId="49C0EA9B" w14:textId="1F8EA917" w:rsidR="00040475" w:rsidRDefault="00040475">
      <w:pPr>
        <w:pStyle w:val="Commentaire"/>
      </w:pPr>
      <w:r>
        <w:rPr>
          <w:rStyle w:val="Marquedecommentaire"/>
        </w:rPr>
        <w:annotationRef/>
      </w:r>
      <w:r>
        <w:t>Ce genre de phrase manque dans la partie sur les RY et les RYT. Ca aide bien à se représenter ce qui a été fait.</w:t>
      </w:r>
    </w:p>
  </w:comment>
  <w:comment w:id="525" w:author="Hélène Fréville" w:date="2024-07-24T15:24:00Z" w:initials="HF">
    <w:p w14:paraId="42FA35D8" w14:textId="5CE15E60" w:rsidR="005458B5" w:rsidRDefault="005458B5">
      <w:pPr>
        <w:pStyle w:val="Commentaire"/>
      </w:pPr>
      <w:r>
        <w:rPr>
          <w:rStyle w:val="Marquedecommentaire"/>
        </w:rPr>
        <w:annotationRef/>
      </w:r>
      <w:r>
        <w:t xml:space="preserve">A la lecture des résultats, on a l’impression que mélanger des génotypes ne peut rien apporter. Il y a plusieurs endroits dans les résultats où tu pourrais mettre en lumière le </w:t>
      </w:r>
      <w:r w:rsidR="00413433">
        <w:t>fait qu’il y a moyen de jouer sur le choix des composantes (</w:t>
      </w:r>
      <w:proofErr w:type="spellStart"/>
      <w:r w:rsidR="00413433">
        <w:t>fig</w:t>
      </w:r>
      <w:proofErr w:type="spellEnd"/>
      <w:r w:rsidR="00413433">
        <w:t xml:space="preserve"> 3 + approche trait) </w:t>
      </w:r>
    </w:p>
  </w:comment>
  <w:comment w:id="528" w:author="Hélène Fréville" w:date="2024-07-23T11:35:00Z" w:initials="HF">
    <w:p w14:paraId="78173AAE" w14:textId="2FF1812C" w:rsidR="00040475" w:rsidRDefault="00040475">
      <w:pPr>
        <w:pStyle w:val="Commentaire"/>
      </w:pPr>
      <w:r>
        <w:rPr>
          <w:rStyle w:val="Marquedecommentaire"/>
        </w:rPr>
        <w:annotationRef/>
      </w:r>
      <w:r>
        <w:t xml:space="preserve">Je ne pense pas que tu aies utilisé ce terme dans ce qui précède. Tu pourrais parler de plant traits and plant </w:t>
      </w:r>
      <w:proofErr w:type="spellStart"/>
      <w:r>
        <w:t>biomass</w:t>
      </w:r>
      <w:proofErr w:type="spellEnd"/>
    </w:p>
  </w:comment>
  <w:comment w:id="532" w:author="Hélène Fréville" w:date="2024-07-23T11:39:00Z" w:initials="HF">
    <w:p w14:paraId="58865F29" w14:textId="4BCF1495" w:rsidR="00860E51" w:rsidRDefault="00860E51">
      <w:pPr>
        <w:pStyle w:val="Commentaire"/>
      </w:pPr>
      <w:r>
        <w:rPr>
          <w:rStyle w:val="Marquedecommentaire"/>
        </w:rPr>
        <w:annotationRef/>
      </w:r>
      <w:r>
        <w:t xml:space="preserve">Ce serait plus logique de numéroter dans l’ordre d’apparition dans le texte : je mettrais en a, b et c, total </w:t>
      </w:r>
      <w:proofErr w:type="spellStart"/>
      <w:r>
        <w:t>biomass</w:t>
      </w:r>
      <w:proofErr w:type="spellEnd"/>
      <w:r>
        <w:t xml:space="preserve">, shoot et </w:t>
      </w:r>
      <w:proofErr w:type="spellStart"/>
      <w:r>
        <w:t>roots</w:t>
      </w:r>
      <w:proofErr w:type="spellEnd"/>
    </w:p>
  </w:comment>
  <w:comment w:id="550" w:author="Hélène Fréville" w:date="2024-07-23T16:14:00Z" w:initials="HF">
    <w:p w14:paraId="2BF3A60F" w14:textId="4129DA03" w:rsidR="009E2312" w:rsidRDefault="009E2312">
      <w:pPr>
        <w:pStyle w:val="Commentaire"/>
      </w:pPr>
      <w:r>
        <w:rPr>
          <w:rStyle w:val="Marquedecommentaire"/>
        </w:rPr>
        <w:annotationRef/>
      </w:r>
      <w:r>
        <w:t xml:space="preserve">Si tu enlèves les résultats de cette première analyse, tu peux renommer ce §, par ex ‘Relative </w:t>
      </w:r>
      <w:proofErr w:type="spellStart"/>
      <w:r>
        <w:t>biomass</w:t>
      </w:r>
      <w:proofErr w:type="spellEnd"/>
      <w:r>
        <w:t xml:space="preserve"> of mixtures’</w:t>
      </w:r>
    </w:p>
  </w:comment>
  <w:comment w:id="551" w:author="Hélène Fréville" w:date="2024-07-23T15:43:00Z" w:initials="HF">
    <w:p w14:paraId="1CBA3B3E" w14:textId="4200BB46" w:rsidR="00D273C9" w:rsidRDefault="00D273C9">
      <w:pPr>
        <w:pStyle w:val="Commentaire"/>
      </w:pPr>
      <w:r>
        <w:rPr>
          <w:rStyle w:val="Marquedecommentaire"/>
        </w:rPr>
        <w:annotationRef/>
      </w:r>
      <w:r>
        <w:t xml:space="preserve">J’enlèverais (voir mon commentaire dans le mat et </w:t>
      </w:r>
      <w:proofErr w:type="spellStart"/>
      <w:r>
        <w:t>meth</w:t>
      </w:r>
      <w:proofErr w:type="spellEnd"/>
      <w:r w:rsidR="00722201">
        <w:t>, mais je n’ai pas encore lu la discussion </w:t>
      </w:r>
      <w:r w:rsidR="00722201">
        <w:sym w:font="Wingdings" w:char="F04A"/>
      </w:r>
      <w:r>
        <w:t>)</w:t>
      </w:r>
    </w:p>
  </w:comment>
  <w:comment w:id="554" w:author="Hélène Fréville" w:date="2024-07-23T16:10:00Z" w:initials="HF">
    <w:p w14:paraId="7B3FD526" w14:textId="5BAAEBDF" w:rsidR="00722201" w:rsidRDefault="00722201">
      <w:pPr>
        <w:pStyle w:val="Commentaire"/>
      </w:pPr>
      <w:r>
        <w:rPr>
          <w:rStyle w:val="Marquedecommentaire"/>
        </w:rPr>
        <w:annotationRef/>
      </w:r>
      <w:r>
        <w:t>J’inverserais l’ordre sur la figure</w:t>
      </w:r>
    </w:p>
  </w:comment>
  <w:comment w:id="557" w:author="Hélène Fréville" w:date="2024-07-23T16:22:00Z" w:initials="HF">
    <w:p w14:paraId="7637B684" w14:textId="19825218" w:rsidR="009E2312" w:rsidRDefault="009E2312">
      <w:pPr>
        <w:pStyle w:val="Commentaire"/>
      </w:pPr>
      <w:r>
        <w:rPr>
          <w:rStyle w:val="Marquedecommentaire"/>
        </w:rPr>
        <w:annotationRef/>
      </w:r>
      <w:r>
        <w:t>Pour coller avec le titre de la figure</w:t>
      </w:r>
    </w:p>
  </w:comment>
  <w:comment w:id="552" w:author="Hélène Fréville" w:date="2024-07-24T16:06:00Z" w:initials="HF">
    <w:p w14:paraId="32BE665D" w14:textId="293C68FB" w:rsidR="00A62C22" w:rsidRDefault="00A62C22">
      <w:pPr>
        <w:pStyle w:val="Commentaire"/>
      </w:pPr>
      <w:r>
        <w:rPr>
          <w:rStyle w:val="Marquedecommentaire"/>
        </w:rPr>
        <w:annotationRef/>
      </w:r>
      <w:r>
        <w:t xml:space="preserve">Voir ma remarque dans le mat et </w:t>
      </w:r>
      <w:proofErr w:type="spellStart"/>
      <w:r>
        <w:t>meth</w:t>
      </w:r>
      <w:proofErr w:type="spellEnd"/>
      <w:r>
        <w:t>. O</w:t>
      </w:r>
      <w:r w:rsidR="00000000">
        <w:rPr>
          <w:noProof/>
        </w:rPr>
        <w:t>n aurait envie de savo</w:t>
      </w:r>
      <w:r w:rsidR="00000000">
        <w:rPr>
          <w:noProof/>
        </w:rPr>
        <w:t xml:space="preserve">ir </w:t>
      </w:r>
      <w:r w:rsidR="00000000">
        <w:rPr>
          <w:noProof/>
        </w:rPr>
        <w:t xml:space="preserve">si </w:t>
      </w:r>
      <w:r w:rsidR="00000000">
        <w:rPr>
          <w:noProof/>
        </w:rPr>
        <w:t xml:space="preserve">tous </w:t>
      </w:r>
      <w:r w:rsidR="00000000">
        <w:rPr>
          <w:noProof/>
        </w:rPr>
        <w:t>les R</w:t>
      </w:r>
      <w:r w:rsidR="00000000">
        <w:rPr>
          <w:noProof/>
        </w:rPr>
        <w:t xml:space="preserve">YTs par </w:t>
      </w:r>
      <w:r w:rsidR="00000000">
        <w:rPr>
          <w:noProof/>
        </w:rPr>
        <w:t>t</w:t>
      </w:r>
      <w:r w:rsidR="00000000">
        <w:rPr>
          <w:noProof/>
        </w:rPr>
        <w:t>ra</w:t>
      </w:r>
      <w:r w:rsidR="00000000">
        <w:rPr>
          <w:noProof/>
        </w:rPr>
        <w:t>itement sont si</w:t>
      </w:r>
      <w:r w:rsidR="00000000">
        <w:rPr>
          <w:noProof/>
        </w:rPr>
        <w:t>gnifica</w:t>
      </w:r>
      <w:r w:rsidR="00000000">
        <w:rPr>
          <w:noProof/>
        </w:rPr>
        <w:t xml:space="preserve">tivement </w:t>
      </w:r>
      <w:r w:rsidR="00000000">
        <w:rPr>
          <w:noProof/>
        </w:rPr>
        <w:t>différents de 1</w:t>
      </w:r>
      <w:r w:rsidR="00000000">
        <w:rPr>
          <w:noProof/>
        </w:rPr>
        <w:t xml:space="preserve">, ou </w:t>
      </w:r>
      <w:r w:rsidR="00000000">
        <w:rPr>
          <w:noProof/>
        </w:rPr>
        <w:t xml:space="preserve">si c'est </w:t>
      </w:r>
      <w:r w:rsidR="00000000">
        <w:rPr>
          <w:noProof/>
        </w:rPr>
        <w:t>le c</w:t>
      </w:r>
      <w:r w:rsidR="00000000">
        <w:rPr>
          <w:noProof/>
        </w:rPr>
        <w:t xml:space="preserve">as </w:t>
      </w:r>
      <w:r w:rsidR="00000000">
        <w:rPr>
          <w:noProof/>
        </w:rPr>
        <w:t>uni</w:t>
      </w:r>
      <w:r w:rsidR="00000000">
        <w:rPr>
          <w:noProof/>
        </w:rPr>
        <w:t>quemen</w:t>
      </w:r>
      <w:r w:rsidR="00000000">
        <w:rPr>
          <w:noProof/>
        </w:rPr>
        <w:t>t</w:t>
      </w:r>
      <w:r w:rsidR="00000000">
        <w:rPr>
          <w:noProof/>
        </w:rPr>
        <w:t xml:space="preserve"> </w:t>
      </w:r>
      <w:r w:rsidR="00000000">
        <w:rPr>
          <w:noProof/>
        </w:rPr>
        <w:t xml:space="preserve">en </w:t>
      </w:r>
      <w:r w:rsidR="00000000">
        <w:rPr>
          <w:noProof/>
        </w:rPr>
        <w:t>S</w:t>
      </w:r>
    </w:p>
  </w:comment>
  <w:comment w:id="577" w:author="Hélène Fréville" w:date="2024-07-23T17:19:00Z" w:initials="HF">
    <w:p w14:paraId="57B33B0F" w14:textId="3A1E0759" w:rsidR="00D97DD5" w:rsidRDefault="00D97DD5">
      <w:pPr>
        <w:pStyle w:val="Commentaire"/>
      </w:pPr>
      <w:r>
        <w:rPr>
          <w:rStyle w:val="Marquedecommentaire"/>
        </w:rPr>
        <w:annotationRef/>
      </w:r>
      <w:r>
        <w:t xml:space="preserve">Mettre root </w:t>
      </w:r>
      <w:proofErr w:type="spellStart"/>
      <w:r>
        <w:t>length</w:t>
      </w:r>
      <w:proofErr w:type="spellEnd"/>
      <w:r>
        <w:t xml:space="preserve"> et non root </w:t>
      </w:r>
      <w:proofErr w:type="spellStart"/>
      <w:r>
        <w:t>len</w:t>
      </w:r>
      <w:proofErr w:type="spellEnd"/>
      <w:r>
        <w:t>. (ça doit tenir)</w:t>
      </w:r>
    </w:p>
  </w:comment>
  <w:comment w:id="578" w:author="Hélène Fréville" w:date="2024-07-24T13:55:00Z" w:initials="HF">
    <w:p w14:paraId="0EC17037" w14:textId="3DE836DC" w:rsidR="00B20FED" w:rsidRDefault="00B20FED">
      <w:pPr>
        <w:pStyle w:val="Commentaire"/>
      </w:pPr>
      <w:r>
        <w:rPr>
          <w:rStyle w:val="Marquedecommentaire"/>
        </w:rPr>
        <w:annotationRef/>
      </w:r>
      <w:r>
        <w:t>Quand on voit la figure, on se dit que la longueur des racines est aussi une variable importante</w:t>
      </w:r>
    </w:p>
  </w:comment>
  <w:comment w:id="571" w:author="Hélène Fréville" w:date="2024-07-23T16:36:00Z" w:initials="HF">
    <w:p w14:paraId="34406D3C" w14:textId="77777777" w:rsidR="0038194C" w:rsidRDefault="0038194C">
      <w:pPr>
        <w:pStyle w:val="Commentaire"/>
      </w:pPr>
      <w:r>
        <w:rPr>
          <w:rStyle w:val="Marquedecommentaire"/>
        </w:rPr>
        <w:annotationRef/>
      </w:r>
      <w:r>
        <w:t>Top comme résultat !</w:t>
      </w:r>
    </w:p>
    <w:p w14:paraId="14A124A2" w14:textId="1B43891B" w:rsidR="0038194C" w:rsidRDefault="0038194C">
      <w:pPr>
        <w:pStyle w:val="Commentaire"/>
      </w:pPr>
      <w:r>
        <w:t>A l’œil, je n’ai pas l’impression que la variance de RYT soit différente entre les traitements. Ça pourrait être bien à tester pour montrer que ce n’est pas parce que tu as plus de variance de RYT en stressé que les traits expliquent plus de chose</w:t>
      </w:r>
    </w:p>
  </w:comment>
  <w:comment w:id="596" w:author="Hélène Fréville" w:date="2024-07-24T13:50:00Z" w:initials="HF">
    <w:p w14:paraId="5E7DF698" w14:textId="113CC7C9" w:rsidR="005D70BF" w:rsidRDefault="005D70BF">
      <w:pPr>
        <w:pStyle w:val="Commentaire"/>
      </w:pPr>
      <w:r>
        <w:rPr>
          <w:rStyle w:val="Marquedecommentaire"/>
        </w:rPr>
        <w:annotationRef/>
      </w:r>
      <w:r>
        <w:t xml:space="preserve">Ce pourrait être intéressant </w:t>
      </w:r>
      <w:r w:rsidR="002F0E5B">
        <w:t xml:space="preserve">de montrer en </w:t>
      </w:r>
      <w:proofErr w:type="spellStart"/>
      <w:r w:rsidR="002F0E5B">
        <w:t>SuppInfo</w:t>
      </w:r>
      <w:proofErr w:type="spellEnd"/>
      <w:r w:rsidR="002F0E5B">
        <w:t xml:space="preserve"> les</w:t>
      </w:r>
      <w:r>
        <w:t xml:space="preserve"> équivalents de la figure 5 pour la biomasse racinaire et la biomasse aérienne</w:t>
      </w:r>
      <w:r w:rsidR="00C3230C">
        <w:t xml:space="preserve"> pour étayer le fait que c’est probablement surtout la compétition souterraine qui explique les patrons observés</w:t>
      </w:r>
    </w:p>
  </w:comment>
  <w:comment w:id="610" w:author="Hélène Fréville" w:date="2024-07-24T13:01:00Z" w:initials="HF">
    <w:p w14:paraId="7066F8E6" w14:textId="01F394F9" w:rsidR="00081A8D" w:rsidRDefault="00B73E16" w:rsidP="00B23CD4">
      <w:pPr>
        <w:pStyle w:val="Commentaire"/>
      </w:pPr>
      <w:r>
        <w:rPr>
          <w:rStyle w:val="Marquedecommentaire"/>
        </w:rPr>
        <w:annotationRef/>
      </w:r>
      <w:r>
        <w:t>Comme les traits sont mesurés en mono</w:t>
      </w:r>
      <w:r w:rsidR="00081A8D">
        <w:t>, cette formulation peut paraître bizarre. Je reformulerais</w:t>
      </w:r>
      <w:r>
        <w:t xml:space="preserve"> pour dire que si la root area est un trait plastique (ce qui est le cas quand tu compares S/C), alors on s’attend à ce que la compétition soit plus intense dans les monos de cultivars qui sont capables par plasticité d’atteindre des fortes valeurs de root area (= ce que l’on mesure dans les monos)</w:t>
      </w:r>
      <w:r w:rsidR="00081A8D">
        <w:t xml:space="preserve">. Ce surinvestissement dans la compétition peut se traduire par une augmentation de la biomasse racinaire et </w:t>
      </w:r>
      <w:r w:rsidR="00B23CD4">
        <w:t>de la biomasse aérienne</w:t>
      </w:r>
      <w:r w:rsidR="003F5E22">
        <w:t>.</w:t>
      </w:r>
    </w:p>
    <w:p w14:paraId="35706042" w14:textId="2B0381D5" w:rsidR="00B73E16" w:rsidRDefault="00B23CD4">
      <w:pPr>
        <w:pStyle w:val="Commentaire"/>
      </w:pPr>
      <w:r>
        <w:t>Il faut ici vraiment insister sur le fait que cette hypothèse tient la route uniquement si la root area d’une plante est un trait plastique en réponse à la plante voisine</w:t>
      </w:r>
    </w:p>
  </w:comment>
  <w:comment w:id="657" w:author="Hélène Fréville" w:date="2024-07-24T13:40:00Z" w:initials="HF">
    <w:p w14:paraId="7F7004A1" w14:textId="084474CD" w:rsidR="003F5E22" w:rsidRDefault="003F5E22">
      <w:pPr>
        <w:pStyle w:val="Commentaire"/>
      </w:pPr>
      <w:r>
        <w:rPr>
          <w:rStyle w:val="Marquedecommentaire"/>
        </w:rPr>
        <w:annotationRef/>
      </w:r>
      <w:r>
        <w:t>Mettre le même nombre de décimales pour les R dans la figure</w:t>
      </w:r>
    </w:p>
  </w:comment>
  <w:comment w:id="664" w:author="Hélène Fréville" w:date="2024-07-24T15:16:00Z" w:initials="HF">
    <w:p w14:paraId="076C011A" w14:textId="65648259" w:rsidR="007E6E29" w:rsidRPr="005458B5" w:rsidRDefault="007E6E29">
      <w:pPr>
        <w:pStyle w:val="Commentaire"/>
      </w:pPr>
      <w:r>
        <w:rPr>
          <w:rStyle w:val="Marquedecommentaire"/>
        </w:rPr>
        <w:annotationRef/>
      </w:r>
      <w:r w:rsidRPr="005458B5">
        <w:t>J’éviterais de parler d’adaptative</w:t>
      </w:r>
      <w:r w:rsidR="005458B5" w:rsidRPr="005458B5">
        <w:t xml:space="preserve">. Le patron </w:t>
      </w:r>
      <w:r w:rsidR="005458B5">
        <w:t xml:space="preserve">que l’on </w:t>
      </w:r>
      <w:r w:rsidR="005458B5" w:rsidRPr="005458B5">
        <w:t xml:space="preserve">observe </w:t>
      </w:r>
      <w:r w:rsidR="005458B5">
        <w:t>suggère effectivement une plasticité adaptative mais ça reste à tester (c’est d’ailleurs la conclusion de ton §)</w:t>
      </w:r>
      <w:r w:rsidR="005458B5" w:rsidRPr="005458B5">
        <w:t xml:space="preserve"> </w:t>
      </w:r>
    </w:p>
  </w:comment>
  <w:comment w:id="665" w:author="Hélène Fréville" w:date="2024-07-24T15:31:00Z" w:initials="HF">
    <w:p w14:paraId="07AAD743" w14:textId="044BA79F" w:rsidR="00413433" w:rsidRDefault="00413433" w:rsidP="00413433">
      <w:pPr>
        <w:suppressAutoHyphens w:val="0"/>
        <w:autoSpaceDE w:val="0"/>
        <w:autoSpaceDN w:val="0"/>
        <w:adjustRightInd w:val="0"/>
        <w:spacing w:before="0" w:after="0" w:line="240" w:lineRule="auto"/>
        <w:rPr>
          <w:rFonts w:cs="Times New Roman"/>
          <w:kern w:val="0"/>
          <w:sz w:val="20"/>
          <w:szCs w:val="20"/>
          <w:lang w:val="en-US"/>
        </w:rPr>
      </w:pPr>
      <w:r>
        <w:rPr>
          <w:rStyle w:val="Marquedecommentaire"/>
        </w:rPr>
        <w:annotationRef/>
      </w:r>
      <w:r w:rsidRPr="00413433">
        <w:rPr>
          <w:lang w:val="en-US"/>
        </w:rPr>
        <w:t xml:space="preserve">Tu </w:t>
      </w:r>
      <w:proofErr w:type="spellStart"/>
      <w:r w:rsidRPr="00413433">
        <w:rPr>
          <w:lang w:val="en-US"/>
        </w:rPr>
        <w:t>peux</w:t>
      </w:r>
      <w:proofErr w:type="spellEnd"/>
      <w:r w:rsidRPr="00413433">
        <w:rPr>
          <w:lang w:val="en-US"/>
        </w:rPr>
        <w:t xml:space="preserve"> </w:t>
      </w:r>
      <w:proofErr w:type="spellStart"/>
      <w:r w:rsidRPr="00413433">
        <w:rPr>
          <w:lang w:val="en-US"/>
        </w:rPr>
        <w:t>aussi</w:t>
      </w:r>
      <w:proofErr w:type="spellEnd"/>
      <w:r w:rsidRPr="00413433">
        <w:rPr>
          <w:lang w:val="en-US"/>
        </w:rPr>
        <w:t xml:space="preserve"> </w:t>
      </w:r>
      <w:proofErr w:type="spellStart"/>
      <w:r w:rsidRPr="00413433">
        <w:rPr>
          <w:lang w:val="en-US"/>
        </w:rPr>
        <w:t>rebondir</w:t>
      </w:r>
      <w:proofErr w:type="spellEnd"/>
      <w:r w:rsidRPr="00413433">
        <w:rPr>
          <w:lang w:val="en-US"/>
        </w:rPr>
        <w:t xml:space="preserve"> sur le papier de Michel (https://doi.org/10.3389/fpls.2022.853601) </w:t>
      </w:r>
      <w:r>
        <w:rPr>
          <w:lang w:val="en-US"/>
        </w:rPr>
        <w:t xml:space="preserve">: </w:t>
      </w:r>
      <w:r w:rsidRPr="00413433">
        <w:rPr>
          <w:lang w:val="en-US"/>
        </w:rPr>
        <w:t xml:space="preserve"> « </w:t>
      </w:r>
      <w:r w:rsidRPr="00413433">
        <w:rPr>
          <w:rFonts w:cs="Times New Roman"/>
          <w:kern w:val="0"/>
          <w:sz w:val="20"/>
          <w:szCs w:val="20"/>
          <w:lang w:val="en-US"/>
        </w:rPr>
        <w:t>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t>
      </w:r>
    </w:p>
    <w:p w14:paraId="240A6F01" w14:textId="1F9A2B67" w:rsidR="00413433" w:rsidRPr="00413433" w:rsidRDefault="00413433" w:rsidP="00413433">
      <w:pPr>
        <w:suppressAutoHyphens w:val="0"/>
        <w:autoSpaceDE w:val="0"/>
        <w:autoSpaceDN w:val="0"/>
        <w:adjustRightInd w:val="0"/>
        <w:spacing w:before="0" w:after="0" w:line="240" w:lineRule="auto"/>
        <w:rPr>
          <w:rFonts w:cs="Times New Roman"/>
          <w:kern w:val="0"/>
          <w:sz w:val="20"/>
          <w:szCs w:val="20"/>
        </w:rPr>
      </w:pPr>
      <w:r w:rsidRPr="00413433">
        <w:rPr>
          <w:rFonts w:cs="Times New Roman"/>
          <w:kern w:val="0"/>
          <w:sz w:val="20"/>
          <w:szCs w:val="20"/>
        </w:rPr>
        <w:t xml:space="preserve">Ceci dit, je boycotte les citations </w:t>
      </w:r>
      <w:r>
        <w:rPr>
          <w:rFonts w:cs="Times New Roman"/>
          <w:kern w:val="0"/>
          <w:sz w:val="20"/>
          <w:szCs w:val="20"/>
        </w:rPr>
        <w:t>d’article publiés par cet éditeur… Je ne sais pas s’il y a d’autres papiers issus de la 4PMI sur lesquels on pourrait s’appuyer</w:t>
      </w:r>
      <w:r w:rsidR="00A64F28">
        <w:rPr>
          <w:rFonts w:cs="Times New Roman"/>
          <w:kern w:val="0"/>
          <w:sz w:val="20"/>
          <w:szCs w:val="20"/>
        </w:rPr>
        <w:t>. Ce qui est notamment intéressant dans le papier de Michel, c’est l’exploration du lien entre variables mesurées dans la 4PMI et variables mesurées au champ</w:t>
      </w:r>
      <w:r w:rsidR="00000000">
        <w:rPr>
          <w:rFonts w:cs="Times New Roman"/>
          <w:noProof/>
          <w:kern w:val="0"/>
          <w:sz w:val="20"/>
          <w:szCs w:val="20"/>
        </w:rPr>
        <w:t>. Je pense</w:t>
      </w:r>
      <w:r w:rsidR="00000000">
        <w:rPr>
          <w:rFonts w:cs="Times New Roman"/>
          <w:noProof/>
          <w:kern w:val="0"/>
          <w:sz w:val="20"/>
          <w:szCs w:val="20"/>
        </w:rPr>
        <w:t xml:space="preserve"> que ça mérite un </w:t>
      </w:r>
      <w:r w:rsidR="00000000">
        <w:rPr>
          <w:rFonts w:cs="Times New Roman"/>
          <w:noProof/>
          <w:kern w:val="0"/>
          <w:sz w:val="20"/>
          <w:szCs w:val="20"/>
        </w:rPr>
        <w:t xml:space="preserve">quelques phrases </w:t>
      </w:r>
      <w:r w:rsidR="00000000">
        <w:rPr>
          <w:rFonts w:cs="Times New Roman"/>
          <w:noProof/>
          <w:kern w:val="0"/>
          <w:sz w:val="20"/>
          <w:szCs w:val="20"/>
        </w:rPr>
        <w:t>dans</w:t>
      </w:r>
      <w:r w:rsidR="00000000">
        <w:rPr>
          <w:rFonts w:cs="Times New Roman"/>
          <w:noProof/>
          <w:kern w:val="0"/>
          <w:sz w:val="20"/>
          <w:szCs w:val="20"/>
        </w:rPr>
        <w:t xml:space="preserve"> </w:t>
      </w:r>
      <w:r w:rsidR="00000000">
        <w:rPr>
          <w:rFonts w:cs="Times New Roman"/>
          <w:noProof/>
          <w:kern w:val="0"/>
          <w:sz w:val="20"/>
          <w:szCs w:val="20"/>
        </w:rPr>
        <w:t xml:space="preserve">la </w:t>
      </w:r>
      <w:r w:rsidR="00000000">
        <w:rPr>
          <w:rFonts w:cs="Times New Roman"/>
          <w:noProof/>
          <w:kern w:val="0"/>
          <w:sz w:val="20"/>
          <w:szCs w:val="20"/>
        </w:rPr>
        <w:t>discussio</w:t>
      </w:r>
      <w:r w:rsidR="00000000">
        <w:rPr>
          <w:rFonts w:cs="Times New Roman"/>
          <w:noProof/>
          <w:kern w:val="0"/>
          <w:sz w:val="20"/>
          <w:szCs w:val="20"/>
        </w:rPr>
        <w:t>n</w:t>
      </w:r>
      <w:r w:rsidR="00000000">
        <w:rPr>
          <w:rFonts w:cs="Times New Roman"/>
          <w:noProof/>
          <w:kern w:val="0"/>
          <w:sz w:val="20"/>
          <w:szCs w:val="20"/>
        </w:rPr>
        <w:t xml:space="preserve"> </w:t>
      </w:r>
      <w:r w:rsidR="00000000">
        <w:rPr>
          <w:rFonts w:cs="Times New Roman"/>
          <w:noProof/>
          <w:kern w:val="0"/>
          <w:sz w:val="20"/>
          <w:szCs w:val="20"/>
        </w:rPr>
        <w:t xml:space="preserve">de </w:t>
      </w:r>
      <w:r w:rsidR="00000000">
        <w:rPr>
          <w:rFonts w:cs="Times New Roman"/>
          <w:noProof/>
          <w:kern w:val="0"/>
          <w:sz w:val="20"/>
          <w:szCs w:val="20"/>
        </w:rPr>
        <w:t>'</w:t>
      </w:r>
      <w:r w:rsidR="00000000">
        <w:rPr>
          <w:rFonts w:cs="Times New Roman"/>
          <w:noProof/>
          <w:kern w:val="0"/>
          <w:sz w:val="20"/>
          <w:szCs w:val="20"/>
        </w:rPr>
        <w:t>qu</w:t>
      </w:r>
      <w:r w:rsidR="00000000">
        <w:rPr>
          <w:rFonts w:cs="Times New Roman"/>
          <w:noProof/>
          <w:kern w:val="0"/>
          <w:sz w:val="20"/>
          <w:szCs w:val="20"/>
        </w:rPr>
        <w:t>u</w:t>
      </w:r>
      <w:r w:rsidR="00000000">
        <w:rPr>
          <w:rFonts w:cs="Times New Roman"/>
          <w:noProof/>
          <w:kern w:val="0"/>
          <w:sz w:val="20"/>
          <w:szCs w:val="20"/>
        </w:rPr>
        <w:t>'est q</w:t>
      </w:r>
      <w:r w:rsidR="00000000">
        <w:rPr>
          <w:rFonts w:cs="Times New Roman"/>
          <w:noProof/>
          <w:kern w:val="0"/>
          <w:sz w:val="20"/>
          <w:szCs w:val="20"/>
        </w:rPr>
        <w:t xml:space="preserve">u'on </w:t>
      </w:r>
      <w:r w:rsidR="00000000">
        <w:rPr>
          <w:rFonts w:cs="Times New Roman"/>
          <w:noProof/>
          <w:kern w:val="0"/>
          <w:sz w:val="20"/>
          <w:szCs w:val="20"/>
        </w:rPr>
        <w:t>peut interpoler à partir d</w:t>
      </w:r>
      <w:r w:rsidR="00000000">
        <w:rPr>
          <w:rFonts w:cs="Times New Roman"/>
          <w:noProof/>
          <w:kern w:val="0"/>
          <w:sz w:val="20"/>
          <w:szCs w:val="20"/>
        </w:rPr>
        <w:t xml:space="preserve">e données </w:t>
      </w:r>
      <w:r w:rsidR="00000000">
        <w:rPr>
          <w:rFonts w:cs="Times New Roman"/>
          <w:noProof/>
          <w:kern w:val="0"/>
          <w:sz w:val="20"/>
          <w:szCs w:val="20"/>
        </w:rPr>
        <w:t>sur plantes jeunes</w:t>
      </w:r>
      <w:r w:rsidR="00000000">
        <w:rPr>
          <w:rFonts w:cs="Times New Roman"/>
          <w:noProof/>
          <w:kern w:val="0"/>
          <w:sz w:val="20"/>
          <w:szCs w:val="20"/>
        </w:rPr>
        <w:t xml:space="preserve"> mesurée</w:t>
      </w:r>
      <w:r w:rsidR="00000000">
        <w:rPr>
          <w:rFonts w:cs="Times New Roman"/>
          <w:noProof/>
          <w:kern w:val="0"/>
          <w:sz w:val="20"/>
          <w:szCs w:val="20"/>
        </w:rPr>
        <w:t xml:space="preserve">s en </w:t>
      </w:r>
      <w:r w:rsidR="00000000">
        <w:rPr>
          <w:rFonts w:cs="Times New Roman"/>
          <w:noProof/>
          <w:kern w:val="0"/>
          <w:sz w:val="20"/>
          <w:szCs w:val="20"/>
        </w:rPr>
        <w:t>plat</w:t>
      </w:r>
      <w:r w:rsidR="00000000">
        <w:rPr>
          <w:rFonts w:cs="Times New Roman"/>
          <w:noProof/>
          <w:kern w:val="0"/>
          <w:sz w:val="20"/>
          <w:szCs w:val="20"/>
        </w:rPr>
        <w:t>eforme</w:t>
      </w:r>
      <w:r w:rsidR="00000000">
        <w:rPr>
          <w:rFonts w:cs="Times New Roman"/>
          <w:noProof/>
          <w:kern w:val="0"/>
          <w:sz w:val="20"/>
          <w:szCs w:val="20"/>
        </w:rPr>
        <w:t>'</w:t>
      </w:r>
    </w:p>
  </w:comment>
  <w:comment w:id="711" w:author="Hélène Fréville" w:date="2024-07-24T16:34:00Z" w:initials="HF">
    <w:p w14:paraId="7315FB53" w14:textId="19FDBF95" w:rsidR="00BD1B48" w:rsidRDefault="00BD1B48">
      <w:pPr>
        <w:pStyle w:val="Commentaire"/>
      </w:pPr>
      <w:r>
        <w:rPr>
          <w:rStyle w:val="Marquedecommentaire"/>
        </w:rPr>
        <w:annotationRef/>
      </w:r>
      <w:r>
        <w:t>Cette formulation n’est pas super claire si on n’a pas lu le contenu du §</w:t>
      </w:r>
    </w:p>
  </w:comment>
  <w:comment w:id="712" w:author="Hélène Fréville" w:date="2024-07-24T15:58:00Z" w:initials="HF">
    <w:p w14:paraId="1BFC90E6" w14:textId="6B018661" w:rsidR="00FE52CA" w:rsidRDefault="00A62C22" w:rsidP="00FE52CA">
      <w:pPr>
        <w:pStyle w:val="Commentaire"/>
        <w:numPr>
          <w:ilvl w:val="0"/>
          <w:numId w:val="1"/>
        </w:numPr>
      </w:pPr>
      <w:r>
        <w:rPr>
          <w:rStyle w:val="Marquedecommentaire"/>
        </w:rPr>
        <w:annotationRef/>
      </w:r>
      <w:r w:rsidR="00FE52CA">
        <w:t xml:space="preserve">Dans ce §, je pensais que tu parlais des RY, mais ici tu parles des RYT, c’est bien ça ? La complémentarité de ce § et de celui sur la niche </w:t>
      </w:r>
      <w:proofErr w:type="spellStart"/>
      <w:r w:rsidR="00FE52CA">
        <w:t>complementarity</w:t>
      </w:r>
      <w:proofErr w:type="spellEnd"/>
      <w:r w:rsidR="00FE52CA">
        <w:t xml:space="preserve"> pourrait être mieux faite </w:t>
      </w:r>
    </w:p>
    <w:p w14:paraId="087BA312" w14:textId="5AA322B9" w:rsidR="00BD1B48" w:rsidRDefault="00A62C22" w:rsidP="00FE52CA">
      <w:pPr>
        <w:pStyle w:val="Commentaire"/>
        <w:numPr>
          <w:ilvl w:val="0"/>
          <w:numId w:val="1"/>
        </w:numPr>
      </w:pPr>
      <w:r>
        <w:t xml:space="preserve">Dans la figure 3, on a l’impression que ce n’est pas le cas dans le traitement C. </w:t>
      </w:r>
      <w:r w:rsidR="00F84A09">
        <w:t xml:space="preserve">Voir ma </w:t>
      </w:r>
      <w:proofErr w:type="spellStart"/>
      <w:r w:rsidR="00F84A09">
        <w:t>rque</w:t>
      </w:r>
      <w:proofErr w:type="spellEnd"/>
      <w:r w:rsidR="00F84A09">
        <w:t xml:space="preserve"> sur les analyses associées à cette figure</w:t>
      </w:r>
    </w:p>
  </w:comment>
  <w:comment w:id="713" w:author="Hélène Fréville" w:date="2024-07-24T16:10:00Z" w:initials="HF">
    <w:p w14:paraId="638E4317" w14:textId="36955289" w:rsidR="00F84A09" w:rsidRDefault="00F84A09">
      <w:pPr>
        <w:pStyle w:val="Commentaire"/>
      </w:pPr>
      <w:r>
        <w:rPr>
          <w:rStyle w:val="Marquedecommentaire"/>
        </w:rPr>
        <w:annotationRef/>
      </w:r>
      <w:r>
        <w:t xml:space="preserve">Cf </w:t>
      </w:r>
      <w:proofErr w:type="spellStart"/>
      <w:r>
        <w:t>rque</w:t>
      </w:r>
      <w:proofErr w:type="spellEnd"/>
      <w:r>
        <w:t xml:space="preserve"> intro</w:t>
      </w:r>
    </w:p>
  </w:comment>
  <w:comment w:id="724" w:author="Hélène Fréville" w:date="2024-07-24T16:15:00Z" w:initials="HF">
    <w:p w14:paraId="1AD81CB2" w14:textId="5339A220" w:rsidR="004A620A" w:rsidRDefault="004A620A">
      <w:pPr>
        <w:pStyle w:val="Commentaire"/>
      </w:pPr>
      <w:r>
        <w:rPr>
          <w:rStyle w:val="Marquedecommentaire"/>
        </w:rPr>
        <w:annotationRef/>
      </w:r>
      <w:r>
        <w:t xml:space="preserve">Pas </w:t>
      </w:r>
      <w:proofErr w:type="spellStart"/>
      <w:r>
        <w:t>forcémrnt</w:t>
      </w:r>
      <w:proofErr w:type="spellEnd"/>
      <w:r>
        <w:t xml:space="preserve"> reproductive</w:t>
      </w:r>
    </w:p>
  </w:comment>
  <w:comment w:id="721" w:author="Hélène Fréville" w:date="2024-07-24T16:14:00Z" w:initials="HF">
    <w:p w14:paraId="18F17678" w14:textId="406102CA" w:rsidR="004A620A" w:rsidRDefault="004A620A">
      <w:pPr>
        <w:pStyle w:val="Commentaire"/>
      </w:pPr>
      <w:r>
        <w:rPr>
          <w:rStyle w:val="Marquedecommentaire"/>
        </w:rPr>
        <w:annotationRef/>
      </w:r>
      <w:r>
        <w:t>Voir s’il y a des choses intéressantes dans le papier de Michel</w:t>
      </w:r>
    </w:p>
  </w:comment>
  <w:comment w:id="734" w:author="Hélène Fréville" w:date="2024-07-24T17:46:00Z" w:initials="HF">
    <w:p w14:paraId="76AAC40D" w14:textId="49E906A7" w:rsidR="004B653C" w:rsidRDefault="004B653C">
      <w:pPr>
        <w:pStyle w:val="Commentaire"/>
      </w:pPr>
      <w:r>
        <w:rPr>
          <w:rStyle w:val="Marquedecommentaire"/>
        </w:rPr>
        <w:annotationRef/>
      </w:r>
      <w:r>
        <w:t>Tu peux aussi rebondir sur le papier d’</w:t>
      </w:r>
      <w:proofErr w:type="spellStart"/>
      <w:r>
        <w:t>Anten</w:t>
      </w:r>
      <w:proofErr w:type="spellEnd"/>
      <w:r>
        <w:t xml:space="preserve"> &amp; Vermeulen (table 1, root mass)</w:t>
      </w:r>
    </w:p>
  </w:comment>
  <w:comment w:id="736" w:author="Hélène Fréville" w:date="2024-07-24T16:21:00Z" w:initials="HF">
    <w:p w14:paraId="4D9013F0" w14:textId="7E8377F3" w:rsidR="00375474" w:rsidRDefault="00375474">
      <w:pPr>
        <w:pStyle w:val="Commentaire"/>
      </w:pPr>
      <w:r>
        <w:rPr>
          <w:rStyle w:val="Marquedecommentaire"/>
        </w:rPr>
        <w:annotationRef/>
      </w:r>
      <w:r>
        <w:t xml:space="preserve">Je mettrais ce § avant celui sur la root area pour parler de plasticité dans la continuité du § sur la </w:t>
      </w:r>
      <w:proofErr w:type="spellStart"/>
      <w:r>
        <w:t>competitive</w:t>
      </w:r>
      <w:proofErr w:type="spellEnd"/>
      <w:r>
        <w:t xml:space="preserve"> </w:t>
      </w:r>
      <w:proofErr w:type="spellStart"/>
      <w:r>
        <w:t>hierarchy</w:t>
      </w:r>
      <w:proofErr w:type="spellEnd"/>
    </w:p>
  </w:comment>
  <w:comment w:id="737" w:author="Hélène Fréville" w:date="2024-07-24T16:44:00Z" w:initials="HF">
    <w:p w14:paraId="0B36EFA7" w14:textId="0E1EC343" w:rsidR="00FE52CA" w:rsidRDefault="00FE52CA">
      <w:pPr>
        <w:pStyle w:val="Commentaire"/>
      </w:pPr>
      <w:r>
        <w:rPr>
          <w:rStyle w:val="Marquedecommentaire"/>
        </w:rPr>
        <w:annotationRef/>
      </w:r>
      <w:r>
        <w:t>J’ai fait plus court (pas la peine de s’autoflageller </w:t>
      </w:r>
      <w:r>
        <w:sym w:font="Wingdings" w:char="F04A"/>
      </w:r>
      <w:r>
        <w:t>)</w:t>
      </w:r>
    </w:p>
  </w:comment>
  <w:comment w:id="749" w:author="Hélène Fréville" w:date="2024-07-24T16:30:00Z" w:initials="HF">
    <w:p w14:paraId="3878546C" w14:textId="56A06A47" w:rsidR="00BD1B48" w:rsidRDefault="00BD1B48">
      <w:pPr>
        <w:pStyle w:val="Commentaire"/>
      </w:pPr>
      <w:r>
        <w:rPr>
          <w:rStyle w:val="Marquedecommentaire"/>
        </w:rPr>
        <w:annotationRef/>
      </w:r>
      <w:r>
        <w:rPr>
          <w:rFonts w:ascii="@œ˚_ò" w:hAnsi="@œ˚_ò" w:cs="@œ˚_ò"/>
          <w:kern w:val="0"/>
          <w:sz w:val="14"/>
          <w:szCs w:val="14"/>
        </w:rPr>
        <w:t xml:space="preserve">Voir aussi </w:t>
      </w:r>
      <w:r>
        <w:rPr>
          <w:rFonts w:ascii="@œ˚_ò" w:hAnsi="@œ˚_ò" w:cs="@œ˚_ò"/>
          <w:kern w:val="0"/>
          <w:sz w:val="14"/>
          <w:szCs w:val="14"/>
        </w:rPr>
        <w:t>10.1111/1365-2435.14381</w:t>
      </w:r>
    </w:p>
  </w:comment>
  <w:comment w:id="753" w:author="Hélène Fréville" w:date="2024-07-24T16:51:00Z" w:initials="HF">
    <w:p w14:paraId="521DD416" w14:textId="2239CDD5" w:rsidR="00443951" w:rsidRDefault="00443951">
      <w:pPr>
        <w:pStyle w:val="Commentaire"/>
      </w:pPr>
      <w:r>
        <w:rPr>
          <w:rStyle w:val="Marquedecommentaire"/>
        </w:rPr>
        <w:annotationRef/>
      </w:r>
      <w:r>
        <w:t>Tu peux citer ton papier </w:t>
      </w:r>
      <w:r>
        <w:sym w:font="Wingdings" w:char="F04A"/>
      </w:r>
    </w:p>
  </w:comment>
  <w:comment w:id="760" w:author="Hélène Fréville" w:date="2024-07-24T16:53:00Z" w:initials="HF">
    <w:p w14:paraId="33325C69" w14:textId="7128005F" w:rsidR="00443951" w:rsidRDefault="00443951">
      <w:pPr>
        <w:pStyle w:val="Commentaire"/>
      </w:pPr>
      <w:r>
        <w:rPr>
          <w:rStyle w:val="Marquedecommentaire"/>
        </w:rPr>
        <w:annotationRef/>
      </w:r>
      <w:r>
        <w:t>Voir le papier de Michel</w:t>
      </w:r>
    </w:p>
  </w:comment>
  <w:comment w:id="762" w:author="Hélène Fréville" w:date="2024-07-24T16:55:00Z" w:initials="HF">
    <w:p w14:paraId="0CC9984B" w14:textId="09AF0548" w:rsidR="00443951" w:rsidRDefault="00443951">
      <w:pPr>
        <w:pStyle w:val="Commentaire"/>
      </w:pPr>
      <w:r>
        <w:rPr>
          <w:rStyle w:val="Marquedecommentaire"/>
        </w:rPr>
        <w:annotationRef/>
      </w:r>
      <w:r w:rsidR="008A5D77">
        <w:t xml:space="preserve">Voir s’il a des choses intéressantes à dire sur la base de </w:t>
      </w:r>
      <w:r>
        <w:t>la</w:t>
      </w:r>
      <w:r w:rsidR="008A5D77">
        <w:t xml:space="preserve"> </w:t>
      </w:r>
      <w:r>
        <w:t xml:space="preserve">figure 9 </w:t>
      </w:r>
      <w:r w:rsidR="008A5D77">
        <w:t>du papier de Michel qui regarde différents traits aériens et racinaires mesurées sur la 4PMI en fonction de la date d’inscription des variétés de blé dur</w:t>
      </w:r>
    </w:p>
  </w:comment>
  <w:comment w:id="768" w:author="Hélène Fréville" w:date="2024-07-24T17:03:00Z" w:initials="HF">
    <w:p w14:paraId="2AEF5287" w14:textId="2C13C73C" w:rsidR="00141D44" w:rsidRDefault="00141D44">
      <w:pPr>
        <w:pStyle w:val="Commentaire"/>
      </w:pPr>
      <w:r>
        <w:rPr>
          <w:rStyle w:val="Marquedecommentaire"/>
        </w:rPr>
        <w:annotationRef/>
      </w:r>
      <w:r>
        <w:t xml:space="preserve">Voir ma remarque sur les témoins </w:t>
      </w:r>
    </w:p>
  </w:comment>
  <w:comment w:id="771" w:author="Hélène Fréville" w:date="2024-07-24T17:44:00Z" w:initials="HF">
    <w:p w14:paraId="5D3F5CD3" w14:textId="679AB53F" w:rsidR="004B653C" w:rsidRDefault="004B653C">
      <w:pPr>
        <w:pStyle w:val="Commentaire"/>
      </w:pPr>
      <w:r>
        <w:rPr>
          <w:rStyle w:val="Marquedecommentaire"/>
        </w:rPr>
        <w:annotationRef/>
      </w:r>
      <w:r>
        <w:t>Voir si tu changes la formulation (</w:t>
      </w:r>
      <w:proofErr w:type="spellStart"/>
      <w:r>
        <w:t>cf</w:t>
      </w:r>
      <w:proofErr w:type="spellEnd"/>
      <w:r>
        <w:t xml:space="preserve"> mon commentaire dans le mat et </w:t>
      </w:r>
      <w:proofErr w:type="spellStart"/>
      <w:r>
        <w:t>meth</w:t>
      </w:r>
      <w:proofErr w:type="spellEnd"/>
      <w:r>
        <w:t>)</w:t>
      </w:r>
    </w:p>
  </w:comment>
  <w:comment w:id="778" w:author="Hélène Fréville" w:date="2024-07-24T17:48:00Z" w:initials="HF">
    <w:p w14:paraId="710E2DEC" w14:textId="7D296E0C" w:rsidR="00506F38" w:rsidRDefault="00506F38">
      <w:pPr>
        <w:pStyle w:val="Commentaire"/>
      </w:pPr>
      <w:r>
        <w:rPr>
          <w:rStyle w:val="Marquedecommentaire"/>
        </w:rPr>
        <w:annotationRef/>
      </w:r>
      <w:r>
        <w:t>Cf mes commentaires sur la figure plus haut</w:t>
      </w:r>
    </w:p>
  </w:comment>
  <w:comment w:id="782" w:author="Hélène Fréville" w:date="2024-07-19T18:04:00Z" w:initials="HF">
    <w:p w14:paraId="33F053AD" w14:textId="75C3D603" w:rsidR="000858C3" w:rsidRDefault="000858C3">
      <w:pPr>
        <w:pStyle w:val="Commentaire"/>
      </w:pPr>
      <w:r>
        <w:rPr>
          <w:rStyle w:val="Marquedecommentaire"/>
        </w:rPr>
        <w:annotationRef/>
      </w:r>
      <w:r w:rsidR="00E764C2">
        <w:t>Ca peut paraitre b</w:t>
      </w:r>
      <w:r>
        <w:t>izarre ces barres rouges le 15/07 pour le traitement S</w:t>
      </w:r>
      <w:r w:rsidR="00E764C2">
        <w:t xml:space="preserve">. J’imagine que c’est fait pour </w:t>
      </w:r>
      <w:proofErr w:type="spellStart"/>
      <w:r w:rsidR="00E764C2">
        <w:t>ré-hydrater</w:t>
      </w:r>
      <w:proofErr w:type="spellEnd"/>
      <w:r w:rsidR="00E764C2">
        <w:t xml:space="preserve"> les systèmes racinaires pour qu’on ne les casse pas à la récolte. C’est peut-être expliqué dans le papier de </w:t>
      </w:r>
      <w:proofErr w:type="spellStart"/>
      <w:r w:rsidR="00E764C2">
        <w:t>Jeudy</w:t>
      </w:r>
      <w:proofErr w:type="spellEnd"/>
      <w:r w:rsidR="00E764C2">
        <w:t xml:space="preserve"> e</w:t>
      </w:r>
    </w:p>
  </w:comment>
  <w:comment w:id="783" w:author="Hélène Fréville" w:date="2024-07-19T18:02:00Z" w:initials="HF">
    <w:p w14:paraId="79849129" w14:textId="4865F4D6" w:rsidR="009C55B3" w:rsidRDefault="009C55B3">
      <w:pPr>
        <w:pStyle w:val="Commentaire"/>
      </w:pPr>
      <w:r>
        <w:rPr>
          <w:rStyle w:val="Marquedecommentaire"/>
        </w:rPr>
        <w:annotationRef/>
      </w:r>
      <w:r>
        <w:t>Je ne comprends pas comment c’est calculé (valeurs &gt; 10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302C9" w15:done="0"/>
  <w15:commentEx w15:paraId="55862AF7" w15:done="0"/>
  <w15:commentEx w15:paraId="157A98BE" w15:done="0"/>
  <w15:commentEx w15:paraId="281F7D2B" w15:done="0"/>
  <w15:commentEx w15:paraId="12CE8B2F" w15:done="0"/>
  <w15:commentEx w15:paraId="47D9D0C1" w15:done="0"/>
  <w15:commentEx w15:paraId="1C189BEE" w15:done="0"/>
  <w15:commentEx w15:paraId="1FEF2443" w15:done="0"/>
  <w15:commentEx w15:paraId="3B4320D2" w15:done="0"/>
  <w15:commentEx w15:paraId="078CC112" w15:done="0"/>
  <w15:commentEx w15:paraId="6D073C6D" w15:done="0"/>
  <w15:commentEx w15:paraId="0D8A1551" w15:done="0"/>
  <w15:commentEx w15:paraId="2D3DA2A3" w15:done="0"/>
  <w15:commentEx w15:paraId="0C1D0667" w15:done="0"/>
  <w15:commentEx w15:paraId="0FBB9045" w15:done="0"/>
  <w15:commentEx w15:paraId="30635415" w15:done="0"/>
  <w15:commentEx w15:paraId="0ACC3E0C" w15:done="0"/>
  <w15:commentEx w15:paraId="5BF8E07F" w15:done="0"/>
  <w15:commentEx w15:paraId="389D385B" w15:done="0"/>
  <w15:commentEx w15:paraId="2898FB12" w15:done="0"/>
  <w15:commentEx w15:paraId="32F64318" w15:done="0"/>
  <w15:commentEx w15:paraId="74CB1A4F" w15:done="0"/>
  <w15:commentEx w15:paraId="123DF3DF" w15:done="0"/>
  <w15:commentEx w15:paraId="4C34DB82" w15:done="0"/>
  <w15:commentEx w15:paraId="2D5D74EC" w15:done="0"/>
  <w15:commentEx w15:paraId="434A4139" w15:done="0"/>
  <w15:commentEx w15:paraId="68112737" w15:done="0"/>
  <w15:commentEx w15:paraId="2FC5544A" w15:done="0"/>
  <w15:commentEx w15:paraId="2F5E1AE7" w15:done="0"/>
  <w15:commentEx w15:paraId="6BC2ACE0" w15:done="0"/>
  <w15:commentEx w15:paraId="2F70ADFE" w15:done="0"/>
  <w15:commentEx w15:paraId="65F9D2E5" w15:done="0"/>
  <w15:commentEx w15:paraId="21AE615C" w15:done="0"/>
  <w15:commentEx w15:paraId="0393F031" w15:done="0"/>
  <w15:commentEx w15:paraId="6AE26795" w15:done="0"/>
  <w15:commentEx w15:paraId="7543B419" w15:done="0"/>
  <w15:commentEx w15:paraId="67063E91" w15:done="0"/>
  <w15:commentEx w15:paraId="5BE33511" w15:done="0"/>
  <w15:commentEx w15:paraId="4E45E616" w15:done="0"/>
  <w15:commentEx w15:paraId="6782EBFF" w15:done="0"/>
  <w15:commentEx w15:paraId="7A7F5921" w15:paraIdParent="6782EBFF" w15:done="0"/>
  <w15:commentEx w15:paraId="5410941F" w15:done="0"/>
  <w15:commentEx w15:paraId="32A33E2D" w15:done="0"/>
  <w15:commentEx w15:paraId="4978D42B" w15:done="0"/>
  <w15:commentEx w15:paraId="599753C9" w15:done="0"/>
  <w15:commentEx w15:paraId="5F5CE2C0" w15:done="0"/>
  <w15:commentEx w15:paraId="1E771112" w15:done="0"/>
  <w15:commentEx w15:paraId="56018E36" w15:done="0"/>
  <w15:commentEx w15:paraId="004D43BB" w15:paraIdParent="56018E36" w15:done="0"/>
  <w15:commentEx w15:paraId="53037F2C" w15:done="0"/>
  <w15:commentEx w15:paraId="271A866A" w15:done="0"/>
  <w15:commentEx w15:paraId="14B997A5" w15:done="0"/>
  <w15:commentEx w15:paraId="1F0BA3E5" w15:paraIdParent="14B997A5" w15:done="0"/>
  <w15:commentEx w15:paraId="4A04720B" w15:done="0"/>
  <w15:commentEx w15:paraId="2EFB493E" w15:done="0"/>
  <w15:commentEx w15:paraId="5E35A2BA" w15:paraIdParent="2EFB493E" w15:done="0"/>
  <w15:commentEx w15:paraId="6A21AFEB" w15:done="0"/>
  <w15:commentEx w15:paraId="2966BC1D" w15:done="0"/>
  <w15:commentEx w15:paraId="2EAFB348" w15:done="0"/>
  <w15:commentEx w15:paraId="1E116DDF" w15:done="0"/>
  <w15:commentEx w15:paraId="611F1C04" w15:done="0"/>
  <w15:commentEx w15:paraId="4582BF01" w15:done="0"/>
  <w15:commentEx w15:paraId="49ADC7ED" w15:done="0"/>
  <w15:commentEx w15:paraId="238C671E" w15:done="0"/>
  <w15:commentEx w15:paraId="31FDDBC4" w15:done="0"/>
  <w15:commentEx w15:paraId="213352C1" w15:done="0"/>
  <w15:commentEx w15:paraId="2129F618" w15:done="0"/>
  <w15:commentEx w15:paraId="2C3CD446" w15:done="0"/>
  <w15:commentEx w15:paraId="6965CFC3" w15:done="0"/>
  <w15:commentEx w15:paraId="57D44C7E" w15:done="0"/>
  <w15:commentEx w15:paraId="5284CEA6" w15:done="0"/>
  <w15:commentEx w15:paraId="49C0EA9B" w15:done="0"/>
  <w15:commentEx w15:paraId="42FA35D8" w15:done="0"/>
  <w15:commentEx w15:paraId="78173AAE" w15:done="0"/>
  <w15:commentEx w15:paraId="58865F29" w15:done="0"/>
  <w15:commentEx w15:paraId="2BF3A60F" w15:done="0"/>
  <w15:commentEx w15:paraId="1CBA3B3E" w15:done="0"/>
  <w15:commentEx w15:paraId="7B3FD526" w15:done="0"/>
  <w15:commentEx w15:paraId="7637B684" w15:done="0"/>
  <w15:commentEx w15:paraId="32BE665D" w15:done="0"/>
  <w15:commentEx w15:paraId="57B33B0F" w15:done="0"/>
  <w15:commentEx w15:paraId="0EC17037" w15:done="0"/>
  <w15:commentEx w15:paraId="14A124A2" w15:done="0"/>
  <w15:commentEx w15:paraId="5E7DF698" w15:done="0"/>
  <w15:commentEx w15:paraId="35706042" w15:done="0"/>
  <w15:commentEx w15:paraId="7F7004A1" w15:done="0"/>
  <w15:commentEx w15:paraId="076C011A" w15:done="0"/>
  <w15:commentEx w15:paraId="240A6F01" w15:done="0"/>
  <w15:commentEx w15:paraId="7315FB53" w15:done="0"/>
  <w15:commentEx w15:paraId="087BA312" w15:done="0"/>
  <w15:commentEx w15:paraId="638E4317" w15:done="0"/>
  <w15:commentEx w15:paraId="1AD81CB2" w15:done="0"/>
  <w15:commentEx w15:paraId="18F17678" w15:done="0"/>
  <w15:commentEx w15:paraId="76AAC40D" w15:done="0"/>
  <w15:commentEx w15:paraId="4D9013F0" w15:done="0"/>
  <w15:commentEx w15:paraId="0B36EFA7" w15:done="0"/>
  <w15:commentEx w15:paraId="3878546C" w15:done="0"/>
  <w15:commentEx w15:paraId="521DD416" w15:done="0"/>
  <w15:commentEx w15:paraId="33325C69" w15:done="0"/>
  <w15:commentEx w15:paraId="0CC9984B" w15:done="0"/>
  <w15:commentEx w15:paraId="2AEF5287" w15:done="0"/>
  <w15:commentEx w15:paraId="5D3F5CD3" w15:done="0"/>
  <w15:commentEx w15:paraId="710E2DEC" w15:done="0"/>
  <w15:commentEx w15:paraId="33F053AD" w15:done="0"/>
  <w15:commentEx w15:paraId="798491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50B634" w16cex:dateUtc="2024-07-19T07:38:00Z"/>
  <w16cex:commentExtensible w16cex:durableId="5CBB7005" w16cex:dateUtc="2024-07-19T07:53:00Z"/>
  <w16cex:commentExtensible w16cex:durableId="5E6ADCB3" w16cex:dateUtc="2024-07-19T07:46:00Z"/>
  <w16cex:commentExtensible w16cex:durableId="76A0B982" w16cex:dateUtc="2024-07-19T07:49:00Z"/>
  <w16cex:commentExtensible w16cex:durableId="24F22936" w16cex:dateUtc="2024-07-19T07:48:00Z"/>
  <w16cex:commentExtensible w16cex:durableId="3A5DCAB1" w16cex:dateUtc="2024-07-19T08:28:00Z"/>
  <w16cex:commentExtensible w16cex:durableId="5490B625" w16cex:dateUtc="2024-07-19T08:05:00Z"/>
  <w16cex:commentExtensible w16cex:durableId="517B1839" w16cex:dateUtc="2024-07-19T08:15:00Z"/>
  <w16cex:commentExtensible w16cex:durableId="439D1A7A" w16cex:dateUtc="2024-07-19T08:54:00Z"/>
  <w16cex:commentExtensible w16cex:durableId="610756EA" w16cex:dateUtc="2024-07-19T09:02:00Z"/>
  <w16cex:commentExtensible w16cex:durableId="68060764" w16cex:dateUtc="2024-07-19T09:07:00Z"/>
  <w16cex:commentExtensible w16cex:durableId="6145B544" w16cex:dateUtc="2024-07-19T08:58:00Z"/>
  <w16cex:commentExtensible w16cex:durableId="1B1A02E3" w16cex:dateUtc="2024-07-19T09:10:00Z"/>
  <w16cex:commentExtensible w16cex:durableId="3B081042" w16cex:dateUtc="2024-07-19T09:13:00Z"/>
  <w16cex:commentExtensible w16cex:durableId="02409E8A" w16cex:dateUtc="2024-07-19T09:16:00Z"/>
  <w16cex:commentExtensible w16cex:durableId="6D22C929" w16cex:dateUtc="2024-07-19T09:22:00Z"/>
  <w16cex:commentExtensible w16cex:durableId="65493387" w16cex:dateUtc="2024-07-19T09:32:00Z"/>
  <w16cex:commentExtensible w16cex:durableId="5EE1BE8F" w16cex:dateUtc="2024-07-19T09:41:00Z"/>
  <w16cex:commentExtensible w16cex:durableId="5A39CC45" w16cex:dateUtc="2024-07-19T09:48:00Z"/>
  <w16cex:commentExtensible w16cex:durableId="13AE0750" w16cex:dateUtc="2024-07-19T09:57:00Z"/>
  <w16cex:commentExtensible w16cex:durableId="706AA3A9" w16cex:dateUtc="2024-07-19T09:59:00Z"/>
  <w16cex:commentExtensible w16cex:durableId="4C07538F" w16cex:dateUtc="2024-07-19T09:59:00Z"/>
  <w16cex:commentExtensible w16cex:durableId="7B2A5560" w16cex:dateUtc="2024-07-19T10:01:00Z"/>
  <w16cex:commentExtensible w16cex:durableId="73035FA3" w16cex:dateUtc="2024-07-19T10:17:00Z"/>
  <w16cex:commentExtensible w16cex:durableId="2D6D8BD5" w16cex:dateUtc="2024-07-19T10:06:00Z"/>
  <w16cex:commentExtensible w16cex:durableId="5C9CB0A8" w16cex:dateUtc="2024-07-19T10:25:00Z"/>
  <w16cex:commentExtensible w16cex:durableId="6C42B7CA" w16cex:dateUtc="2024-07-19T11:09:00Z"/>
  <w16cex:commentExtensible w16cex:durableId="49CA3A92" w16cex:dateUtc="2024-07-24T14:25:00Z"/>
  <w16cex:commentExtensible w16cex:durableId="2307BF58" w16cex:dateUtc="2024-07-19T10:32:00Z"/>
  <w16cex:commentExtensible w16cex:durableId="43E6FE72" w16cex:dateUtc="2024-07-19T11:38:00Z"/>
  <w16cex:commentExtensible w16cex:durableId="178298F3" w16cex:dateUtc="2024-07-19T11:43:00Z"/>
  <w16cex:commentExtensible w16cex:durableId="51B1792F" w16cex:dateUtc="2024-07-19T11:46:00Z"/>
  <w16cex:commentExtensible w16cex:durableId="1BCB4D86" w16cex:dateUtc="2024-07-19T12:38:00Z"/>
  <w16cex:commentExtensible w16cex:durableId="789FA300" w16cex:dateUtc="2024-07-19T12:41:00Z"/>
  <w16cex:commentExtensible w16cex:durableId="0A79C02E" w16cex:dateUtc="2024-07-19T13:14:00Z"/>
  <w16cex:commentExtensible w16cex:durableId="2B22792B" w16cex:dateUtc="2024-07-19T15:02:00Z"/>
  <w16cex:commentExtensible w16cex:durableId="261FA6EB" w16cex:dateUtc="2024-07-19T13:46:00Z"/>
  <w16cex:commentExtensible w16cex:durableId="409B4B7C" w16cex:dateUtc="2024-07-19T13:34:00Z"/>
  <w16cex:commentExtensible w16cex:durableId="6C89DE24" w16cex:dateUtc="2024-07-23T07:08:00Z"/>
  <w16cex:commentExtensible w16cex:durableId="0FBC73A2" w16cex:dateUtc="2024-07-19T15:12:00Z"/>
  <w16cex:commentExtensible w16cex:durableId="7DB40441" w16cex:dateUtc="2024-07-19T14:17:00Z"/>
  <w16cex:commentExtensible w16cex:durableId="3F93F5F0" w16cex:dateUtc="2024-07-19T15:27:00Z"/>
  <w16cex:commentExtensible w16cex:durableId="7C6B1A8E" w16cex:dateUtc="2024-07-23T13:49:00Z"/>
  <w16cex:commentExtensible w16cex:durableId="62C357A6" w16cex:dateUtc="2024-07-19T15:42:00Z"/>
  <w16cex:commentExtensible w16cex:durableId="20D1CB0F" w16cex:dateUtc="2024-07-19T16:09:00Z"/>
  <w16cex:commentExtensible w16cex:durableId="1B011331" w16cex:dateUtc="2024-07-19T16:16:00Z"/>
  <w16cex:commentExtensible w16cex:durableId="68BD9B48" w16cex:dateUtc="2024-07-19T15:49:00Z"/>
  <w16cex:commentExtensible w16cex:durableId="78A7D15D" w16cex:dateUtc="2024-07-19T16:57:00Z"/>
  <w16cex:commentExtensible w16cex:durableId="30907C92" w16cex:dateUtc="2024-07-19T16:50:00Z"/>
  <w16cex:commentExtensible w16cex:durableId="2ED0E741" w16cex:dateUtc="2024-07-19T16:26:00Z"/>
  <w16cex:commentExtensible w16cex:durableId="07C21339" w16cex:dateUtc="2024-07-19T16:29:00Z"/>
  <w16cex:commentExtensible w16cex:durableId="70874A9A" w16cex:dateUtc="2024-07-19T16:46:00Z"/>
  <w16cex:commentExtensible w16cex:durableId="638DD984" w16cex:dateUtc="2024-07-19T17:13:00Z"/>
  <w16cex:commentExtensible w16cex:durableId="2C01F31F" w16cex:dateUtc="2024-07-23T07:15:00Z"/>
  <w16cex:commentExtensible w16cex:durableId="2EC5A731" w16cex:dateUtc="2024-07-23T07:15:00Z"/>
  <w16cex:commentExtensible w16cex:durableId="334B6A68" w16cex:dateUtc="2024-07-23T07:35:00Z"/>
  <w16cex:commentExtensible w16cex:durableId="0F83CC6F" w16cex:dateUtc="2024-07-23T08:20:00Z"/>
  <w16cex:commentExtensible w16cex:durableId="10290147" w16cex:dateUtc="2024-07-23T08:09:00Z"/>
  <w16cex:commentExtensible w16cex:durableId="300F347C" w16cex:dateUtc="2024-07-23T08:53:00Z"/>
  <w16cex:commentExtensible w16cex:durableId="2F816E6A" w16cex:dateUtc="2024-07-23T08:29:00Z"/>
  <w16cex:commentExtensible w16cex:durableId="449AF93C" w16cex:dateUtc="2024-07-23T08:47:00Z"/>
  <w16cex:commentExtensible w16cex:durableId="617841FB" w16cex:dateUtc="2024-07-23T08:55:00Z"/>
  <w16cex:commentExtensible w16cex:durableId="3D1C2FC0" w16cex:dateUtc="2024-07-23T09:01:00Z"/>
  <w16cex:commentExtensible w16cex:durableId="62381F07" w16cex:dateUtc="2024-07-24T14:03:00Z"/>
  <w16cex:commentExtensible w16cex:durableId="60A8AECE" w16cex:dateUtc="2024-07-23T09:16:00Z"/>
  <w16cex:commentExtensible w16cex:durableId="38AE95DB" w16cex:dateUtc="2024-07-23T09:30:00Z"/>
  <w16cex:commentExtensible w16cex:durableId="23412649" w16cex:dateUtc="2024-07-24T13:24:00Z"/>
  <w16cex:commentExtensible w16cex:durableId="7A58EDF1" w16cex:dateUtc="2024-07-23T09:35:00Z"/>
  <w16cex:commentExtensible w16cex:durableId="42F26E70" w16cex:dateUtc="2024-07-23T09:39:00Z"/>
  <w16cex:commentExtensible w16cex:durableId="4B193553" w16cex:dateUtc="2024-07-23T14:14:00Z"/>
  <w16cex:commentExtensible w16cex:durableId="2E58ACE0" w16cex:dateUtc="2024-07-23T13:43:00Z"/>
  <w16cex:commentExtensible w16cex:durableId="14F0C7CB" w16cex:dateUtc="2024-07-23T14:10:00Z"/>
  <w16cex:commentExtensible w16cex:durableId="672F2577" w16cex:dateUtc="2024-07-23T14:22:00Z"/>
  <w16cex:commentExtensible w16cex:durableId="523FB3E3" w16cex:dateUtc="2024-07-24T14:06:00Z"/>
  <w16cex:commentExtensible w16cex:durableId="2E01D929" w16cex:dateUtc="2024-07-23T15:19:00Z"/>
  <w16cex:commentExtensible w16cex:durableId="0BABB0C4" w16cex:dateUtc="2024-07-24T11:55:00Z"/>
  <w16cex:commentExtensible w16cex:durableId="55AB24B8" w16cex:dateUtc="2024-07-23T14:36:00Z"/>
  <w16cex:commentExtensible w16cex:durableId="0047367C" w16cex:dateUtc="2024-07-24T11:50:00Z"/>
  <w16cex:commentExtensible w16cex:durableId="33062BF7" w16cex:dateUtc="2024-07-24T11:01:00Z"/>
  <w16cex:commentExtensible w16cex:durableId="289DA023" w16cex:dateUtc="2024-07-24T11:40:00Z"/>
  <w16cex:commentExtensible w16cex:durableId="5EE26D4D" w16cex:dateUtc="2024-07-24T13:16:00Z"/>
  <w16cex:commentExtensible w16cex:durableId="43B0976A" w16cex:dateUtc="2024-07-24T13:31:00Z"/>
  <w16cex:commentExtensible w16cex:durableId="5753FC1C" w16cex:dateUtc="2024-07-24T14:34:00Z"/>
  <w16cex:commentExtensible w16cex:durableId="4AAC167C" w16cex:dateUtc="2024-07-24T13:58:00Z"/>
  <w16cex:commentExtensible w16cex:durableId="438B6BF6" w16cex:dateUtc="2024-07-24T14:10:00Z"/>
  <w16cex:commentExtensible w16cex:durableId="15EF66C4" w16cex:dateUtc="2024-07-24T14:15:00Z"/>
  <w16cex:commentExtensible w16cex:durableId="61134D8E" w16cex:dateUtc="2024-07-24T14:14:00Z"/>
  <w16cex:commentExtensible w16cex:durableId="193454F7" w16cex:dateUtc="2024-07-24T15:46:00Z"/>
  <w16cex:commentExtensible w16cex:durableId="2554B6C7" w16cex:dateUtc="2024-07-24T14:21:00Z"/>
  <w16cex:commentExtensible w16cex:durableId="62B2D11A" w16cex:dateUtc="2024-07-24T14:44:00Z"/>
  <w16cex:commentExtensible w16cex:durableId="7D8C5161" w16cex:dateUtc="2024-07-24T14:30:00Z"/>
  <w16cex:commentExtensible w16cex:durableId="2CF1B463" w16cex:dateUtc="2024-07-24T14:51:00Z"/>
  <w16cex:commentExtensible w16cex:durableId="49ACE70D" w16cex:dateUtc="2024-07-24T14:53:00Z"/>
  <w16cex:commentExtensible w16cex:durableId="344F16E7" w16cex:dateUtc="2024-07-24T14:55:00Z"/>
  <w16cex:commentExtensible w16cex:durableId="0B388240" w16cex:dateUtc="2024-07-24T15:03:00Z"/>
  <w16cex:commentExtensible w16cex:durableId="43AFEF83" w16cex:dateUtc="2024-07-24T15:44:00Z"/>
  <w16cex:commentExtensible w16cex:durableId="68EC4ECA" w16cex:dateUtc="2024-07-24T15:48:00Z"/>
  <w16cex:commentExtensible w16cex:durableId="08C6C4C7" w16cex:dateUtc="2024-07-19T16:04:00Z"/>
  <w16cex:commentExtensible w16cex:durableId="5B67CC90" w16cex:dateUtc="2024-07-19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302C9" w16cid:durableId="2050B634"/>
  <w16cid:commentId w16cid:paraId="55862AF7" w16cid:durableId="5CBB7005"/>
  <w16cid:commentId w16cid:paraId="157A98BE" w16cid:durableId="5E6ADCB3"/>
  <w16cid:commentId w16cid:paraId="281F7D2B" w16cid:durableId="76A0B982"/>
  <w16cid:commentId w16cid:paraId="12CE8B2F" w16cid:durableId="24F22936"/>
  <w16cid:commentId w16cid:paraId="47D9D0C1" w16cid:durableId="3A5DCAB1"/>
  <w16cid:commentId w16cid:paraId="1C189BEE" w16cid:durableId="5490B625"/>
  <w16cid:commentId w16cid:paraId="1FEF2443" w16cid:durableId="517B1839"/>
  <w16cid:commentId w16cid:paraId="3B4320D2" w16cid:durableId="439D1A7A"/>
  <w16cid:commentId w16cid:paraId="078CC112" w16cid:durableId="610756EA"/>
  <w16cid:commentId w16cid:paraId="6D073C6D" w16cid:durableId="68060764"/>
  <w16cid:commentId w16cid:paraId="0D8A1551" w16cid:durableId="6145B544"/>
  <w16cid:commentId w16cid:paraId="2D3DA2A3" w16cid:durableId="1B1A02E3"/>
  <w16cid:commentId w16cid:paraId="0C1D0667" w16cid:durableId="3B081042"/>
  <w16cid:commentId w16cid:paraId="0FBB9045" w16cid:durableId="02409E8A"/>
  <w16cid:commentId w16cid:paraId="30635415" w16cid:durableId="6D22C929"/>
  <w16cid:commentId w16cid:paraId="0ACC3E0C" w16cid:durableId="65493387"/>
  <w16cid:commentId w16cid:paraId="5BF8E07F" w16cid:durableId="5EE1BE8F"/>
  <w16cid:commentId w16cid:paraId="389D385B" w16cid:durableId="5A39CC45"/>
  <w16cid:commentId w16cid:paraId="2898FB12" w16cid:durableId="13AE0750"/>
  <w16cid:commentId w16cid:paraId="32F64318" w16cid:durableId="706AA3A9"/>
  <w16cid:commentId w16cid:paraId="74CB1A4F" w16cid:durableId="4C07538F"/>
  <w16cid:commentId w16cid:paraId="123DF3DF" w16cid:durableId="7B2A5560"/>
  <w16cid:commentId w16cid:paraId="4C34DB82" w16cid:durableId="73035FA3"/>
  <w16cid:commentId w16cid:paraId="2D5D74EC" w16cid:durableId="2D6D8BD5"/>
  <w16cid:commentId w16cid:paraId="434A4139" w16cid:durableId="5C9CB0A8"/>
  <w16cid:commentId w16cid:paraId="68112737" w16cid:durableId="6C42B7CA"/>
  <w16cid:commentId w16cid:paraId="2FC5544A" w16cid:durableId="49CA3A92"/>
  <w16cid:commentId w16cid:paraId="2F5E1AE7" w16cid:durableId="2307BF58"/>
  <w16cid:commentId w16cid:paraId="6BC2ACE0" w16cid:durableId="43E6FE72"/>
  <w16cid:commentId w16cid:paraId="2F70ADFE" w16cid:durableId="178298F3"/>
  <w16cid:commentId w16cid:paraId="65F9D2E5" w16cid:durableId="51B1792F"/>
  <w16cid:commentId w16cid:paraId="21AE615C" w16cid:durableId="1BCB4D86"/>
  <w16cid:commentId w16cid:paraId="0393F031" w16cid:durableId="789FA300"/>
  <w16cid:commentId w16cid:paraId="6AE26795" w16cid:durableId="0A79C02E"/>
  <w16cid:commentId w16cid:paraId="7543B419" w16cid:durableId="2B22792B"/>
  <w16cid:commentId w16cid:paraId="67063E91" w16cid:durableId="261FA6EB"/>
  <w16cid:commentId w16cid:paraId="5BE33511" w16cid:durableId="409B4B7C"/>
  <w16cid:commentId w16cid:paraId="4E45E616" w16cid:durableId="6C89DE24"/>
  <w16cid:commentId w16cid:paraId="6782EBFF" w16cid:durableId="517C0816"/>
  <w16cid:commentId w16cid:paraId="7A7F5921" w16cid:durableId="0FBC73A2"/>
  <w16cid:commentId w16cid:paraId="5410941F" w16cid:durableId="7DB40441"/>
  <w16cid:commentId w16cid:paraId="32A33E2D" w16cid:durableId="3F93F5F0"/>
  <w16cid:commentId w16cid:paraId="4978D42B" w16cid:durableId="7C6B1A8E"/>
  <w16cid:commentId w16cid:paraId="599753C9" w16cid:durableId="62C357A6"/>
  <w16cid:commentId w16cid:paraId="5F5CE2C0" w16cid:durableId="20D1CB0F"/>
  <w16cid:commentId w16cid:paraId="1E771112" w16cid:durableId="1B011331"/>
  <w16cid:commentId w16cid:paraId="56018E36" w16cid:durableId="392A16EC"/>
  <w16cid:commentId w16cid:paraId="004D43BB" w16cid:durableId="68BD9B48"/>
  <w16cid:commentId w16cid:paraId="53037F2C" w16cid:durableId="78A7D15D"/>
  <w16cid:commentId w16cid:paraId="271A866A" w16cid:durableId="30907C92"/>
  <w16cid:commentId w16cid:paraId="14B997A5" w16cid:durableId="01572451"/>
  <w16cid:commentId w16cid:paraId="1F0BA3E5" w16cid:durableId="2ED0E741"/>
  <w16cid:commentId w16cid:paraId="4A04720B" w16cid:durableId="07C21339"/>
  <w16cid:commentId w16cid:paraId="2EFB493E" w16cid:durableId="3D4ABEDB"/>
  <w16cid:commentId w16cid:paraId="5E35A2BA" w16cid:durableId="70874A9A"/>
  <w16cid:commentId w16cid:paraId="6A21AFEB" w16cid:durableId="27B3DD31"/>
  <w16cid:commentId w16cid:paraId="2966BC1D" w16cid:durableId="3CD2170B"/>
  <w16cid:commentId w16cid:paraId="2EAFB348" w16cid:durableId="638DD984"/>
  <w16cid:commentId w16cid:paraId="1E116DDF" w16cid:durableId="2C01F31F"/>
  <w16cid:commentId w16cid:paraId="611F1C04" w16cid:durableId="2EC5A731"/>
  <w16cid:commentId w16cid:paraId="4582BF01" w16cid:durableId="334B6A68"/>
  <w16cid:commentId w16cid:paraId="49ADC7ED" w16cid:durableId="0F83CC6F"/>
  <w16cid:commentId w16cid:paraId="238C671E" w16cid:durableId="10290147"/>
  <w16cid:commentId w16cid:paraId="31FDDBC4" w16cid:durableId="300F347C"/>
  <w16cid:commentId w16cid:paraId="213352C1" w16cid:durableId="2F816E6A"/>
  <w16cid:commentId w16cid:paraId="2129F618" w16cid:durableId="449AF93C"/>
  <w16cid:commentId w16cid:paraId="2C3CD446" w16cid:durableId="617841FB"/>
  <w16cid:commentId w16cid:paraId="6965CFC3" w16cid:durableId="3D1C2FC0"/>
  <w16cid:commentId w16cid:paraId="57D44C7E" w16cid:durableId="62381F07"/>
  <w16cid:commentId w16cid:paraId="5284CEA6" w16cid:durableId="60A8AECE"/>
  <w16cid:commentId w16cid:paraId="49C0EA9B" w16cid:durableId="38AE95DB"/>
  <w16cid:commentId w16cid:paraId="42FA35D8" w16cid:durableId="23412649"/>
  <w16cid:commentId w16cid:paraId="78173AAE" w16cid:durableId="7A58EDF1"/>
  <w16cid:commentId w16cid:paraId="58865F29" w16cid:durableId="42F26E70"/>
  <w16cid:commentId w16cid:paraId="2BF3A60F" w16cid:durableId="4B193553"/>
  <w16cid:commentId w16cid:paraId="1CBA3B3E" w16cid:durableId="2E58ACE0"/>
  <w16cid:commentId w16cid:paraId="7B3FD526" w16cid:durableId="14F0C7CB"/>
  <w16cid:commentId w16cid:paraId="7637B684" w16cid:durableId="672F2577"/>
  <w16cid:commentId w16cid:paraId="32BE665D" w16cid:durableId="523FB3E3"/>
  <w16cid:commentId w16cid:paraId="57B33B0F" w16cid:durableId="2E01D929"/>
  <w16cid:commentId w16cid:paraId="0EC17037" w16cid:durableId="0BABB0C4"/>
  <w16cid:commentId w16cid:paraId="14A124A2" w16cid:durableId="55AB24B8"/>
  <w16cid:commentId w16cid:paraId="5E7DF698" w16cid:durableId="0047367C"/>
  <w16cid:commentId w16cid:paraId="35706042" w16cid:durableId="33062BF7"/>
  <w16cid:commentId w16cid:paraId="7F7004A1" w16cid:durableId="289DA023"/>
  <w16cid:commentId w16cid:paraId="076C011A" w16cid:durableId="5EE26D4D"/>
  <w16cid:commentId w16cid:paraId="240A6F01" w16cid:durableId="43B0976A"/>
  <w16cid:commentId w16cid:paraId="7315FB53" w16cid:durableId="5753FC1C"/>
  <w16cid:commentId w16cid:paraId="087BA312" w16cid:durableId="4AAC167C"/>
  <w16cid:commentId w16cid:paraId="638E4317" w16cid:durableId="438B6BF6"/>
  <w16cid:commentId w16cid:paraId="1AD81CB2" w16cid:durableId="15EF66C4"/>
  <w16cid:commentId w16cid:paraId="18F17678" w16cid:durableId="61134D8E"/>
  <w16cid:commentId w16cid:paraId="76AAC40D" w16cid:durableId="193454F7"/>
  <w16cid:commentId w16cid:paraId="4D9013F0" w16cid:durableId="2554B6C7"/>
  <w16cid:commentId w16cid:paraId="0B36EFA7" w16cid:durableId="62B2D11A"/>
  <w16cid:commentId w16cid:paraId="3878546C" w16cid:durableId="7D8C5161"/>
  <w16cid:commentId w16cid:paraId="521DD416" w16cid:durableId="2CF1B463"/>
  <w16cid:commentId w16cid:paraId="33325C69" w16cid:durableId="49ACE70D"/>
  <w16cid:commentId w16cid:paraId="0CC9984B" w16cid:durableId="344F16E7"/>
  <w16cid:commentId w16cid:paraId="2AEF5287" w16cid:durableId="0B388240"/>
  <w16cid:commentId w16cid:paraId="5D3F5CD3" w16cid:durableId="43AFEF83"/>
  <w16cid:commentId w16cid:paraId="710E2DEC" w16cid:durableId="68EC4ECA"/>
  <w16cid:commentId w16cid:paraId="33F053AD" w16cid:durableId="08C6C4C7"/>
  <w16cid:commentId w16cid:paraId="79849129" w16cid:durableId="5B67CC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Lohit Devanagari">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Noto Sans Arabic UI">
    <w:panose1 w:val="020B0604020202020204"/>
    <w:charset w:val="00"/>
    <w:family w:val="roman"/>
    <w:notTrueType/>
    <w:pitch w:val="default"/>
  </w:font>
  <w:font w:name="@œ˚_ò">
    <w:altName w:val="Calibri"/>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533348939">
    <w:abstractNumId w:val="1"/>
  </w:num>
  <w:num w:numId="2" w16cid:durableId="19340515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élène Fréville">
    <w15:presenceInfo w15:providerId="None" w15:userId="Hélène Frévi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trackRevisions/>
  <w:defaultTabStop w:val="708"/>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2098B"/>
    <w:rsid w:val="00040475"/>
    <w:rsid w:val="00081A8D"/>
    <w:rsid w:val="000858C3"/>
    <w:rsid w:val="00086912"/>
    <w:rsid w:val="000F3053"/>
    <w:rsid w:val="000F3291"/>
    <w:rsid w:val="00141D44"/>
    <w:rsid w:val="00154701"/>
    <w:rsid w:val="001D2EAE"/>
    <w:rsid w:val="001F6456"/>
    <w:rsid w:val="00201CFD"/>
    <w:rsid w:val="002323C8"/>
    <w:rsid w:val="0025434D"/>
    <w:rsid w:val="00293F93"/>
    <w:rsid w:val="002B1AB6"/>
    <w:rsid w:val="002C187D"/>
    <w:rsid w:val="002E330B"/>
    <w:rsid w:val="002F0E5B"/>
    <w:rsid w:val="00312171"/>
    <w:rsid w:val="00333151"/>
    <w:rsid w:val="0034174C"/>
    <w:rsid w:val="003534AA"/>
    <w:rsid w:val="00375474"/>
    <w:rsid w:val="0038194C"/>
    <w:rsid w:val="003F5E22"/>
    <w:rsid w:val="00413433"/>
    <w:rsid w:val="00416643"/>
    <w:rsid w:val="00443951"/>
    <w:rsid w:val="00474E34"/>
    <w:rsid w:val="0048721F"/>
    <w:rsid w:val="004A620A"/>
    <w:rsid w:val="004B653C"/>
    <w:rsid w:val="004E758B"/>
    <w:rsid w:val="00506F38"/>
    <w:rsid w:val="005458B5"/>
    <w:rsid w:val="00586075"/>
    <w:rsid w:val="00594691"/>
    <w:rsid w:val="005967DB"/>
    <w:rsid w:val="005C5F36"/>
    <w:rsid w:val="005D70BF"/>
    <w:rsid w:val="005E1C0E"/>
    <w:rsid w:val="005E4FF9"/>
    <w:rsid w:val="006279E8"/>
    <w:rsid w:val="00633415"/>
    <w:rsid w:val="00643257"/>
    <w:rsid w:val="006720FE"/>
    <w:rsid w:val="00672A3E"/>
    <w:rsid w:val="006869A7"/>
    <w:rsid w:val="00696371"/>
    <w:rsid w:val="006B2049"/>
    <w:rsid w:val="006F2BDB"/>
    <w:rsid w:val="00715840"/>
    <w:rsid w:val="00722201"/>
    <w:rsid w:val="00730844"/>
    <w:rsid w:val="00740E98"/>
    <w:rsid w:val="007501D4"/>
    <w:rsid w:val="0075046F"/>
    <w:rsid w:val="00764104"/>
    <w:rsid w:val="007B47F7"/>
    <w:rsid w:val="007B51AE"/>
    <w:rsid w:val="007D3FCB"/>
    <w:rsid w:val="007D513A"/>
    <w:rsid w:val="007D58E1"/>
    <w:rsid w:val="007E6E29"/>
    <w:rsid w:val="00860E51"/>
    <w:rsid w:val="008A5D77"/>
    <w:rsid w:val="008D1821"/>
    <w:rsid w:val="009342D8"/>
    <w:rsid w:val="0094527D"/>
    <w:rsid w:val="00954C28"/>
    <w:rsid w:val="009842FB"/>
    <w:rsid w:val="009C55B3"/>
    <w:rsid w:val="009E2312"/>
    <w:rsid w:val="00A060CD"/>
    <w:rsid w:val="00A51035"/>
    <w:rsid w:val="00A62C22"/>
    <w:rsid w:val="00A64EA0"/>
    <w:rsid w:val="00A64F28"/>
    <w:rsid w:val="00AB6262"/>
    <w:rsid w:val="00AB6DDD"/>
    <w:rsid w:val="00AC1742"/>
    <w:rsid w:val="00B20FED"/>
    <w:rsid w:val="00B23CD4"/>
    <w:rsid w:val="00B365ED"/>
    <w:rsid w:val="00B5156D"/>
    <w:rsid w:val="00B629AA"/>
    <w:rsid w:val="00B73E16"/>
    <w:rsid w:val="00B90822"/>
    <w:rsid w:val="00B9556A"/>
    <w:rsid w:val="00BD1B48"/>
    <w:rsid w:val="00BF4B43"/>
    <w:rsid w:val="00C121E1"/>
    <w:rsid w:val="00C3230C"/>
    <w:rsid w:val="00C4458B"/>
    <w:rsid w:val="00C645F2"/>
    <w:rsid w:val="00C81DC6"/>
    <w:rsid w:val="00CB577C"/>
    <w:rsid w:val="00D00E0E"/>
    <w:rsid w:val="00D273C9"/>
    <w:rsid w:val="00D43540"/>
    <w:rsid w:val="00D944CD"/>
    <w:rsid w:val="00D97DD5"/>
    <w:rsid w:val="00DD0939"/>
    <w:rsid w:val="00E1152E"/>
    <w:rsid w:val="00E51444"/>
    <w:rsid w:val="00E764C2"/>
    <w:rsid w:val="00EA6AD6"/>
    <w:rsid w:val="00EC7C37"/>
    <w:rsid w:val="00F255A7"/>
    <w:rsid w:val="00F4024F"/>
    <w:rsid w:val="00F42D13"/>
    <w:rsid w:val="00F6194E"/>
    <w:rsid w:val="00F619B8"/>
    <w:rsid w:val="00F84A09"/>
    <w:rsid w:val="00FC2C70"/>
    <w:rsid w:val="00FE52CA"/>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semiHidden/>
    <w:unhideWhenUsed/>
    <w:qFormat/>
    <w:rsid w:val="000A64CF"/>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3" Type="http://schemas.openxmlformats.org/officeDocument/2006/relationships/hyperlink" Target="https://www.solace-eu.net/service/news/clothilde-collets-phd-thesis-a-novel-phenotyping-pipeline-for-root-architecture-evaluation-with-diversity-panels-of-bread-and-durum-wheat.html" TargetMode="External"/><Relationship Id="rId2" Type="http://schemas.openxmlformats.org/officeDocument/2006/relationships/hyperlink" Target="https://doi.org/10.1038/nature05684" TargetMode="External"/><Relationship Id="rId1" Type="http://schemas.openxmlformats.org/officeDocument/2006/relationships/hyperlink" Target="https://doi.org/10.1038/nature19324" TargetMode="External"/><Relationship Id="rId4" Type="http://schemas.openxmlformats.org/officeDocument/2006/relationships/hyperlink" Target="https://doi.org/10.3389/fpls.2022.85360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g.montazeaud@gmail.com"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21</Pages>
  <Words>43349</Words>
  <Characters>238420</Characters>
  <Application>Microsoft Office Word</Application>
  <DocSecurity>0</DocSecurity>
  <Lines>1986</Lines>
  <Paragraphs>5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Hélène Fréville</cp:lastModifiedBy>
  <cp:revision>39</cp:revision>
  <dcterms:created xsi:type="dcterms:W3CDTF">2024-07-19T07:37:00Z</dcterms:created>
  <dcterms:modified xsi:type="dcterms:W3CDTF">2024-07-24T15:5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4NWMh4y"/&gt;&lt;style id="http://www.zotero.org/styles/plant-and-soil" hasBibliography="1" bibliographyStyleHasBeenSet="1"/&gt;&lt;prefs&gt;&lt;pref name="fieldType" value="Field"/&gt;&lt;/prefs&gt;&lt;/data&gt;</vt:lpwstr>
  </property>
</Properties>
</file>